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F5802" w14:textId="49A86D07" w:rsidR="00D263CE" w:rsidRPr="0025555B" w:rsidRDefault="00EC7076" w:rsidP="00BE1628">
      <w:pPr>
        <w:spacing w:after="0" w:line="276" w:lineRule="auto"/>
        <w:jc w:val="center"/>
        <w:rPr>
          <w:b/>
          <w:bCs/>
          <w:sz w:val="28"/>
          <w:szCs w:val="28"/>
          <w:lang w:val="en-US"/>
        </w:rPr>
      </w:pPr>
      <w:r>
        <w:rPr>
          <w:b/>
          <w:bCs/>
          <w:sz w:val="28"/>
          <w:szCs w:val="28"/>
          <w:lang w:val="en-US"/>
        </w:rPr>
        <w:t xml:space="preserve">Extended </w:t>
      </w:r>
      <w:r w:rsidR="003C5F22">
        <w:rPr>
          <w:b/>
          <w:bCs/>
          <w:sz w:val="28"/>
          <w:szCs w:val="28"/>
          <w:lang w:val="en-US"/>
        </w:rPr>
        <w:t>Appendix</w:t>
      </w:r>
      <w:r w:rsidR="00D263CE" w:rsidRPr="0025555B">
        <w:rPr>
          <w:b/>
          <w:bCs/>
          <w:sz w:val="28"/>
          <w:szCs w:val="28"/>
          <w:lang w:val="en-US"/>
        </w:rPr>
        <w:t>:</w:t>
      </w:r>
    </w:p>
    <w:p w14:paraId="63DAC660" w14:textId="04B847A1" w:rsidR="007722EF" w:rsidRPr="0025555B" w:rsidRDefault="007722EF" w:rsidP="00BE1628">
      <w:pPr>
        <w:spacing w:after="0" w:line="276" w:lineRule="auto"/>
        <w:jc w:val="center"/>
        <w:rPr>
          <w:rFonts w:eastAsiaTheme="majorEastAsia" w:cstheme="majorBidi"/>
          <w:b/>
          <w:bCs/>
          <w:spacing w:val="-10"/>
          <w:kern w:val="28"/>
          <w:sz w:val="28"/>
          <w:szCs w:val="28"/>
          <w:lang w:val="en-US"/>
        </w:rPr>
      </w:pPr>
      <w:r w:rsidRPr="0025555B">
        <w:rPr>
          <w:b/>
          <w:bCs/>
          <w:sz w:val="28"/>
          <w:szCs w:val="28"/>
          <w:lang w:val="en-US"/>
        </w:rPr>
        <w:t xml:space="preserve"> </w:t>
      </w:r>
      <w:r w:rsidRPr="0025555B">
        <w:rPr>
          <w:rFonts w:eastAsiaTheme="majorEastAsia" w:cstheme="majorBidi"/>
          <w:b/>
          <w:bCs/>
          <w:spacing w:val="-10"/>
          <w:kern w:val="28"/>
          <w:sz w:val="28"/>
          <w:szCs w:val="28"/>
          <w:lang w:val="en-US"/>
        </w:rPr>
        <w:t xml:space="preserve">Conflict </w:t>
      </w:r>
      <w:r w:rsidR="00115104" w:rsidRPr="0025555B">
        <w:rPr>
          <w:rFonts w:eastAsiaTheme="majorEastAsia" w:cstheme="majorBidi"/>
          <w:b/>
          <w:bCs/>
          <w:spacing w:val="-10"/>
          <w:kern w:val="28"/>
          <w:sz w:val="28"/>
          <w:szCs w:val="28"/>
          <w:lang w:val="en-US"/>
        </w:rPr>
        <w:t>s</w:t>
      </w:r>
      <w:r w:rsidRPr="0025555B">
        <w:rPr>
          <w:rFonts w:eastAsiaTheme="majorEastAsia" w:cstheme="majorBidi"/>
          <w:b/>
          <w:bCs/>
          <w:spacing w:val="-10"/>
          <w:kern w:val="28"/>
          <w:sz w:val="28"/>
          <w:szCs w:val="28"/>
          <w:lang w:val="en-US"/>
        </w:rPr>
        <w:t xml:space="preserve">hapes in </w:t>
      </w:r>
      <w:r w:rsidR="00115104" w:rsidRPr="0025555B">
        <w:rPr>
          <w:rFonts w:eastAsiaTheme="majorEastAsia" w:cstheme="majorBidi"/>
          <w:b/>
          <w:bCs/>
          <w:spacing w:val="-10"/>
          <w:kern w:val="28"/>
          <w:sz w:val="28"/>
          <w:szCs w:val="28"/>
          <w:lang w:val="en-US"/>
        </w:rPr>
        <w:t>f</w:t>
      </w:r>
      <w:r w:rsidRPr="0025555B">
        <w:rPr>
          <w:rFonts w:eastAsiaTheme="majorEastAsia" w:cstheme="majorBidi"/>
          <w:b/>
          <w:bCs/>
          <w:spacing w:val="-10"/>
          <w:kern w:val="28"/>
          <w:sz w:val="28"/>
          <w:szCs w:val="28"/>
          <w:lang w:val="en-US"/>
        </w:rPr>
        <w:t xml:space="preserve">lux: Explaining </w:t>
      </w:r>
      <w:r w:rsidR="00115104" w:rsidRPr="0025555B">
        <w:rPr>
          <w:rFonts w:eastAsiaTheme="majorEastAsia" w:cstheme="majorBidi"/>
          <w:b/>
          <w:bCs/>
          <w:spacing w:val="-10"/>
          <w:kern w:val="28"/>
          <w:sz w:val="28"/>
          <w:szCs w:val="28"/>
          <w:lang w:val="en-US"/>
        </w:rPr>
        <w:t>s</w:t>
      </w:r>
      <w:r w:rsidRPr="0025555B">
        <w:rPr>
          <w:rFonts w:eastAsiaTheme="majorEastAsia" w:cstheme="majorBidi"/>
          <w:b/>
          <w:bCs/>
          <w:spacing w:val="-10"/>
          <w:kern w:val="28"/>
          <w:sz w:val="28"/>
          <w:szCs w:val="28"/>
          <w:lang w:val="en-US"/>
        </w:rPr>
        <w:t xml:space="preserve">patial </w:t>
      </w:r>
      <w:r w:rsidR="00115104" w:rsidRPr="0025555B">
        <w:rPr>
          <w:rFonts w:eastAsiaTheme="majorEastAsia" w:cstheme="majorBidi"/>
          <w:b/>
          <w:bCs/>
          <w:spacing w:val="-10"/>
          <w:kern w:val="28"/>
          <w:sz w:val="28"/>
          <w:szCs w:val="28"/>
          <w:lang w:val="en-US"/>
        </w:rPr>
        <w:t>s</w:t>
      </w:r>
      <w:r w:rsidR="00D20158" w:rsidRPr="0025555B">
        <w:rPr>
          <w:rFonts w:eastAsiaTheme="majorEastAsia" w:cstheme="majorBidi"/>
          <w:b/>
          <w:bCs/>
          <w:spacing w:val="-10"/>
          <w:kern w:val="28"/>
          <w:sz w:val="28"/>
          <w:szCs w:val="28"/>
          <w:lang w:val="en-US"/>
        </w:rPr>
        <w:t>hift</w:t>
      </w:r>
      <w:r w:rsidRPr="0025555B">
        <w:rPr>
          <w:rFonts w:eastAsiaTheme="majorEastAsia" w:cstheme="majorBidi"/>
          <w:b/>
          <w:bCs/>
          <w:spacing w:val="-10"/>
          <w:kern w:val="28"/>
          <w:sz w:val="28"/>
          <w:szCs w:val="28"/>
          <w:lang w:val="en-US"/>
        </w:rPr>
        <w:t xml:space="preserve"> in </w:t>
      </w:r>
      <w:r w:rsidR="00115104" w:rsidRPr="0025555B">
        <w:rPr>
          <w:rFonts w:eastAsiaTheme="majorEastAsia" w:cstheme="majorBidi"/>
          <w:b/>
          <w:bCs/>
          <w:spacing w:val="-10"/>
          <w:kern w:val="28"/>
          <w:sz w:val="28"/>
          <w:szCs w:val="28"/>
          <w:lang w:val="en-US"/>
        </w:rPr>
        <w:t>c</w:t>
      </w:r>
      <w:r w:rsidRPr="0025555B">
        <w:rPr>
          <w:rFonts w:eastAsiaTheme="majorEastAsia" w:cstheme="majorBidi"/>
          <w:b/>
          <w:bCs/>
          <w:spacing w:val="-10"/>
          <w:kern w:val="28"/>
          <w:sz w:val="28"/>
          <w:szCs w:val="28"/>
          <w:lang w:val="en-US"/>
        </w:rPr>
        <w:t>onflict</w:t>
      </w:r>
      <w:r w:rsidR="00D20158" w:rsidRPr="0025555B">
        <w:rPr>
          <w:rFonts w:eastAsiaTheme="majorEastAsia" w:cstheme="majorBidi"/>
          <w:b/>
          <w:bCs/>
          <w:spacing w:val="-10"/>
          <w:kern w:val="28"/>
          <w:sz w:val="28"/>
          <w:szCs w:val="28"/>
          <w:lang w:val="en-US"/>
        </w:rPr>
        <w:t xml:space="preserve">-related </w:t>
      </w:r>
      <w:r w:rsidR="00115104" w:rsidRPr="0025555B">
        <w:rPr>
          <w:rFonts w:eastAsiaTheme="majorEastAsia" w:cstheme="majorBidi"/>
          <w:b/>
          <w:bCs/>
          <w:spacing w:val="-10"/>
          <w:kern w:val="28"/>
          <w:sz w:val="28"/>
          <w:szCs w:val="28"/>
          <w:lang w:val="en-US"/>
        </w:rPr>
        <w:t>v</w:t>
      </w:r>
      <w:r w:rsidR="00D20158" w:rsidRPr="0025555B">
        <w:rPr>
          <w:rFonts w:eastAsiaTheme="majorEastAsia" w:cstheme="majorBidi"/>
          <w:b/>
          <w:bCs/>
          <w:spacing w:val="-10"/>
          <w:kern w:val="28"/>
          <w:sz w:val="28"/>
          <w:szCs w:val="28"/>
          <w:lang w:val="en-US"/>
        </w:rPr>
        <w:t>iolence</w:t>
      </w:r>
    </w:p>
    <w:p w14:paraId="6C90A50E" w14:textId="77777777" w:rsidR="00E823B6" w:rsidRPr="0025555B" w:rsidRDefault="00E823B6" w:rsidP="00BE1628">
      <w:pPr>
        <w:spacing w:after="0" w:line="276" w:lineRule="auto"/>
        <w:jc w:val="center"/>
        <w:rPr>
          <w:sz w:val="28"/>
          <w:szCs w:val="28"/>
          <w:lang w:val="en-US"/>
        </w:rPr>
      </w:pPr>
    </w:p>
    <w:p w14:paraId="5DC9C524" w14:textId="7DC77896" w:rsidR="00632FD1" w:rsidRPr="0025555B" w:rsidRDefault="00904159" w:rsidP="00BE1628">
      <w:pPr>
        <w:pStyle w:val="Heading1"/>
        <w:numPr>
          <w:ilvl w:val="0"/>
          <w:numId w:val="45"/>
        </w:numPr>
        <w:spacing w:before="0" w:line="276" w:lineRule="auto"/>
        <w:rPr>
          <w:sz w:val="28"/>
          <w:szCs w:val="28"/>
          <w:lang w:val="en-US"/>
        </w:rPr>
      </w:pPr>
      <w:bookmarkStart w:id="0" w:name="_Toc124045599"/>
      <w:bookmarkStart w:id="1" w:name="_Toc124045690"/>
      <w:bookmarkStart w:id="2" w:name="_Toc124045742"/>
      <w:bookmarkStart w:id="3" w:name="_Toc124057262"/>
      <w:bookmarkStart w:id="4" w:name="_Toc124057313"/>
      <w:bookmarkStart w:id="5" w:name="_Toc124045600"/>
      <w:bookmarkStart w:id="6" w:name="_Toc124045691"/>
      <w:bookmarkStart w:id="7" w:name="_Toc124045743"/>
      <w:bookmarkStart w:id="8" w:name="_Toc124057263"/>
      <w:bookmarkStart w:id="9" w:name="_Toc124057314"/>
      <w:bookmarkEnd w:id="0"/>
      <w:bookmarkEnd w:id="1"/>
      <w:bookmarkEnd w:id="2"/>
      <w:bookmarkEnd w:id="3"/>
      <w:bookmarkEnd w:id="4"/>
      <w:bookmarkEnd w:id="5"/>
      <w:bookmarkEnd w:id="6"/>
      <w:bookmarkEnd w:id="7"/>
      <w:bookmarkEnd w:id="8"/>
      <w:bookmarkEnd w:id="9"/>
      <w:r w:rsidRPr="0025555B">
        <w:rPr>
          <w:sz w:val="28"/>
          <w:szCs w:val="28"/>
          <w:lang w:val="en-US"/>
        </w:rPr>
        <w:t xml:space="preserve">Constructing the </w:t>
      </w:r>
      <w:r w:rsidR="00C15F10">
        <w:rPr>
          <w:sz w:val="28"/>
          <w:szCs w:val="28"/>
          <w:lang w:val="en-US"/>
        </w:rPr>
        <w:t>c</w:t>
      </w:r>
      <w:r w:rsidRPr="0025555B">
        <w:rPr>
          <w:sz w:val="28"/>
          <w:szCs w:val="28"/>
          <w:lang w:val="en-US"/>
        </w:rPr>
        <w:t xml:space="preserve">onflict </w:t>
      </w:r>
      <w:r w:rsidR="00C15F10">
        <w:rPr>
          <w:sz w:val="28"/>
          <w:szCs w:val="28"/>
          <w:lang w:val="en-US"/>
        </w:rPr>
        <w:t>s</w:t>
      </w:r>
      <w:r w:rsidRPr="0025555B">
        <w:rPr>
          <w:sz w:val="28"/>
          <w:szCs w:val="28"/>
          <w:lang w:val="en-US"/>
        </w:rPr>
        <w:t>hape</w:t>
      </w:r>
    </w:p>
    <w:p w14:paraId="2647A4CE" w14:textId="25BA6028" w:rsidR="00924DA9" w:rsidRPr="00507462" w:rsidRDefault="00AB4518" w:rsidP="00507462">
      <w:pPr>
        <w:spacing w:after="0" w:line="276" w:lineRule="auto"/>
        <w:rPr>
          <w:rFonts w:cs="Times New Roman"/>
          <w:lang w:val="en-US"/>
        </w:rPr>
      </w:pPr>
      <w:r w:rsidRPr="00507462">
        <w:rPr>
          <w:rFonts w:cs="Times New Roman"/>
          <w:lang w:val="en-US"/>
        </w:rPr>
        <w:t xml:space="preserve">To </w:t>
      </w:r>
      <w:r w:rsidR="000E0B05" w:rsidRPr="00507462">
        <w:rPr>
          <w:rFonts w:cs="Times New Roman"/>
          <w:lang w:val="en-US"/>
        </w:rPr>
        <w:t xml:space="preserve">determine </w:t>
      </w:r>
      <w:r w:rsidR="00FE7EE8" w:rsidRPr="00507462">
        <w:rPr>
          <w:rFonts w:cs="Times New Roman"/>
          <w:lang w:val="en-US"/>
        </w:rPr>
        <w:t>the conflict shape—</w:t>
      </w:r>
      <w:r w:rsidR="000E0B05" w:rsidRPr="00507462">
        <w:rPr>
          <w:rFonts w:cs="Times New Roman"/>
          <w:lang w:val="en-US"/>
        </w:rPr>
        <w:t>the area affected by conflict-related violence</w:t>
      </w:r>
      <w:r w:rsidR="00FE7EE8" w:rsidRPr="00507462">
        <w:rPr>
          <w:rFonts w:cs="Times New Roman"/>
          <w:lang w:val="en-US"/>
        </w:rPr>
        <w:t>—</w:t>
      </w:r>
      <w:r w:rsidRPr="00507462">
        <w:rPr>
          <w:rFonts w:cs="Times New Roman"/>
          <w:lang w:val="en-US"/>
        </w:rPr>
        <w:t xml:space="preserve">we adopt a </w:t>
      </w:r>
      <w:r w:rsidR="00C373D4" w:rsidRPr="00507462">
        <w:rPr>
          <w:rFonts w:cs="Times New Roman"/>
          <w:lang w:val="en-US"/>
        </w:rPr>
        <w:t>six</w:t>
      </w:r>
      <w:r w:rsidRPr="00507462">
        <w:rPr>
          <w:rFonts w:cs="Times New Roman"/>
          <w:lang w:val="en-US"/>
        </w:rPr>
        <w:t xml:space="preserve">-step logic supported by </w:t>
      </w:r>
      <w:r w:rsidR="002F7A90" w:rsidRPr="00507462">
        <w:rPr>
          <w:rFonts w:cs="Times New Roman"/>
          <w:lang w:val="en-US"/>
        </w:rPr>
        <w:t>data from</w:t>
      </w:r>
      <w:r w:rsidR="004D27CE" w:rsidRPr="00507462">
        <w:rPr>
          <w:rFonts w:cs="Times New Roman"/>
          <w:lang w:val="en-US"/>
        </w:rPr>
        <w:t xml:space="preserve"> </w:t>
      </w:r>
      <w:r w:rsidR="00212D93">
        <w:rPr>
          <w:rFonts w:cs="Times New Roman"/>
          <w:lang w:val="en-US"/>
        </w:rPr>
        <w:t xml:space="preserve">the </w:t>
      </w:r>
      <w:r w:rsidR="00212D93" w:rsidRPr="00C515C3">
        <w:rPr>
          <w:rFonts w:cs="Times New Roman"/>
          <w:lang w:val="en-US"/>
        </w:rPr>
        <w:t xml:space="preserve">Uppsala Conflict Data Program </w:t>
      </w:r>
      <w:r w:rsidR="00212D93" w:rsidRPr="00083E34">
        <w:rPr>
          <w:rFonts w:cs="Times New Roman"/>
          <w:lang w:val="en-US"/>
        </w:rPr>
        <w:t xml:space="preserve">Georeferenced Event Dataset </w:t>
      </w:r>
      <w:r w:rsidR="004D27CE" w:rsidRPr="00507462">
        <w:rPr>
          <w:rFonts w:cs="Times New Roman"/>
          <w:lang w:val="en-US"/>
        </w:rPr>
        <w:t xml:space="preserve">UCDP GED </w:t>
      </w:r>
      <w:r w:rsidR="004D27CE" w:rsidRPr="00507462">
        <w:rPr>
          <w:rFonts w:cs="Times New Roman"/>
          <w:lang w:val="en-US"/>
        </w:rPr>
        <w:fldChar w:fldCharType="begin"/>
      </w:r>
      <w:r w:rsidR="00092080">
        <w:rPr>
          <w:rFonts w:cs="Times New Roman"/>
          <w:lang w:val="en-US"/>
        </w:rPr>
        <w:instrText xml:space="preserve"> ADDIN ZOTERO_ITEM CSL_CITATION {"citationID":"8fRkepyF","properties":{"formattedCitation":"(Croicu and Sundberg, 2018; Sundberg and Melander, 2013)","plainCitation":"(Croicu and Sundberg, 2018; Sundberg and Melander, 2013)","noteIndex":0},"citationItems":[{"id":2247,"uris":["http://zotero.org/groups/2379885/items/Z9VAWZNF"],"itemData":{"id":2247,"type":"article-journal","page":"1-38","title":"UCDP Georeferenced Event Dataset Codebook Quick Start Guide :","author":[{"family":"Croicu","given":"Mihai"},{"family":"Sundberg","given":"Ralph"}],"issued":{"date-parts":[["2018"]]}}},{"id":2732,"uris":["http://zotero.org/groups/2700094/items/FXXXC6GA"],"itemData":{"id":2732,"type":"article-journal","abstract":"This article presents the UCDP Georeferenced Event Dataset (UCDP GED). The UCDP GED is an event dataset that disaggregates three types of organized violence (state-based conflict, non-state conflict, and one-sided violence) both spatially and temporally. Each event – defined as an instance of organized violence with at least one fatality – comes with date, geographical location, and identifiers that allow the dataset to be linked to and merged with other UCDP datasets. The first version of the dataset covers events of fatal violence on the African continent between 1989 and 2010. This article, firstly, introduces the rationale for the new dataset, and explains the basic coding procedures as well as the quality controls. Secondly, we discuss some of the data’s potential weaknesses in representing the universe of organized violence, as well as some potential biases induced by the operationalizations. Thirdly, we provide an example of how the data can be used, by illustrating the association between cities a...","container-title":"Journal of Peace Research","DOI":"10.1177/0022343313484347","issue":"4","page":"523-532","title":"Introducing the UCDP Georeferenced Event Dataset","volume":"50","author":[{"family":"Sundberg","given":"Ralph"},{"family":"Melander","given":"Erik"}],"issued":{"date-parts":[["2013",7]]}}}],"schema":"https://github.com/citation-style-language/schema/raw/master/csl-citation.json"} </w:instrText>
      </w:r>
      <w:r w:rsidR="004D27CE" w:rsidRPr="00507462">
        <w:rPr>
          <w:rFonts w:cs="Times New Roman"/>
          <w:lang w:val="en-US"/>
        </w:rPr>
        <w:fldChar w:fldCharType="separate"/>
      </w:r>
      <w:r w:rsidR="00092080">
        <w:rPr>
          <w:rFonts w:cs="Times New Roman"/>
          <w:noProof/>
          <w:lang w:val="en-US"/>
        </w:rPr>
        <w:t>(Croicu and Sundberg, 2018; Sundberg and Melander, 2013)</w:t>
      </w:r>
      <w:r w:rsidR="004D27CE" w:rsidRPr="00507462">
        <w:rPr>
          <w:rFonts w:cs="Times New Roman"/>
          <w:lang w:val="en-US"/>
        </w:rPr>
        <w:fldChar w:fldCharType="end"/>
      </w:r>
      <w:r w:rsidR="004D27CE" w:rsidRPr="00507462">
        <w:rPr>
          <w:rFonts w:cs="Times New Roman"/>
          <w:lang w:val="en-US"/>
        </w:rPr>
        <w:t>,</w:t>
      </w:r>
      <w:r w:rsidR="002F7A90" w:rsidRPr="00507462">
        <w:rPr>
          <w:rFonts w:cs="Times New Roman"/>
          <w:lang w:val="en-US"/>
        </w:rPr>
        <w:t xml:space="preserve"> </w:t>
      </w:r>
      <w:r w:rsidR="00526D25" w:rsidRPr="00507462">
        <w:rPr>
          <w:rFonts w:cs="Times New Roman"/>
          <w:lang w:val="en-US"/>
        </w:rPr>
        <w:t xml:space="preserve">fieldwork </w:t>
      </w:r>
      <w:r w:rsidR="00C450D6" w:rsidRPr="00507462">
        <w:rPr>
          <w:rFonts w:cs="Times New Roman"/>
          <w:lang w:val="en-US"/>
        </w:rPr>
        <w:t xml:space="preserve">interviews, </w:t>
      </w:r>
      <w:r w:rsidRPr="00507462">
        <w:rPr>
          <w:rFonts w:cs="Times New Roman"/>
          <w:lang w:val="en-US"/>
        </w:rPr>
        <w:t>the literature</w:t>
      </w:r>
      <w:r w:rsidR="00C450D6" w:rsidRPr="00507462">
        <w:rPr>
          <w:rFonts w:cs="Times New Roman"/>
          <w:lang w:val="en-US"/>
        </w:rPr>
        <w:t>,</w:t>
      </w:r>
      <w:r w:rsidRPr="00507462">
        <w:rPr>
          <w:rFonts w:cs="Times New Roman"/>
          <w:lang w:val="en-US"/>
        </w:rPr>
        <w:t xml:space="preserve"> and interview</w:t>
      </w:r>
      <w:r w:rsidR="00526D25" w:rsidRPr="00507462">
        <w:rPr>
          <w:rFonts w:cs="Times New Roman"/>
          <w:lang w:val="en-US"/>
        </w:rPr>
        <w:t xml:space="preserve">s with </w:t>
      </w:r>
      <w:r w:rsidRPr="00507462">
        <w:rPr>
          <w:rFonts w:cs="Times New Roman"/>
          <w:lang w:val="en-US"/>
        </w:rPr>
        <w:t xml:space="preserve">experts with fieldwork experience in the respective region. </w:t>
      </w:r>
    </w:p>
    <w:p w14:paraId="53EBEDB3" w14:textId="77777777" w:rsidR="00924DA9" w:rsidRPr="00507462" w:rsidRDefault="00924DA9" w:rsidP="00507462">
      <w:pPr>
        <w:spacing w:after="0" w:line="276" w:lineRule="auto"/>
        <w:rPr>
          <w:rFonts w:cs="Times New Roman"/>
          <w:lang w:val="en-US"/>
        </w:rPr>
      </w:pPr>
    </w:p>
    <w:p w14:paraId="3AA7447E" w14:textId="14BB6B46" w:rsidR="00924DA9" w:rsidRPr="00507462" w:rsidRDefault="00B340AB" w:rsidP="00507462">
      <w:pPr>
        <w:pStyle w:val="ListParagraph"/>
        <w:numPr>
          <w:ilvl w:val="0"/>
          <w:numId w:val="48"/>
        </w:numPr>
        <w:spacing w:after="0" w:line="276" w:lineRule="auto"/>
        <w:rPr>
          <w:rFonts w:cs="Times New Roman"/>
          <w:lang w:val="en-US"/>
        </w:rPr>
      </w:pPr>
      <w:r w:rsidRPr="00507462">
        <w:rPr>
          <w:rFonts w:cs="Times New Roman"/>
          <w:lang w:val="en-US"/>
        </w:rPr>
        <w:t>W</w:t>
      </w:r>
      <w:r w:rsidR="00AB4518" w:rsidRPr="00507462">
        <w:rPr>
          <w:rFonts w:cs="Times New Roman"/>
          <w:lang w:val="en-US"/>
        </w:rPr>
        <w:t xml:space="preserve">e select an </w:t>
      </w:r>
      <w:r w:rsidR="00AB4518" w:rsidRPr="00507462">
        <w:rPr>
          <w:rFonts w:cs="Times New Roman"/>
          <w:i/>
          <w:iCs/>
          <w:lang w:val="en-US"/>
        </w:rPr>
        <w:t>anchor conflict</w:t>
      </w:r>
      <w:r w:rsidR="00AB4518" w:rsidRPr="00507462">
        <w:rPr>
          <w:rFonts w:cs="Times New Roman"/>
          <w:lang w:val="en-US"/>
        </w:rPr>
        <w:t xml:space="preserve">, </w:t>
      </w:r>
      <w:r w:rsidR="00FE7EE8" w:rsidRPr="00507462">
        <w:rPr>
          <w:rFonts w:cs="Times New Roman"/>
          <w:lang w:val="en-US"/>
        </w:rPr>
        <w:t>that is,</w:t>
      </w:r>
      <w:r w:rsidR="00AB4518" w:rsidRPr="00507462">
        <w:rPr>
          <w:rFonts w:cs="Times New Roman"/>
          <w:lang w:val="en-US"/>
        </w:rPr>
        <w:t xml:space="preserve"> the conflict of interest driven by a particular contested issue, or issues, </w:t>
      </w:r>
      <w:r w:rsidR="00924DA9" w:rsidRPr="00507462">
        <w:rPr>
          <w:rFonts w:cs="Times New Roman"/>
          <w:lang w:val="en-US"/>
        </w:rPr>
        <w:t>that typically includes multiple conflict actors. The contested issue determine</w:t>
      </w:r>
      <w:r w:rsidRPr="00507462">
        <w:rPr>
          <w:rFonts w:cs="Times New Roman"/>
          <w:lang w:val="en-US"/>
        </w:rPr>
        <w:t>s</w:t>
      </w:r>
      <w:r w:rsidR="00924DA9" w:rsidRPr="00507462">
        <w:rPr>
          <w:rFonts w:cs="Times New Roman"/>
          <w:lang w:val="en-US"/>
        </w:rPr>
        <w:t xml:space="preserve"> which conflict actors form part of this anchor conflict. Contrary to other studies </w:t>
      </w:r>
      <w:r w:rsidR="00924DA9" w:rsidRPr="00507462">
        <w:rPr>
          <w:rFonts w:cs="Times New Roman"/>
          <w:lang w:val="en-US"/>
        </w:rPr>
        <w:fldChar w:fldCharType="begin"/>
      </w:r>
      <w:r w:rsidR="00092080">
        <w:rPr>
          <w:rFonts w:cs="Times New Roman"/>
          <w:lang w:val="en-US"/>
        </w:rPr>
        <w:instrText xml:space="preserve"> ADDIN ZOTERO_ITEM CSL_CITATION {"citationID":"Z10NvRtD","properties":{"formattedCitation":"(Pettersson et al., 2019)","plainCitation":"(Pettersson et al., 2019)","dontUpdate":true,"noteIndex":0},"citationItems":[{"id":294,"uris":["http://zotero.org/users/1557557/items/8PXPMMMC"],"itemData":{"id":294,"type":"article-journal","abstract":"This article reports on trends in organized violence and peace agreements collected by the Uppsala Conflict Data Program (UCDP). The number of fatalities in organized violence decreased for the fourth consecutive year, to reach the lowest level since 2012. In 2018, UCDP recorded almost 76,000 deaths: a decrease of 20% compared to 2017, and 43% compared to the latest peak in 2014. State-based armed conflict drives this downward trend in organized violence, with Syria accounting for much of the change. The number of civilians killed in one-sided violence also dropped in 2018, reaching its lowest level since 2012. In contrast, non-state conflict remained on a high level. The general decline in fatalities from organized violence does not correspond with the trend in the number of active conflicts. In fact, the world has seen a new peak in the number of conflicts after 2014, matched only by the number of conflicts in the early 1990s. In 1991, the peak in the number of armed conflicts corresponded with a similar peak in the number of signed peace agreements. This was followed by a decrease in the number of conflicts in the late 1990s and early 2000s. However, the most recent rise in armed conflicts has not been matched by a similar rise in the number of peace agreements. Two circumstances that characterize the recent rise in conflicts have also been found to make conflicts harder to solve: explicit religious claims and high levels of internationalization.","container-title":"Journal of Peace Research","DOI":"10.1177/0022343319856046","issue":"4","page":"589-603","title":"Organized violence, 1989–2018 and peace agreements","volume":"56","author":[{"family":"Pettersson","given":"Therése"},{"family":"Högbladh","given":"Stina"},{"family":"Öberg","given":"Magnus"}],"issued":{"date-parts":[["2019"]]}}}],"schema":"https://github.com/citation-style-language/schema/raw/master/csl-citation.json"} </w:instrText>
      </w:r>
      <w:r w:rsidR="00924DA9" w:rsidRPr="00507462">
        <w:rPr>
          <w:rFonts w:cs="Times New Roman"/>
          <w:lang w:val="en-US"/>
        </w:rPr>
        <w:fldChar w:fldCharType="separate"/>
      </w:r>
      <w:r w:rsidR="00924DA9" w:rsidRPr="00507462">
        <w:rPr>
          <w:rFonts w:cs="Times New Roman"/>
          <w:noProof/>
          <w:lang w:val="en-US"/>
        </w:rPr>
        <w:t>(see, e.g., Pettersson et al., 2019)</w:t>
      </w:r>
      <w:r w:rsidR="00924DA9" w:rsidRPr="00507462">
        <w:rPr>
          <w:rFonts w:cs="Times New Roman"/>
          <w:lang w:val="en-US"/>
        </w:rPr>
        <w:fldChar w:fldCharType="end"/>
      </w:r>
      <w:r w:rsidR="00924DA9" w:rsidRPr="00507462">
        <w:rPr>
          <w:rFonts w:cs="Times New Roman"/>
          <w:lang w:val="en-US"/>
        </w:rPr>
        <w:t>, we do not specify the types of main contested issues (e.g.</w:t>
      </w:r>
      <w:r w:rsidRPr="00507462">
        <w:rPr>
          <w:rFonts w:cs="Times New Roman"/>
          <w:lang w:val="en-US"/>
        </w:rPr>
        <w:t>,</w:t>
      </w:r>
      <w:r w:rsidR="00924DA9" w:rsidRPr="00507462">
        <w:rPr>
          <w:rFonts w:cs="Times New Roman"/>
          <w:lang w:val="en-US"/>
        </w:rPr>
        <w:t xml:space="preserve"> over government or territory) as defining criteria since they can mutate over time, often result</w:t>
      </w:r>
      <w:r w:rsidRPr="00507462">
        <w:rPr>
          <w:rFonts w:cs="Times New Roman"/>
          <w:lang w:val="en-US"/>
        </w:rPr>
        <w:t xml:space="preserve">ing </w:t>
      </w:r>
      <w:r w:rsidR="00924DA9" w:rsidRPr="00507462">
        <w:rPr>
          <w:rFonts w:cs="Times New Roman"/>
          <w:lang w:val="en-US"/>
        </w:rPr>
        <w:t xml:space="preserve">in the involvement of new conflict actors, and because the contested issue is a social construct that different conflict parties can perceive differently </w:t>
      </w:r>
      <w:r w:rsidR="00924DA9" w:rsidRPr="00507462">
        <w:rPr>
          <w:rFonts w:cs="Times New Roman"/>
          <w:lang w:val="en-US"/>
        </w:rPr>
        <w:fldChar w:fldCharType="begin"/>
      </w:r>
      <w:r w:rsidR="00092080">
        <w:rPr>
          <w:rFonts w:cs="Times New Roman"/>
          <w:lang w:val="en-US"/>
        </w:rPr>
        <w:instrText xml:space="preserve"> ADDIN ZOTERO_ITEM CSL_CITATION {"citationID":"lEIcQ7T7","properties":{"formattedCitation":"(Kriesberg and Gerard, 2018)","plainCitation":"(Kriesberg and Gerard, 2018)","noteIndex":0},"citationItems":[{"id":2678,"uris":["http://zotero.org/groups/2700094/items/H9RWJCH5"],"itemData":{"id":2678,"type":"book","edition":"1","ISBN":"978-1-351-18128-0","language":"en","note":"DOI: 10.4324/9781351181280","publisher":"Routledge","source":"DOI.org (Crossref)","title":"Conflict and Collaboration: For Better or Worse","title-short":"Conflict and Collaboration","URL":"https://www.taylorfrancis.com/books/9781351181273","editor":[{"family":"Kriesberg","given":"Louis"},{"family":"Gerard","given":"Catherine"}],"accessed":{"date-parts":[["2023",1,8]]},"issued":{"date-parts":[["2018",5,11]]}}}],"schema":"https://github.com/citation-style-language/schema/raw/master/csl-citation.json"} </w:instrText>
      </w:r>
      <w:r w:rsidR="00924DA9" w:rsidRPr="00507462">
        <w:rPr>
          <w:rFonts w:cs="Times New Roman"/>
          <w:lang w:val="en-US"/>
        </w:rPr>
        <w:fldChar w:fldCharType="separate"/>
      </w:r>
      <w:r w:rsidR="00092080">
        <w:rPr>
          <w:rFonts w:cs="Times New Roman"/>
          <w:noProof/>
          <w:lang w:val="en-US"/>
        </w:rPr>
        <w:t>(Kriesberg and Gerard, 2018)</w:t>
      </w:r>
      <w:r w:rsidR="00924DA9" w:rsidRPr="00507462">
        <w:rPr>
          <w:rFonts w:cs="Times New Roman"/>
          <w:lang w:val="en-US"/>
        </w:rPr>
        <w:fldChar w:fldCharType="end"/>
      </w:r>
      <w:r w:rsidR="00924DA9" w:rsidRPr="00507462">
        <w:rPr>
          <w:rFonts w:cs="Times New Roman"/>
          <w:lang w:val="en-US"/>
        </w:rPr>
        <w:t xml:space="preserve">. Instead, we track the contested issue’s evolution over time. This conceptualization is </w:t>
      </w:r>
      <w:r w:rsidR="00266D2A">
        <w:rPr>
          <w:rFonts w:cs="Times New Roman"/>
          <w:lang w:val="en-US"/>
        </w:rPr>
        <w:t>consistent</w:t>
      </w:r>
      <w:r w:rsidR="00266D2A" w:rsidRPr="00557357">
        <w:rPr>
          <w:rFonts w:cs="Times New Roman"/>
          <w:lang w:val="en-US"/>
        </w:rPr>
        <w:t xml:space="preserve"> </w:t>
      </w:r>
      <w:r w:rsidR="00924DA9" w:rsidRPr="00507462">
        <w:rPr>
          <w:rFonts w:cs="Times New Roman"/>
          <w:lang w:val="en-US"/>
        </w:rPr>
        <w:t xml:space="preserve">with the concept “incompatibility” used by UCDP GED, thus making it possible to draw on this data source. The UCDP defines incompatibility as </w:t>
      </w:r>
      <w:r w:rsidRPr="00507462">
        <w:rPr>
          <w:rFonts w:cs="Times New Roman"/>
          <w:lang w:val="en-US"/>
        </w:rPr>
        <w:t>“</w:t>
      </w:r>
      <w:r w:rsidR="00924DA9" w:rsidRPr="00507462">
        <w:rPr>
          <w:rFonts w:cs="Times New Roman"/>
          <w:lang w:val="en-US"/>
        </w:rPr>
        <w:t>stated (in writing or verbally) generally incompatible positions</w:t>
      </w:r>
      <w:r w:rsidRPr="00507462">
        <w:rPr>
          <w:rFonts w:cs="Times New Roman"/>
          <w:lang w:val="en-US"/>
        </w:rPr>
        <w:t>”</w:t>
      </w:r>
      <w:r w:rsidR="00924DA9" w:rsidRPr="00507462">
        <w:rPr>
          <w:rFonts w:cs="Times New Roman"/>
          <w:lang w:val="en-US"/>
        </w:rPr>
        <w:t xml:space="preserve"> and distinguishes between incompatibility over government or territory </w:t>
      </w:r>
      <w:r w:rsidR="00924DA9" w:rsidRPr="00507462">
        <w:rPr>
          <w:rFonts w:cs="Times New Roman"/>
          <w:lang w:val="en-US"/>
        </w:rPr>
        <w:fldChar w:fldCharType="begin"/>
      </w:r>
      <w:r w:rsidR="00092080">
        <w:rPr>
          <w:rFonts w:cs="Times New Roman"/>
          <w:lang w:val="en-US"/>
        </w:rPr>
        <w:instrText xml:space="preserve"> ADDIN ZOTERO_ITEM CSL_CITATION {"citationID":"DwU0BqPq","properties":{"formattedCitation":"({\\i{}Uppsala Conflict Data Program}, 2022)","plainCitation":"(Uppsala Conflict Data Program, 2022)","noteIndex":0},"citationItems":[{"id":2751,"uris":["http://zotero.org/groups/2700094/items/C5MFDTZ8"],"itemData":{"id":2751,"type":"webpage","container-title":"Uppsala Conflict Data Program","note":"Uppsala University","title":"UCDP Conflict Encyclopedia","URL":"www.ucdp.uu.se","accessed":{"date-parts":[["2022",5,14]]},"issued":{"date-parts":[["2022"]]}}}],"schema":"https://github.com/citation-style-language/schema/raw/master/csl-citation.json"} </w:instrText>
      </w:r>
      <w:r w:rsidR="00924DA9" w:rsidRPr="00507462">
        <w:rPr>
          <w:rFonts w:cs="Times New Roman"/>
          <w:lang w:val="en-US"/>
        </w:rPr>
        <w:fldChar w:fldCharType="separate"/>
      </w:r>
      <w:r w:rsidR="00092080" w:rsidRPr="00092080">
        <w:rPr>
          <w:rFonts w:cs="Times New Roman"/>
        </w:rPr>
        <w:t>(</w:t>
      </w:r>
      <w:r w:rsidR="00092080" w:rsidRPr="00092080">
        <w:rPr>
          <w:rFonts w:cs="Times New Roman"/>
          <w:i/>
          <w:iCs/>
        </w:rPr>
        <w:t>Uppsala Conflict Data Program</w:t>
      </w:r>
      <w:r w:rsidR="00092080" w:rsidRPr="00092080">
        <w:rPr>
          <w:rFonts w:cs="Times New Roman"/>
        </w:rPr>
        <w:t>, 2022)</w:t>
      </w:r>
      <w:r w:rsidR="00924DA9" w:rsidRPr="00507462">
        <w:rPr>
          <w:rFonts w:cs="Times New Roman"/>
          <w:lang w:val="en-US"/>
        </w:rPr>
        <w:fldChar w:fldCharType="end"/>
      </w:r>
      <w:r w:rsidRPr="00507462">
        <w:rPr>
          <w:rFonts w:cs="Times New Roman"/>
        </w:rPr>
        <w:t>—</w:t>
      </w:r>
      <w:r w:rsidR="00924DA9" w:rsidRPr="00507462">
        <w:rPr>
          <w:rFonts w:cs="Times New Roman"/>
        </w:rPr>
        <w:t>the concept “contested issue” comprises both of these subtypes.</w:t>
      </w:r>
    </w:p>
    <w:p w14:paraId="4B36B594" w14:textId="77777777" w:rsidR="00924DA9" w:rsidRPr="00507462" w:rsidRDefault="00924DA9" w:rsidP="00507462">
      <w:pPr>
        <w:spacing w:after="0" w:line="276" w:lineRule="auto"/>
        <w:rPr>
          <w:rFonts w:cs="Times New Roman"/>
          <w:lang w:val="en-US"/>
        </w:rPr>
      </w:pPr>
    </w:p>
    <w:p w14:paraId="57D91F8F" w14:textId="326DA98D" w:rsidR="00AB4518" w:rsidRPr="00507462" w:rsidRDefault="00AB4518" w:rsidP="00507462">
      <w:pPr>
        <w:spacing w:after="0" w:line="276" w:lineRule="auto"/>
        <w:ind w:left="720"/>
        <w:rPr>
          <w:rFonts w:cs="Times New Roman"/>
          <w:lang w:val="en-US"/>
        </w:rPr>
      </w:pPr>
      <w:r w:rsidRPr="00507462">
        <w:rPr>
          <w:rFonts w:cs="Times New Roman"/>
          <w:lang w:val="en-US"/>
        </w:rPr>
        <w:t xml:space="preserve">We examine other, </w:t>
      </w:r>
      <w:r w:rsidR="002F7A90" w:rsidRPr="00507462">
        <w:rPr>
          <w:rFonts w:cs="Times New Roman"/>
          <w:lang w:val="en-US"/>
        </w:rPr>
        <w:t xml:space="preserve">spatially </w:t>
      </w:r>
      <w:r w:rsidRPr="00507462">
        <w:rPr>
          <w:rFonts w:cs="Times New Roman"/>
          <w:lang w:val="en-US"/>
        </w:rPr>
        <w:t xml:space="preserve">connected conflicts in the region as well as preceding and succeeding conflicts in the same territory to determine whether they relate to </w:t>
      </w:r>
      <w:r w:rsidR="005F4D8C" w:rsidRPr="00507462">
        <w:rPr>
          <w:rFonts w:cs="Times New Roman"/>
          <w:lang w:val="en-US"/>
        </w:rPr>
        <w:t xml:space="preserve">the </w:t>
      </w:r>
      <w:r w:rsidRPr="00507462">
        <w:rPr>
          <w:rFonts w:cs="Times New Roman"/>
          <w:lang w:val="en-US"/>
        </w:rPr>
        <w:t xml:space="preserve">anchor conflict through one or </w:t>
      </w:r>
      <w:r w:rsidR="00CD7526" w:rsidRPr="00507462">
        <w:rPr>
          <w:rFonts w:cs="Times New Roman"/>
          <w:lang w:val="en-US"/>
        </w:rPr>
        <w:t xml:space="preserve">both </w:t>
      </w:r>
      <w:r w:rsidRPr="00507462">
        <w:rPr>
          <w:rFonts w:cs="Times New Roman"/>
          <w:lang w:val="en-US"/>
        </w:rPr>
        <w:t xml:space="preserve">of the following mechanisms: </w:t>
      </w:r>
    </w:p>
    <w:p w14:paraId="456C601E" w14:textId="6C1983A2" w:rsidR="00AB4518" w:rsidRPr="00507462" w:rsidRDefault="003A3ECC" w:rsidP="00507462">
      <w:pPr>
        <w:pStyle w:val="ListParagraph"/>
        <w:numPr>
          <w:ilvl w:val="0"/>
          <w:numId w:val="41"/>
        </w:numPr>
        <w:spacing w:after="0" w:line="276" w:lineRule="auto"/>
        <w:ind w:left="1080"/>
        <w:rPr>
          <w:rFonts w:cs="Times New Roman"/>
          <w:lang w:val="en-US"/>
        </w:rPr>
      </w:pPr>
      <w:r w:rsidRPr="00507462">
        <w:rPr>
          <w:rFonts w:cs="Times New Roman"/>
          <w:u w:val="single"/>
          <w:lang w:val="en-US"/>
        </w:rPr>
        <w:t>Conflict m</w:t>
      </w:r>
      <w:r w:rsidR="00AB4518" w:rsidRPr="00507462">
        <w:rPr>
          <w:rFonts w:cs="Times New Roman"/>
          <w:u w:val="single"/>
          <w:lang w:val="en-US"/>
        </w:rPr>
        <w:t>utation</w:t>
      </w:r>
      <w:r w:rsidR="00AB4518" w:rsidRPr="000E5F23">
        <w:rPr>
          <w:rFonts w:cs="Times New Roman"/>
          <w:lang w:val="en-US"/>
        </w:rPr>
        <w:t xml:space="preserve"> </w:t>
      </w:r>
      <w:r w:rsidR="00AB4518" w:rsidRPr="00507462">
        <w:rPr>
          <w:rFonts w:cs="Times New Roman"/>
          <w:lang w:val="en-US"/>
        </w:rPr>
        <w:t>(connecting over time)</w:t>
      </w:r>
      <w:r w:rsidRPr="00507462">
        <w:rPr>
          <w:rFonts w:cs="Times New Roman"/>
          <w:lang w:val="en-US"/>
        </w:rPr>
        <w:t xml:space="preserve">. </w:t>
      </w:r>
      <w:r w:rsidR="00923703" w:rsidRPr="00507462">
        <w:rPr>
          <w:rFonts w:cs="Times New Roman"/>
          <w:lang w:val="en-US"/>
        </w:rPr>
        <w:t>T</w:t>
      </w:r>
      <w:r w:rsidRPr="00507462">
        <w:rPr>
          <w:rFonts w:cs="Times New Roman"/>
          <w:lang w:val="en-US"/>
        </w:rPr>
        <w:t xml:space="preserve">he original contested issue changes or a new contested issue adds to the conflict. </w:t>
      </w:r>
      <w:r w:rsidR="00AB4518" w:rsidRPr="00507462">
        <w:rPr>
          <w:rFonts w:cs="Times New Roman"/>
          <w:lang w:val="en-US"/>
        </w:rPr>
        <w:t xml:space="preserve">This can </w:t>
      </w:r>
      <w:r w:rsidR="00E70E77" w:rsidRPr="00507462">
        <w:rPr>
          <w:rFonts w:cs="Times New Roman"/>
          <w:lang w:val="en-US"/>
        </w:rPr>
        <w:t xml:space="preserve">occur </w:t>
      </w:r>
      <w:r w:rsidR="00AB4518" w:rsidRPr="00507462">
        <w:rPr>
          <w:rFonts w:cs="Times New Roman"/>
          <w:lang w:val="en-US"/>
        </w:rPr>
        <w:t>when actors involved in conflict seem to change but only regroup under a new name</w:t>
      </w:r>
      <w:r w:rsidR="00E63A59" w:rsidRPr="00507462">
        <w:rPr>
          <w:rFonts w:cs="Times New Roman"/>
          <w:lang w:val="en-US"/>
        </w:rPr>
        <w:t xml:space="preserve"> (</w:t>
      </w:r>
      <w:r w:rsidRPr="00507462">
        <w:rPr>
          <w:rFonts w:cs="Times New Roman"/>
          <w:lang w:val="en-US"/>
        </w:rPr>
        <w:t>e.g.,</w:t>
      </w:r>
      <w:r w:rsidR="00E63A59" w:rsidRPr="00507462">
        <w:rPr>
          <w:rFonts w:cs="Times New Roman"/>
          <w:lang w:val="en-US"/>
        </w:rPr>
        <w:t xml:space="preserve"> </w:t>
      </w:r>
      <w:r w:rsidR="00AB4518" w:rsidRPr="00507462">
        <w:rPr>
          <w:rFonts w:cs="Times New Roman"/>
          <w:lang w:val="en-US"/>
        </w:rPr>
        <w:t xml:space="preserve">elements of Iraqi insurgents and military transformed into </w:t>
      </w:r>
      <w:r w:rsidR="00C17B38" w:rsidRPr="00507462">
        <w:rPr>
          <w:rFonts w:cs="Times New Roman"/>
          <w:lang w:val="en-US"/>
        </w:rPr>
        <w:t xml:space="preserve">the Islamic State of Iraq and Syria </w:t>
      </w:r>
      <w:r w:rsidRPr="00507462">
        <w:rPr>
          <w:rFonts w:cs="Times New Roman"/>
          <w:lang w:val="en-US"/>
        </w:rPr>
        <w:t>[</w:t>
      </w:r>
      <w:r w:rsidR="00AB4518" w:rsidRPr="00507462">
        <w:rPr>
          <w:rFonts w:cs="Times New Roman"/>
          <w:lang w:val="en-US"/>
        </w:rPr>
        <w:t>ISIS</w:t>
      </w:r>
      <w:r w:rsidRPr="00507462">
        <w:rPr>
          <w:rFonts w:cs="Times New Roman"/>
          <w:lang w:val="en-US"/>
        </w:rPr>
        <w:t>]</w:t>
      </w:r>
      <w:r w:rsidR="00C17B38" w:rsidRPr="00507462">
        <w:rPr>
          <w:rFonts w:cs="Times New Roman"/>
          <w:lang w:val="en-US"/>
        </w:rPr>
        <w:t>)</w:t>
      </w:r>
      <w:r w:rsidR="00AB4518" w:rsidRPr="00507462">
        <w:rPr>
          <w:rFonts w:cs="Times New Roman"/>
          <w:lang w:val="en-US"/>
        </w:rPr>
        <w:t xml:space="preserve"> or when a new conflict actor </w:t>
      </w:r>
      <w:r w:rsidR="00CD7526" w:rsidRPr="00507462">
        <w:rPr>
          <w:rFonts w:cs="Times New Roman"/>
          <w:lang w:val="en-US"/>
        </w:rPr>
        <w:t xml:space="preserve">emerges </w:t>
      </w:r>
      <w:r w:rsidR="00E63A59" w:rsidRPr="00507462">
        <w:rPr>
          <w:rFonts w:cs="Times New Roman"/>
          <w:lang w:val="en-US"/>
        </w:rPr>
        <w:t>(</w:t>
      </w:r>
      <w:r w:rsidRPr="00507462">
        <w:rPr>
          <w:rFonts w:cs="Times New Roman"/>
          <w:lang w:val="en-US"/>
        </w:rPr>
        <w:t>e.g.,</w:t>
      </w:r>
      <w:r w:rsidR="00AB4518" w:rsidRPr="00507462">
        <w:rPr>
          <w:rFonts w:cs="Times New Roman"/>
          <w:lang w:val="en-US"/>
        </w:rPr>
        <w:t xml:space="preserve"> drug cartels joined Colombia</w:t>
      </w:r>
      <w:r w:rsidR="00E63A59" w:rsidRPr="00507462">
        <w:rPr>
          <w:rFonts w:cs="Times New Roman"/>
          <w:lang w:val="en-US"/>
        </w:rPr>
        <w:t>’s</w:t>
      </w:r>
      <w:r w:rsidR="00AB4518" w:rsidRPr="00507462">
        <w:rPr>
          <w:rFonts w:cs="Times New Roman"/>
          <w:lang w:val="en-US"/>
        </w:rPr>
        <w:t xml:space="preserve"> armed conflict</w:t>
      </w:r>
      <w:r w:rsidR="00E63A59" w:rsidRPr="00507462">
        <w:rPr>
          <w:rFonts w:cs="Times New Roman"/>
          <w:lang w:val="en-US"/>
        </w:rPr>
        <w:t>)</w:t>
      </w:r>
      <w:r w:rsidR="00AB4518" w:rsidRPr="00507462">
        <w:rPr>
          <w:rFonts w:cs="Times New Roman"/>
          <w:lang w:val="en-US"/>
        </w:rPr>
        <w:t xml:space="preserve">. </w:t>
      </w:r>
    </w:p>
    <w:p w14:paraId="171849EC" w14:textId="285535F5" w:rsidR="00AB4518" w:rsidRPr="00507462" w:rsidRDefault="003A3ECC" w:rsidP="00507462">
      <w:pPr>
        <w:pStyle w:val="ListParagraph"/>
        <w:numPr>
          <w:ilvl w:val="0"/>
          <w:numId w:val="41"/>
        </w:numPr>
        <w:spacing w:after="0" w:line="276" w:lineRule="auto"/>
        <w:ind w:left="1080"/>
        <w:rPr>
          <w:rFonts w:cs="Times New Roman"/>
          <w:lang w:val="en-US"/>
        </w:rPr>
      </w:pPr>
      <w:r w:rsidRPr="00507462">
        <w:rPr>
          <w:rFonts w:cs="Times New Roman"/>
          <w:u w:val="single"/>
          <w:lang w:val="en-US"/>
        </w:rPr>
        <w:t>Conflict s</w:t>
      </w:r>
      <w:r w:rsidR="00AB4518" w:rsidRPr="00507462">
        <w:rPr>
          <w:rFonts w:cs="Times New Roman"/>
          <w:u w:val="single"/>
          <w:lang w:val="en-US"/>
        </w:rPr>
        <w:t>pread</w:t>
      </w:r>
      <w:r w:rsidR="00AB4518" w:rsidRPr="000E5F23">
        <w:rPr>
          <w:rFonts w:cs="Times New Roman"/>
          <w:lang w:val="en-US"/>
        </w:rPr>
        <w:t xml:space="preserve"> </w:t>
      </w:r>
      <w:r w:rsidR="00AB4518" w:rsidRPr="00507462">
        <w:rPr>
          <w:rFonts w:cs="Times New Roman"/>
          <w:lang w:val="en-US"/>
        </w:rPr>
        <w:t>(connecting across space)</w:t>
      </w:r>
      <w:r w:rsidR="00923703" w:rsidRPr="00507462">
        <w:rPr>
          <w:rFonts w:cs="Times New Roman"/>
          <w:lang w:val="en-US"/>
        </w:rPr>
        <w:t>.</w:t>
      </w:r>
      <w:r w:rsidR="00AB4518" w:rsidRPr="00507462">
        <w:rPr>
          <w:rFonts w:cs="Times New Roman"/>
          <w:lang w:val="en-US"/>
        </w:rPr>
        <w:t xml:space="preserve"> </w:t>
      </w:r>
      <w:r w:rsidR="00923703" w:rsidRPr="00507462">
        <w:rPr>
          <w:rFonts w:cs="Times New Roman"/>
          <w:lang w:val="en-US"/>
        </w:rPr>
        <w:t>A</w:t>
      </w:r>
      <w:r w:rsidR="00AB4518" w:rsidRPr="00507462">
        <w:rPr>
          <w:rFonts w:cs="Times New Roman"/>
          <w:lang w:val="en-US"/>
        </w:rPr>
        <w:t>n actor or actors involved in a conflict move(s) to a new location and triggers or escalates a new conflict there that can have the same or a different contested issue</w:t>
      </w:r>
      <w:r w:rsidR="0063515C" w:rsidRPr="00507462">
        <w:rPr>
          <w:rFonts w:cs="Times New Roman"/>
          <w:lang w:val="en-US"/>
        </w:rPr>
        <w:t xml:space="preserve"> (</w:t>
      </w:r>
      <w:r w:rsidR="00923703" w:rsidRPr="00507462">
        <w:rPr>
          <w:rFonts w:cs="Times New Roman"/>
          <w:lang w:val="en-US"/>
        </w:rPr>
        <w:t>e.g.,</w:t>
      </w:r>
      <w:r w:rsidR="0063515C" w:rsidRPr="00507462">
        <w:rPr>
          <w:rFonts w:cs="Times New Roman"/>
          <w:lang w:val="en-US"/>
        </w:rPr>
        <w:t xml:space="preserve"> </w:t>
      </w:r>
      <w:r w:rsidR="00AB4518" w:rsidRPr="00507462">
        <w:rPr>
          <w:rFonts w:cs="Times New Roman"/>
          <w:lang w:val="en-US"/>
        </w:rPr>
        <w:t>the leaders of al</w:t>
      </w:r>
      <w:r w:rsidR="00C15F10" w:rsidRPr="00507462">
        <w:rPr>
          <w:rFonts w:cs="Times New Roman"/>
          <w:lang w:val="en-US"/>
        </w:rPr>
        <w:t>-Qaeda</w:t>
      </w:r>
      <w:r w:rsidR="00AB4518" w:rsidRPr="00507462">
        <w:rPr>
          <w:rFonts w:cs="Times New Roman"/>
          <w:lang w:val="en-US"/>
        </w:rPr>
        <w:t xml:space="preserve"> and the Tal</w:t>
      </w:r>
      <w:r w:rsidR="003C4720" w:rsidRPr="00507462">
        <w:rPr>
          <w:rFonts w:cs="Times New Roman"/>
          <w:lang w:val="en-US"/>
        </w:rPr>
        <w:t>i</w:t>
      </w:r>
      <w:r w:rsidR="00AB4518" w:rsidRPr="00507462">
        <w:rPr>
          <w:rFonts w:cs="Times New Roman"/>
          <w:lang w:val="en-US"/>
        </w:rPr>
        <w:t xml:space="preserve">ban escaped to </w:t>
      </w:r>
      <w:r w:rsidR="00AB3F73" w:rsidRPr="00507462">
        <w:rPr>
          <w:rFonts w:cs="Times New Roman"/>
          <w:lang w:val="en-US"/>
        </w:rPr>
        <w:t xml:space="preserve">the former Federally Administered Tribal Areas </w:t>
      </w:r>
      <w:r w:rsidR="00923703" w:rsidRPr="00507462">
        <w:rPr>
          <w:rFonts w:cs="Times New Roman"/>
          <w:lang w:val="en-US"/>
        </w:rPr>
        <w:t>[</w:t>
      </w:r>
      <w:r w:rsidR="00AB4518" w:rsidRPr="00507462">
        <w:rPr>
          <w:rFonts w:cs="Times New Roman"/>
          <w:lang w:val="en-US"/>
        </w:rPr>
        <w:t>FATA</w:t>
      </w:r>
      <w:r w:rsidR="00923703" w:rsidRPr="00507462">
        <w:rPr>
          <w:rFonts w:cs="Times New Roman"/>
          <w:lang w:val="en-US"/>
        </w:rPr>
        <w:t>]</w:t>
      </w:r>
      <w:r w:rsidR="00FD264B" w:rsidRPr="00507462">
        <w:rPr>
          <w:rFonts w:cs="Times New Roman"/>
          <w:lang w:val="en-US"/>
        </w:rPr>
        <w:t>,</w:t>
      </w:r>
      <w:r w:rsidR="00AB4518" w:rsidRPr="00507462">
        <w:rPr>
          <w:rFonts w:cs="Times New Roman"/>
          <w:lang w:val="en-US"/>
        </w:rPr>
        <w:t xml:space="preserve"> triggering the </w:t>
      </w:r>
      <w:r w:rsidR="00923703" w:rsidRPr="00507462">
        <w:rPr>
          <w:rFonts w:cs="Times New Roman"/>
          <w:lang w:val="en-US"/>
        </w:rPr>
        <w:t xml:space="preserve">area’s </w:t>
      </w:r>
      <w:r w:rsidR="00AB4518" w:rsidRPr="00507462">
        <w:rPr>
          <w:rFonts w:cs="Times New Roman"/>
          <w:lang w:val="en-US"/>
        </w:rPr>
        <w:t>militarization and radicalization</w:t>
      </w:r>
      <w:r w:rsidR="0063515C" w:rsidRPr="00507462">
        <w:rPr>
          <w:rFonts w:cs="Times New Roman"/>
          <w:lang w:val="en-US"/>
        </w:rPr>
        <w:t>)</w:t>
      </w:r>
      <w:r w:rsidR="00AB4518" w:rsidRPr="00507462">
        <w:rPr>
          <w:rFonts w:cs="Times New Roman"/>
          <w:lang w:val="en-US"/>
        </w:rPr>
        <w:t>.</w:t>
      </w:r>
    </w:p>
    <w:p w14:paraId="2277DEAC" w14:textId="042FADD4" w:rsidR="00AB4518" w:rsidRPr="00507462" w:rsidRDefault="00AB4518" w:rsidP="00507462">
      <w:pPr>
        <w:spacing w:after="0" w:line="276" w:lineRule="auto"/>
        <w:ind w:left="720"/>
        <w:rPr>
          <w:rFonts w:cs="Times New Roman"/>
          <w:lang w:val="en-US"/>
        </w:rPr>
      </w:pPr>
      <w:r w:rsidRPr="00507462">
        <w:rPr>
          <w:rFonts w:cs="Times New Roman"/>
          <w:lang w:val="en-US"/>
        </w:rPr>
        <w:t xml:space="preserve">If we detect any of these mechanisms, we add the conflicts to the anchor conflict, creating an umbrella conflict.  </w:t>
      </w:r>
    </w:p>
    <w:p w14:paraId="342C4522" w14:textId="77777777" w:rsidR="00AB4B99" w:rsidRPr="00507462" w:rsidRDefault="00AB4B99" w:rsidP="00507462">
      <w:pPr>
        <w:spacing w:after="0" w:line="276" w:lineRule="auto"/>
        <w:ind w:left="720"/>
        <w:rPr>
          <w:rFonts w:cs="Times New Roman"/>
          <w:lang w:val="en-US"/>
        </w:rPr>
      </w:pPr>
    </w:p>
    <w:p w14:paraId="7885BF7C" w14:textId="18F3C091" w:rsidR="00AB4518" w:rsidRPr="00507462" w:rsidRDefault="00923703" w:rsidP="00507462">
      <w:pPr>
        <w:pStyle w:val="ListParagraph"/>
        <w:numPr>
          <w:ilvl w:val="0"/>
          <w:numId w:val="48"/>
        </w:numPr>
        <w:spacing w:after="0" w:line="276" w:lineRule="auto"/>
        <w:rPr>
          <w:rFonts w:cs="Times New Roman"/>
          <w:lang w:val="en-US"/>
        </w:rPr>
      </w:pPr>
      <w:r w:rsidRPr="00507462">
        <w:rPr>
          <w:rFonts w:cs="Times New Roman"/>
          <w:lang w:val="en-US"/>
        </w:rPr>
        <w:t>W</w:t>
      </w:r>
      <w:r w:rsidR="00AB4518" w:rsidRPr="00507462">
        <w:rPr>
          <w:rFonts w:cs="Times New Roman"/>
          <w:lang w:val="en-US"/>
        </w:rPr>
        <w:t xml:space="preserve">e identify the conflict actors involved. </w:t>
      </w:r>
      <w:r w:rsidR="00E70E77" w:rsidRPr="00507462">
        <w:rPr>
          <w:rFonts w:cs="Times New Roman"/>
          <w:lang w:val="en-US"/>
        </w:rPr>
        <w:t>W</w:t>
      </w:r>
      <w:r w:rsidR="00AB4518" w:rsidRPr="00507462">
        <w:rPr>
          <w:rFonts w:cs="Times New Roman"/>
          <w:lang w:val="en-US"/>
        </w:rPr>
        <w:t>e identify the wider region that comprises countries where relevant conflicts occur, a</w:t>
      </w:r>
      <w:r w:rsidR="00FE06BC" w:rsidRPr="00507462">
        <w:rPr>
          <w:rFonts w:cs="Times New Roman"/>
          <w:lang w:val="en-US"/>
        </w:rPr>
        <w:t xml:space="preserve">nd </w:t>
      </w:r>
      <w:r w:rsidR="00AB4518" w:rsidRPr="00507462">
        <w:rPr>
          <w:rFonts w:cs="Times New Roman"/>
          <w:lang w:val="en-US"/>
        </w:rPr>
        <w:t xml:space="preserve">their neighboring countries, to obtain the list of potentially involved actors from the UCDP GED </w:t>
      </w:r>
      <w:r w:rsidR="006833A8" w:rsidRPr="00507462">
        <w:rPr>
          <w:rFonts w:cs="Times New Roman"/>
          <w:lang w:val="en-US"/>
        </w:rPr>
        <w:fldChar w:fldCharType="begin"/>
      </w:r>
      <w:r w:rsidR="00092080">
        <w:rPr>
          <w:rFonts w:cs="Times New Roman"/>
          <w:lang w:val="en-US"/>
        </w:rPr>
        <w:instrText xml:space="preserve"> ADDIN ZOTERO_ITEM CSL_CITATION {"citationID":"q9oDakuk","properties":{"formattedCitation":"(Croicu and Sundberg, 2018; Sundberg and Melander, 2013)","plainCitation":"(Croicu and Sundberg, 2018; Sundberg and Melander, 2013)","noteIndex":0},"citationItems":[{"id":2247,"uris":["http://zotero.org/groups/2379885/items/Z9VAWZNF"],"itemData":{"id":2247,"type":"article-journal","page":"1-38","title":"UCDP Georeferenced Event Dataset Codebook Quick Start Guide :","author":[{"family":"Croicu","given":"Mihai"},{"family":"Sundberg","given":"Ralph"}],"issued":{"date-parts":[["2018"]]}}},{"id":2732,"uris":["http://zotero.org/groups/2700094/items/FXXXC6GA"],"itemData":{"id":2732,"type":"article-journal","abstract":"This article presents the UCDP Georeferenced Event Dataset (UCDP GED). The UCDP GED is an event dataset that disaggregates three types of organized violence (state-based conflict, non-state conflict, and one-sided violence) both spatially and temporally. Each event – defined as an instance of organized violence with at least one fatality – comes with date, geographical location, and identifiers that allow the dataset to be linked to and merged with other UCDP datasets. The first version of the dataset covers events of fatal violence on the African continent between 1989 and 2010. This article, firstly, introduces the rationale for the new dataset, and explains the basic coding procedures as well as the quality controls. Secondly, we discuss some of the data’s potential weaknesses in representing the universe of organized violence, as well as some potential biases induced by the operationalizations. Thirdly, we provide an example of how the data can be used, by illustrating the association between cities a...","container-title":"Journal of Peace Research","DOI":"10.1177/0022343313484347","issue":"4","page":"523-532","title":"Introducing the UCDP Georeferenced Event Dataset","volume":"50","author":[{"family":"Sundberg","given":"Ralph"},{"family":"Melander","given":"Erik"}],"issued":{"date-parts":[["2013",7]]}}}],"schema":"https://github.com/citation-style-language/schema/raw/master/csl-citation.json"} </w:instrText>
      </w:r>
      <w:r w:rsidR="006833A8" w:rsidRPr="00507462">
        <w:rPr>
          <w:rFonts w:cs="Times New Roman"/>
          <w:lang w:val="en-US"/>
        </w:rPr>
        <w:fldChar w:fldCharType="separate"/>
      </w:r>
      <w:r w:rsidR="00092080">
        <w:rPr>
          <w:rFonts w:cs="Times New Roman"/>
          <w:noProof/>
          <w:lang w:val="en-US"/>
        </w:rPr>
        <w:t>(Croicu and Sundberg, 2018; Sundberg and Melander, 2013)</w:t>
      </w:r>
      <w:r w:rsidR="006833A8" w:rsidRPr="00507462">
        <w:rPr>
          <w:rFonts w:cs="Times New Roman"/>
          <w:lang w:val="en-US"/>
        </w:rPr>
        <w:fldChar w:fldCharType="end"/>
      </w:r>
      <w:r w:rsidR="00AB4518" w:rsidRPr="00507462">
        <w:rPr>
          <w:rFonts w:cs="Times New Roman"/>
          <w:lang w:val="en-US"/>
        </w:rPr>
        <w:t xml:space="preserve"> </w:t>
      </w:r>
      <w:r w:rsidR="006F3A77" w:rsidRPr="00507462">
        <w:rPr>
          <w:rFonts w:cs="Times New Roman"/>
          <w:lang w:val="en-US"/>
        </w:rPr>
        <w:t>based on</w:t>
      </w:r>
      <w:r w:rsidR="00AB4518" w:rsidRPr="00507462">
        <w:rPr>
          <w:rFonts w:cs="Times New Roman"/>
          <w:lang w:val="en-US"/>
        </w:rPr>
        <w:t xml:space="preserve"> the list of conflicts established in the first step</w:t>
      </w:r>
      <w:r w:rsidR="00F7467C" w:rsidRPr="00507462">
        <w:rPr>
          <w:rFonts w:cs="Times New Roman"/>
          <w:lang w:val="en-US"/>
        </w:rPr>
        <w:t xml:space="preserve"> (</w:t>
      </w:r>
      <w:r w:rsidRPr="00507462">
        <w:rPr>
          <w:rFonts w:cs="Times New Roman"/>
          <w:lang w:val="en-US"/>
        </w:rPr>
        <w:t>e.g.,</w:t>
      </w:r>
      <w:r w:rsidR="00AB4518" w:rsidRPr="00507462">
        <w:rPr>
          <w:rFonts w:cs="Times New Roman"/>
          <w:lang w:val="en-US"/>
        </w:rPr>
        <w:t xml:space="preserve"> we include all countries adjacent to Colombia since violence related to this case often occurs near state borders</w:t>
      </w:r>
      <w:r w:rsidR="00F7467C" w:rsidRPr="00507462">
        <w:rPr>
          <w:rFonts w:cs="Times New Roman"/>
          <w:lang w:val="en-US"/>
        </w:rPr>
        <w:t>)</w:t>
      </w:r>
      <w:r w:rsidR="00AB4518" w:rsidRPr="00507462">
        <w:rPr>
          <w:rFonts w:cs="Times New Roman"/>
          <w:lang w:val="en-US"/>
        </w:rPr>
        <w:t xml:space="preserve">. </w:t>
      </w:r>
      <w:r w:rsidR="00FE06BC" w:rsidRPr="00507462">
        <w:rPr>
          <w:rFonts w:cs="Times New Roman"/>
          <w:lang w:val="en-US"/>
        </w:rPr>
        <w:t>Then</w:t>
      </w:r>
      <w:r w:rsidR="00AB4518" w:rsidRPr="00507462">
        <w:rPr>
          <w:rFonts w:cs="Times New Roman"/>
          <w:lang w:val="en-US"/>
        </w:rPr>
        <w:t xml:space="preserve"> we filter out the actors who </w:t>
      </w:r>
      <w:r w:rsidR="00FE06BC" w:rsidRPr="00507462">
        <w:rPr>
          <w:rFonts w:cs="Times New Roman"/>
          <w:lang w:val="en-US"/>
        </w:rPr>
        <w:t xml:space="preserve">engage </w:t>
      </w:r>
      <w:r w:rsidR="00F50D62" w:rsidRPr="00507462">
        <w:rPr>
          <w:rFonts w:cs="Times New Roman"/>
          <w:lang w:val="en-US"/>
        </w:rPr>
        <w:t>violent</w:t>
      </w:r>
      <w:r w:rsidR="00FE06BC" w:rsidRPr="00507462">
        <w:rPr>
          <w:rFonts w:cs="Times New Roman"/>
          <w:lang w:val="en-US"/>
        </w:rPr>
        <w:t xml:space="preserve">ly </w:t>
      </w:r>
      <w:r w:rsidR="00AB4518" w:rsidRPr="00507462">
        <w:rPr>
          <w:rFonts w:cs="Times New Roman"/>
          <w:lang w:val="en-US"/>
        </w:rPr>
        <w:t>in the conflicts identified in the previous step.</w:t>
      </w:r>
      <w:r w:rsidR="00AB4518" w:rsidRPr="00507462">
        <w:rPr>
          <w:rStyle w:val="EndnoteReference"/>
          <w:rFonts w:cs="Times New Roman"/>
          <w:lang w:val="en-US"/>
        </w:rPr>
        <w:endnoteReference w:id="2"/>
      </w:r>
      <w:r w:rsidR="00AB4518" w:rsidRPr="00507462">
        <w:rPr>
          <w:rFonts w:cs="Times New Roman"/>
          <w:lang w:val="en-US"/>
        </w:rPr>
        <w:t xml:space="preserve"> We assess</w:t>
      </w:r>
      <w:r w:rsidR="00C24E7F" w:rsidRPr="00507462">
        <w:rPr>
          <w:rFonts w:cs="Times New Roman"/>
          <w:lang w:val="en-US"/>
        </w:rPr>
        <w:t xml:space="preserve"> the</w:t>
      </w:r>
      <w:r w:rsidR="00AB4518" w:rsidRPr="00507462">
        <w:rPr>
          <w:rFonts w:cs="Times New Roman"/>
          <w:lang w:val="en-US"/>
        </w:rPr>
        <w:t xml:space="preserve"> actors’ </w:t>
      </w:r>
      <w:r w:rsidR="00F50D62" w:rsidRPr="00507462">
        <w:rPr>
          <w:rFonts w:cs="Times New Roman"/>
          <w:lang w:val="en-US"/>
        </w:rPr>
        <w:t xml:space="preserve">participation </w:t>
      </w:r>
      <w:r w:rsidR="00AB4518" w:rsidRPr="00507462">
        <w:rPr>
          <w:rFonts w:cs="Times New Roman"/>
          <w:lang w:val="en-US"/>
        </w:rPr>
        <w:t>based on their connection to the contested issues. When a conflict mutates or spread</w:t>
      </w:r>
      <w:r w:rsidR="00B0621C" w:rsidRPr="00507462">
        <w:rPr>
          <w:rFonts w:cs="Times New Roman"/>
          <w:lang w:val="en-US"/>
        </w:rPr>
        <w:t>s</w:t>
      </w:r>
      <w:r w:rsidR="00AB4518" w:rsidRPr="00507462">
        <w:rPr>
          <w:rFonts w:cs="Times New Roman"/>
          <w:lang w:val="en-US"/>
        </w:rPr>
        <w:t xml:space="preserve">, new actors are likely to join the armed conflict. </w:t>
      </w:r>
    </w:p>
    <w:p w14:paraId="0C914DB9" w14:textId="2A7DAEB4" w:rsidR="00AB4518" w:rsidRPr="00507462" w:rsidRDefault="00AB4518" w:rsidP="00507462">
      <w:pPr>
        <w:spacing w:after="0" w:line="276" w:lineRule="auto"/>
        <w:rPr>
          <w:rFonts w:cs="Times New Roman"/>
          <w:lang w:val="en-US"/>
        </w:rPr>
      </w:pPr>
    </w:p>
    <w:p w14:paraId="6957D2F3" w14:textId="1D64898F" w:rsidR="00872803" w:rsidRPr="00507462" w:rsidRDefault="00923703" w:rsidP="00507462">
      <w:pPr>
        <w:pStyle w:val="ListParagraph"/>
        <w:numPr>
          <w:ilvl w:val="0"/>
          <w:numId w:val="48"/>
        </w:numPr>
        <w:spacing w:after="0" w:line="276" w:lineRule="auto"/>
        <w:rPr>
          <w:rFonts w:cs="Times New Roman"/>
          <w:lang w:val="en-US"/>
        </w:rPr>
      </w:pPr>
      <w:r w:rsidRPr="00507462">
        <w:rPr>
          <w:rFonts w:cs="Times New Roman"/>
          <w:lang w:val="en-US"/>
        </w:rPr>
        <w:lastRenderedPageBreak/>
        <w:t>W</w:t>
      </w:r>
      <w:r w:rsidR="00AB4518" w:rsidRPr="00507462">
        <w:rPr>
          <w:rFonts w:cs="Times New Roman"/>
          <w:lang w:val="en-US"/>
        </w:rPr>
        <w:t xml:space="preserve">e select all conflict events </w:t>
      </w:r>
      <w:r w:rsidR="00E70E77" w:rsidRPr="00507462">
        <w:rPr>
          <w:rFonts w:cs="Times New Roman"/>
          <w:lang w:val="en-US"/>
        </w:rPr>
        <w:t xml:space="preserve">from </w:t>
      </w:r>
      <w:r w:rsidR="00AB4518" w:rsidRPr="00507462">
        <w:rPr>
          <w:rFonts w:cs="Times New Roman"/>
          <w:lang w:val="en-US"/>
        </w:rPr>
        <w:t xml:space="preserve">the UCDP GED dataset in which </w:t>
      </w:r>
      <w:r w:rsidR="00E70E77" w:rsidRPr="00507462">
        <w:rPr>
          <w:rFonts w:cs="Times New Roman"/>
          <w:lang w:val="en-US"/>
        </w:rPr>
        <w:t xml:space="preserve">the </w:t>
      </w:r>
      <w:r w:rsidR="00AB4518" w:rsidRPr="00507462">
        <w:rPr>
          <w:rFonts w:cs="Times New Roman"/>
          <w:lang w:val="en-US"/>
        </w:rPr>
        <w:t>actor</w:t>
      </w:r>
      <w:r w:rsidR="00E70E77" w:rsidRPr="00507462">
        <w:rPr>
          <w:rFonts w:cs="Times New Roman"/>
          <w:lang w:val="en-US"/>
        </w:rPr>
        <w:t xml:space="preserve">s </w:t>
      </w:r>
      <w:r w:rsidR="00AB4518" w:rsidRPr="00507462">
        <w:rPr>
          <w:rFonts w:cs="Times New Roman"/>
          <w:lang w:val="en-US"/>
        </w:rPr>
        <w:t>identified in the previous step</w:t>
      </w:r>
      <w:r w:rsidR="00E70E77" w:rsidRPr="00507462">
        <w:rPr>
          <w:rFonts w:cs="Times New Roman"/>
          <w:lang w:val="en-US"/>
        </w:rPr>
        <w:t xml:space="preserve"> were involved</w:t>
      </w:r>
      <w:r w:rsidR="00AB4518" w:rsidRPr="00507462">
        <w:rPr>
          <w:rFonts w:cs="Times New Roman"/>
          <w:lang w:val="en-US"/>
        </w:rPr>
        <w:t xml:space="preserve">. </w:t>
      </w:r>
      <w:r w:rsidR="00CD7526" w:rsidRPr="00507462">
        <w:rPr>
          <w:rFonts w:cs="Times New Roman"/>
          <w:lang w:val="en-US"/>
        </w:rPr>
        <w:t xml:space="preserve">We follow the Uppsala Conflict Data Program’s (UCDP)’s definition of conflict events as </w:t>
      </w:r>
      <w:r w:rsidRPr="00507462">
        <w:rPr>
          <w:rFonts w:cs="Times New Roman"/>
          <w:lang w:val="en-US"/>
        </w:rPr>
        <w:t>“</w:t>
      </w:r>
      <w:r w:rsidR="00CD7526" w:rsidRPr="00507462">
        <w:rPr>
          <w:rFonts w:cs="Times New Roman"/>
          <w:lang w:val="en-US"/>
        </w:rPr>
        <w:t xml:space="preserve">[a]n incident where armed force was used by an </w:t>
      </w:r>
      <w:proofErr w:type="spellStart"/>
      <w:r w:rsidR="00CD7526" w:rsidRPr="00507462">
        <w:rPr>
          <w:rFonts w:cs="Times New Roman"/>
          <w:lang w:val="en-US"/>
        </w:rPr>
        <w:t>organised</w:t>
      </w:r>
      <w:proofErr w:type="spellEnd"/>
      <w:r w:rsidR="00CD7526" w:rsidRPr="00507462">
        <w:rPr>
          <w:rFonts w:cs="Times New Roman"/>
          <w:lang w:val="en-US"/>
        </w:rPr>
        <w:t xml:space="preserve"> actor against another organized [sic] actor, or against civilians, resulting in at least 1 direct death at a specific location and a specific date</w:t>
      </w:r>
      <w:r w:rsidRPr="00507462">
        <w:rPr>
          <w:rFonts w:cs="Times New Roman"/>
          <w:lang w:val="en-US"/>
        </w:rPr>
        <w:t>”</w:t>
      </w:r>
      <w:r w:rsidR="00CD7526" w:rsidRPr="00507462">
        <w:rPr>
          <w:rFonts w:cs="Times New Roman"/>
          <w:lang w:val="en-US"/>
        </w:rPr>
        <w:t xml:space="preserve"> </w:t>
      </w:r>
      <w:r w:rsidR="00CD7526" w:rsidRPr="00507462">
        <w:rPr>
          <w:rFonts w:cs="Times New Roman"/>
          <w:lang w:val="en-US"/>
        </w:rPr>
        <w:fldChar w:fldCharType="begin"/>
      </w:r>
      <w:r w:rsidR="00092080">
        <w:rPr>
          <w:rFonts w:cs="Times New Roman"/>
          <w:lang w:val="en-US"/>
        </w:rPr>
        <w:instrText xml:space="preserve"> ADDIN ZOTERO_ITEM CSL_CITATION {"citationID":"2R3FOhjz","properties":{"formattedCitation":"(H\\uc0\\u246{}gbladh, 2020: 4)","plainCitation":"(Högbladh, 2020: 4)","noteIndex":0},"citationItems":[{"id":2654,"uris":["http://zotero.org/groups/2700094/items/4K4BI6SF"],"itemData":{"id":2654,"type":"report","event-place":"Uppsala","publisher":"Department of Peace and Conflict Research, Uppsala University","publisher-place":"Uppsala","title":"UCDP GED Codebook version 20.1","URL":"https://ucdp.uu.se/downloads/ged/ged201.pdf","author":[{"family":"Högbladh","given":"Stina"}],"issued":{"date-parts":[["2020"]]}},"locator":"4","label":"page"}],"schema":"https://github.com/citation-style-language/schema/raw/master/csl-citation.json"} </w:instrText>
      </w:r>
      <w:r w:rsidR="00CD7526" w:rsidRPr="00507462">
        <w:rPr>
          <w:rFonts w:cs="Times New Roman"/>
          <w:lang w:val="en-US"/>
        </w:rPr>
        <w:fldChar w:fldCharType="separate"/>
      </w:r>
      <w:r w:rsidR="00092080" w:rsidRPr="00092080">
        <w:rPr>
          <w:rFonts w:cs="Times New Roman"/>
        </w:rPr>
        <w:t>(Högbladh, 2020: 4)</w:t>
      </w:r>
      <w:r w:rsidR="00CD7526" w:rsidRPr="00507462">
        <w:rPr>
          <w:rFonts w:cs="Times New Roman"/>
          <w:lang w:val="en-US"/>
        </w:rPr>
        <w:fldChar w:fldCharType="end"/>
      </w:r>
      <w:r w:rsidR="00CD7526" w:rsidRPr="00507462">
        <w:rPr>
          <w:rFonts w:cs="Times New Roman"/>
          <w:lang w:val="en-US"/>
        </w:rPr>
        <w:t xml:space="preserve">. Hence, we </w:t>
      </w:r>
      <w:r w:rsidR="0098625B" w:rsidRPr="00507462">
        <w:rPr>
          <w:rFonts w:cs="Times New Roman"/>
          <w:lang w:val="en-US"/>
        </w:rPr>
        <w:t xml:space="preserve">exclude </w:t>
      </w:r>
      <w:r w:rsidR="00CD7526" w:rsidRPr="00507462">
        <w:rPr>
          <w:rFonts w:cs="Times New Roman"/>
          <w:lang w:val="en-US"/>
        </w:rPr>
        <w:t xml:space="preserve">governments or non-state actors financing other actors involved in </w:t>
      </w:r>
      <w:r w:rsidR="0098625B" w:rsidRPr="00507462">
        <w:rPr>
          <w:rFonts w:cs="Times New Roman"/>
          <w:lang w:val="en-US"/>
        </w:rPr>
        <w:t xml:space="preserve">the </w:t>
      </w:r>
      <w:r w:rsidR="00CD7526" w:rsidRPr="00507462">
        <w:rPr>
          <w:rFonts w:cs="Times New Roman"/>
          <w:lang w:val="en-US"/>
        </w:rPr>
        <w:t xml:space="preserve">conflict. An actor needs to have at least a limited level of organizational structure; civilians and community groups are not considered conflict actors. </w:t>
      </w:r>
      <w:r w:rsidR="001B503B" w:rsidRPr="00507462">
        <w:rPr>
          <w:rFonts w:cs="Times New Roman"/>
          <w:lang w:val="en-US"/>
        </w:rPr>
        <w:t>W</w:t>
      </w:r>
      <w:r w:rsidR="00AB4518" w:rsidRPr="00507462">
        <w:rPr>
          <w:rFonts w:cs="Times New Roman"/>
          <w:lang w:val="en-US"/>
        </w:rPr>
        <w:t xml:space="preserve">e select those </w:t>
      </w:r>
      <w:r w:rsidR="001B503B" w:rsidRPr="00507462">
        <w:rPr>
          <w:rFonts w:cs="Times New Roman"/>
          <w:lang w:val="en-US"/>
        </w:rPr>
        <w:t xml:space="preserve">relevant events </w:t>
      </w:r>
      <w:r w:rsidR="00AB4518" w:rsidRPr="00507462">
        <w:rPr>
          <w:rFonts w:cs="Times New Roman"/>
          <w:lang w:val="en-US"/>
        </w:rPr>
        <w:t xml:space="preserve">for which we have relatively precise information about their locations to ensure that we do not distort the conflict shape. We select events with the precision of their location within the </w:t>
      </w:r>
      <w:r w:rsidR="001B503B" w:rsidRPr="00507462">
        <w:rPr>
          <w:rFonts w:cs="Times New Roman"/>
          <w:lang w:val="en-US"/>
        </w:rPr>
        <w:t xml:space="preserve">first-level </w:t>
      </w:r>
      <w:r w:rsidR="00AB4518" w:rsidRPr="00507462">
        <w:rPr>
          <w:rFonts w:cs="Times New Roman"/>
          <w:lang w:val="en-US"/>
        </w:rPr>
        <w:t xml:space="preserve">administrative unit </w:t>
      </w:r>
      <w:r w:rsidR="00B20CE7" w:rsidRPr="00507462">
        <w:rPr>
          <w:rFonts w:cs="Times New Roman"/>
          <w:lang w:val="en-US"/>
        </w:rPr>
        <w:t>(one below the state level)</w:t>
      </w:r>
      <w:r w:rsidR="00AB4518" w:rsidRPr="00507462">
        <w:rPr>
          <w:rFonts w:cs="Times New Roman"/>
          <w:lang w:val="en-US"/>
        </w:rPr>
        <w:t>.</w:t>
      </w:r>
      <w:r w:rsidR="00AB4518" w:rsidRPr="00507462">
        <w:rPr>
          <w:rStyle w:val="EndnoteReference"/>
          <w:rFonts w:cs="Times New Roman"/>
          <w:lang w:val="en-US"/>
        </w:rPr>
        <w:endnoteReference w:id="3"/>
      </w:r>
      <w:r w:rsidR="00AB4518" w:rsidRPr="00507462">
        <w:rPr>
          <w:rFonts w:cs="Times New Roman"/>
          <w:lang w:val="en-US"/>
        </w:rPr>
        <w:t xml:space="preserve"> </w:t>
      </w:r>
      <w:r w:rsidR="000E0B05" w:rsidRPr="00507462">
        <w:rPr>
          <w:rFonts w:cs="Times New Roman"/>
          <w:lang w:val="en-US"/>
        </w:rPr>
        <w:t>W</w:t>
      </w:r>
      <w:r w:rsidR="00AB4518" w:rsidRPr="00507462">
        <w:rPr>
          <w:rFonts w:cs="Times New Roman"/>
          <w:lang w:val="en-US"/>
        </w:rPr>
        <w:t>e exclude</w:t>
      </w:r>
      <w:r w:rsidR="00526F24" w:rsidRPr="00507462">
        <w:rPr>
          <w:rFonts w:cs="Times New Roman"/>
          <w:lang w:val="en-US"/>
        </w:rPr>
        <w:t xml:space="preserve"> conflict</w:t>
      </w:r>
      <w:r w:rsidR="00AB4518" w:rsidRPr="00507462">
        <w:rPr>
          <w:rFonts w:cs="Times New Roman"/>
          <w:lang w:val="en-US"/>
        </w:rPr>
        <w:t xml:space="preserve"> events where organized actors deliberately attack civilians</w:t>
      </w:r>
      <w:r w:rsidR="00CA6AB8" w:rsidRPr="00507462">
        <w:rPr>
          <w:rFonts w:cs="Times New Roman"/>
          <w:lang w:val="en-US"/>
        </w:rPr>
        <w:t xml:space="preserve"> because</w:t>
      </w:r>
      <w:r w:rsidR="00AB4518" w:rsidRPr="00507462">
        <w:rPr>
          <w:rFonts w:cs="Times New Roman"/>
          <w:lang w:val="en-US"/>
        </w:rPr>
        <w:t xml:space="preserve"> </w:t>
      </w:r>
      <w:r w:rsidR="001B503B" w:rsidRPr="00507462">
        <w:rPr>
          <w:rFonts w:cs="Times New Roman"/>
          <w:lang w:val="en-US"/>
        </w:rPr>
        <w:t>“</w:t>
      </w:r>
      <w:r w:rsidR="00AB4518" w:rsidRPr="00507462">
        <w:rPr>
          <w:rFonts w:cs="Times New Roman"/>
          <w:lang w:val="en-US"/>
        </w:rPr>
        <w:t>civilians</w:t>
      </w:r>
      <w:r w:rsidR="001B503B" w:rsidRPr="00507462">
        <w:rPr>
          <w:rFonts w:cs="Times New Roman"/>
          <w:lang w:val="en-US"/>
        </w:rPr>
        <w:t>”</w:t>
      </w:r>
      <w:r w:rsidR="00AB4518" w:rsidRPr="00507462">
        <w:rPr>
          <w:rFonts w:cs="Times New Roman"/>
          <w:lang w:val="en-US"/>
        </w:rPr>
        <w:t xml:space="preserve"> is a generic label and event descriptions often do not provide enough information to be assigned to a specific conflict. </w:t>
      </w:r>
    </w:p>
    <w:p w14:paraId="481D715B" w14:textId="77777777" w:rsidR="00872803" w:rsidRPr="00507462" w:rsidRDefault="00872803" w:rsidP="00507462">
      <w:pPr>
        <w:spacing w:after="0" w:line="276" w:lineRule="auto"/>
        <w:rPr>
          <w:rFonts w:cs="Times New Roman"/>
          <w:lang w:val="en-US"/>
        </w:rPr>
      </w:pPr>
    </w:p>
    <w:p w14:paraId="281BD423" w14:textId="40DCEE26" w:rsidR="003D6062" w:rsidRPr="00507462" w:rsidRDefault="001B503B" w:rsidP="00507462">
      <w:pPr>
        <w:pStyle w:val="ListParagraph"/>
        <w:numPr>
          <w:ilvl w:val="0"/>
          <w:numId w:val="48"/>
        </w:numPr>
        <w:spacing w:after="0" w:line="276" w:lineRule="auto"/>
        <w:rPr>
          <w:rFonts w:cs="Times New Roman"/>
          <w:lang w:val="en-US"/>
        </w:rPr>
      </w:pPr>
      <w:r w:rsidRPr="00507462">
        <w:rPr>
          <w:rFonts w:cs="Times New Roman"/>
          <w:lang w:val="en-US"/>
        </w:rPr>
        <w:t>U</w:t>
      </w:r>
      <w:r w:rsidR="00024595" w:rsidRPr="00507462">
        <w:rPr>
          <w:rFonts w:cs="Times New Roman"/>
          <w:lang w:val="en-US"/>
        </w:rPr>
        <w:t xml:space="preserve">sing the R package </w:t>
      </w:r>
      <w:proofErr w:type="spellStart"/>
      <w:r w:rsidR="00024595" w:rsidRPr="00507462">
        <w:rPr>
          <w:rFonts w:cs="Times New Roman"/>
          <w:lang w:val="en-US"/>
        </w:rPr>
        <w:t>Concaveman</w:t>
      </w:r>
      <w:proofErr w:type="spellEnd"/>
      <w:r w:rsidR="00024595" w:rsidRPr="00507462">
        <w:rPr>
          <w:rFonts w:cs="Times New Roman"/>
          <w:lang w:val="en-US"/>
        </w:rPr>
        <w:t xml:space="preserve"> </w:t>
      </w:r>
      <w:r w:rsidR="006833A8" w:rsidRPr="00507462">
        <w:rPr>
          <w:rFonts w:cs="Times New Roman"/>
          <w:lang w:val="en-US"/>
        </w:rPr>
        <w:fldChar w:fldCharType="begin"/>
      </w:r>
      <w:r w:rsidR="00092080">
        <w:rPr>
          <w:rFonts w:cs="Times New Roman"/>
          <w:lang w:val="en-US"/>
        </w:rPr>
        <w:instrText xml:space="preserve"> ADDIN ZOTERO_ITEM CSL_CITATION {"citationID":"Rcs5P59E","properties":{"formattedCitation":"(Gombin et al., 2017)","plainCitation":"(Gombin et al., 2017)","noteIndex":0},"citationItems":[{"id":285,"uris":["http://zotero.org/users/1557557/items/JDPJVVF7"],"itemData":{"id":285,"type":"article-journal","container-title":"R package version 1.0.0","title":"Package ‘concaveman’","author":[{"family":"Gombin","given":"Joël"},{"family":"Vaidyanathan","given":"Ramnath"},{"family":"Agafonkin","given":"Vladimir"}],"issued":{"date-parts":[["2017"]]}}}],"schema":"https://github.com/citation-style-language/schema/raw/master/csl-citation.json"} </w:instrText>
      </w:r>
      <w:r w:rsidR="006833A8" w:rsidRPr="00507462">
        <w:rPr>
          <w:rFonts w:cs="Times New Roman"/>
          <w:lang w:val="en-US"/>
        </w:rPr>
        <w:fldChar w:fldCharType="separate"/>
      </w:r>
      <w:r w:rsidR="00092080">
        <w:rPr>
          <w:rFonts w:cs="Times New Roman"/>
          <w:noProof/>
          <w:lang w:val="en-US"/>
        </w:rPr>
        <w:t>(Gombin et al., 2017)</w:t>
      </w:r>
      <w:r w:rsidR="006833A8" w:rsidRPr="00507462">
        <w:rPr>
          <w:rFonts w:cs="Times New Roman"/>
          <w:lang w:val="en-US"/>
        </w:rPr>
        <w:fldChar w:fldCharType="end"/>
      </w:r>
      <w:r w:rsidR="00024595" w:rsidRPr="00507462">
        <w:rPr>
          <w:rFonts w:cs="Times New Roman"/>
          <w:lang w:val="en-US"/>
        </w:rPr>
        <w:t xml:space="preserve">, </w:t>
      </w:r>
      <w:r w:rsidR="00872803" w:rsidRPr="00507462">
        <w:rPr>
          <w:rFonts w:cs="Times New Roman"/>
          <w:lang w:val="en-US"/>
        </w:rPr>
        <w:t xml:space="preserve">based </w:t>
      </w:r>
      <w:r w:rsidR="009A759E" w:rsidRPr="00507462">
        <w:rPr>
          <w:rFonts w:cs="Times New Roman"/>
          <w:lang w:val="en-US"/>
        </w:rPr>
        <w:fldChar w:fldCharType="begin"/>
      </w:r>
      <w:r w:rsidR="00092080">
        <w:rPr>
          <w:rFonts w:cs="Times New Roman"/>
          <w:lang w:val="en-US"/>
        </w:rPr>
        <w:instrText xml:space="preserve"> ADDIN ZOTERO_ITEM CSL_CITATION {"citationID":"zpWtZbwZ","properties":{"formattedCitation":"(Park and Oh, 2013)","plainCitation":"(Park and Oh, 2013)","dontUpdate":true,"noteIndex":0},"citationItems":[{"id":2979,"uris":["http://zotero.org/groups/4303358/items/AMEAUFXE"],"itemData":{"id":2979,"type":"article-journal","abstract":"Convex and concave hulls are useful concepts for a wide variety of application areas, such as pattern recognition, image processing, statistics, and classification tasks. Concave hull performs better than convex hull, but it is difficult to formulate and few algorithms are suggested. Especially, an n-dimensional concave hull is more difficult than a 2- or 3-dimensional one. In this paper, we propose a new concave hull algorithm for n-dimensional datasets. It is simple but creative. We show its application to dataset analysis. We also suggest a concaveness measure and a graph that captures geometric shape of an n-dimensional dataset. Proposed concave hull algorithm and concaveness measure/graph are implemented using java, and are posted to http://user.dankook.ac.kr/ ï¿½bitl/dkuCH.","container-title":"Journal of Information Science and Engineering","issue":"2","note":"ZSCC: NoCitationData[s0]","page":"379-392","title":"A new concave hull algorithm and concaveness measure for n-dimensional datasets","volume":"29","author":[{"family":"Park","given":"Jin Seo"},{"family":"Oh","given":"Se Jong"}],"issued":{"date-parts":[["2013"]]}}}],"schema":"https://github.com/citation-style-language/schema/raw/master/csl-citation.json"} </w:instrText>
      </w:r>
      <w:r w:rsidR="009A759E" w:rsidRPr="00507462">
        <w:rPr>
          <w:rFonts w:cs="Times New Roman"/>
          <w:lang w:val="en-US"/>
        </w:rPr>
        <w:fldChar w:fldCharType="separate"/>
      </w:r>
      <w:r w:rsidR="009A759E" w:rsidRPr="00507462">
        <w:rPr>
          <w:rFonts w:cs="Times New Roman"/>
          <w:noProof/>
          <w:lang w:val="en-US"/>
        </w:rPr>
        <w:t>Park and Oh (2013)</w:t>
      </w:r>
      <w:r w:rsidR="009A759E" w:rsidRPr="00507462">
        <w:rPr>
          <w:rFonts w:cs="Times New Roman"/>
          <w:lang w:val="en-US"/>
        </w:rPr>
        <w:fldChar w:fldCharType="end"/>
      </w:r>
      <w:r w:rsidR="009A759E" w:rsidRPr="00507462">
        <w:rPr>
          <w:rFonts w:cs="Times New Roman"/>
          <w:lang w:val="en-US"/>
        </w:rPr>
        <w:t>’s</w:t>
      </w:r>
      <w:r w:rsidR="00872803" w:rsidRPr="00507462">
        <w:rPr>
          <w:rFonts w:cs="Times New Roman"/>
          <w:lang w:val="en-US"/>
        </w:rPr>
        <w:t xml:space="preserve"> algorithm, </w:t>
      </w:r>
      <w:r w:rsidR="00024595" w:rsidRPr="00507462">
        <w:rPr>
          <w:rFonts w:cs="Times New Roman"/>
          <w:lang w:val="en-US"/>
        </w:rPr>
        <w:t>w</w:t>
      </w:r>
      <w:r w:rsidR="00AB4518" w:rsidRPr="00507462">
        <w:rPr>
          <w:rFonts w:eastAsiaTheme="minorEastAsia" w:cs="Times New Roman"/>
          <w:lang w:val="en-US"/>
        </w:rPr>
        <w:t xml:space="preserve">e draw a concave hull from the selected events to denote the </w:t>
      </w:r>
      <w:r w:rsidRPr="00507462">
        <w:rPr>
          <w:rFonts w:eastAsiaTheme="minorEastAsia" w:cs="Times New Roman"/>
          <w:lang w:val="en-US"/>
        </w:rPr>
        <w:t xml:space="preserve">conflict shape’s </w:t>
      </w:r>
      <w:r w:rsidR="00AB4518" w:rsidRPr="00507462">
        <w:rPr>
          <w:rFonts w:eastAsiaTheme="minorEastAsia" w:cs="Times New Roman"/>
          <w:lang w:val="en-US"/>
        </w:rPr>
        <w:t xml:space="preserve">contours. </w:t>
      </w:r>
      <w:r w:rsidR="00AB4518" w:rsidRPr="00507462">
        <w:rPr>
          <w:rFonts w:cs="Times New Roman"/>
          <w:lang w:val="en-US"/>
        </w:rPr>
        <w:t xml:space="preserve">We set the </w:t>
      </w:r>
      <w:r w:rsidRPr="00507462">
        <w:rPr>
          <w:rFonts w:cs="Times New Roman"/>
          <w:lang w:val="en-US"/>
        </w:rPr>
        <w:t xml:space="preserve">concavity </w:t>
      </w:r>
      <w:r w:rsidR="00AB4518" w:rsidRPr="00507462">
        <w:rPr>
          <w:rFonts w:cs="Times New Roman"/>
          <w:lang w:val="en-US"/>
        </w:rPr>
        <w:t>level for all concave hulls to number two.</w:t>
      </w:r>
      <w:r w:rsidR="00872803" w:rsidRPr="00507462">
        <w:rPr>
          <w:rFonts w:eastAsiaTheme="minorEastAsia" w:cs="Times New Roman"/>
          <w:lang w:val="en-US"/>
        </w:rPr>
        <w:t xml:space="preserve"> F</w:t>
      </w:r>
      <w:r w:rsidR="00AB4518" w:rsidRPr="00507462">
        <w:rPr>
          <w:rFonts w:eastAsiaTheme="minorEastAsia" w:cs="Times New Roman"/>
          <w:lang w:val="en-US"/>
        </w:rPr>
        <w:t xml:space="preserve">ollowing </w:t>
      </w:r>
      <w:r w:rsidR="006833A8" w:rsidRPr="00507462">
        <w:rPr>
          <w:rFonts w:eastAsiaTheme="minorEastAsia" w:cs="Times New Roman"/>
          <w:lang w:val="en-US"/>
        </w:rPr>
        <w:fldChar w:fldCharType="begin"/>
      </w:r>
      <w:r w:rsidR="00092080">
        <w:rPr>
          <w:rFonts w:eastAsiaTheme="minorEastAsia" w:cs="Times New Roman"/>
          <w:lang w:val="en-US"/>
        </w:rPr>
        <w:instrText xml:space="preserve"> ADDIN ZOTERO_ITEM CSL_CITATION {"citationID":"sy4inoI5","properties":{"formattedCitation":"(Weidmann, 2015)","plainCitation":"(Weidmann, 2015)","dontUpdate":true,"noteIndex":0},"citationItems":[{"id":196,"uris":["http://zotero.org/users/1557557/items/UKLBVF64"],"itemData":{"id":196,"type":"article-journal","abstract":"Empirical researchers of civil war rarely collect data on violence themselves and instead rely on other sources of information. One frequently used source is media reports, which serve as the basis for many ongoing data projects in the discipline. However, news reports rarely cover a conflict comprehensively and objectively and may therefore be prone to various reporting issues. This article provides an analysis of the accuracy of information given in news reports. In particular, if focuses on two types of “hard facts” that event data sets require: the location of an event and its severity. By linking media reports to firsthand accounts from a military database, the article does two things: (1) it analyzes the determinants of inaccuracy and confirms the expectation that events with a low number of observers tend to have higher reporting inaccuracies and (2) it assesses the magnitude of these inaccuracies and the implications for conducting empirical analyses with media-based event data.","container-title":"Journal of Conflict Resolution","DOI":"10.1177/0022002714530431","issue":"6","page":"1129-1149","title":"On the accuracy of media-based conflict event data","volume":"59","author":[{"family":"Weidmann","given":"Nils B."}],"issued":{"date-parts":[["2015"]]}}}],"schema":"https://github.com/citation-style-language/schema/raw/master/csl-citation.json"} </w:instrText>
      </w:r>
      <w:r w:rsidR="006833A8" w:rsidRPr="00507462">
        <w:rPr>
          <w:rFonts w:eastAsiaTheme="minorEastAsia" w:cs="Times New Roman"/>
          <w:lang w:val="en-US"/>
        </w:rPr>
        <w:fldChar w:fldCharType="separate"/>
      </w:r>
      <w:r w:rsidR="006833A8" w:rsidRPr="00507462">
        <w:rPr>
          <w:rFonts w:eastAsiaTheme="minorEastAsia" w:cs="Times New Roman"/>
          <w:noProof/>
          <w:lang w:val="en-US"/>
        </w:rPr>
        <w:t>Weidmann (2015)</w:t>
      </w:r>
      <w:r w:rsidR="006833A8" w:rsidRPr="00507462">
        <w:rPr>
          <w:rFonts w:eastAsiaTheme="minorEastAsia" w:cs="Times New Roman"/>
          <w:lang w:val="en-US"/>
        </w:rPr>
        <w:fldChar w:fldCharType="end"/>
      </w:r>
      <w:r w:rsidR="00AB4518" w:rsidRPr="00507462">
        <w:rPr>
          <w:rFonts w:cs="Times New Roman"/>
          <w:lang w:val="en-US"/>
        </w:rPr>
        <w:t xml:space="preserve">, who points out the level of spatial error in data, </w:t>
      </w:r>
      <w:r w:rsidR="00AB4518" w:rsidRPr="00507462">
        <w:rPr>
          <w:rFonts w:eastAsiaTheme="minorEastAsia" w:cs="Times New Roman"/>
          <w:lang w:val="en-US"/>
        </w:rPr>
        <w:t>we add a 50-km buffer to mitigate potential remaining spatial errors in the</w:t>
      </w:r>
      <w:r w:rsidR="00AB4518" w:rsidRPr="00507462">
        <w:rPr>
          <w:rFonts w:cs="Times New Roman"/>
          <w:lang w:val="en-US"/>
        </w:rPr>
        <w:t xml:space="preserve"> UCDP GED.</w:t>
      </w:r>
      <w:r w:rsidR="00AB4518" w:rsidRPr="00507462">
        <w:rPr>
          <w:rFonts w:eastAsiaTheme="minorEastAsia" w:cs="Times New Roman"/>
          <w:lang w:val="en-US"/>
        </w:rPr>
        <w:t xml:space="preserve"> </w:t>
      </w:r>
      <w:r w:rsidR="00E03AB4" w:rsidRPr="00507462">
        <w:rPr>
          <w:rFonts w:cs="Times New Roman"/>
          <w:lang w:val="en-US"/>
        </w:rPr>
        <w:t>A concave hull encloses points more compact</w:t>
      </w:r>
      <w:r w:rsidRPr="00507462">
        <w:rPr>
          <w:rFonts w:cs="Times New Roman"/>
          <w:lang w:val="en-US"/>
        </w:rPr>
        <w:t>ly</w:t>
      </w:r>
      <w:r w:rsidR="00E03AB4" w:rsidRPr="00507462">
        <w:rPr>
          <w:rFonts w:cs="Times New Roman"/>
          <w:lang w:val="en-US"/>
        </w:rPr>
        <w:t xml:space="preserve"> than a convex hull </w:t>
      </w:r>
      <w:r w:rsidR="00E03AB4" w:rsidRPr="00507462">
        <w:rPr>
          <w:rFonts w:cs="Times New Roman"/>
          <w:lang w:val="en-US"/>
        </w:rPr>
        <w:fldChar w:fldCharType="begin"/>
      </w:r>
      <w:r w:rsidR="00092080">
        <w:rPr>
          <w:rFonts w:cs="Times New Roman"/>
          <w:lang w:val="en-US"/>
        </w:rPr>
        <w:instrText xml:space="preserve"> ADDIN ZOTERO_ITEM CSL_CITATION {"citationID":"LvPTfvPZ","properties":{"formattedCitation":"(Asaeedi et al., 2017)","plainCitation":"(Asaeedi et al., 2017)","noteIndex":0},"citationItems":[{"id":61,"uris":["http://zotero.org/users/1557557/items/X8FBK7CC"],"itemData":{"id":61,"type":"article-journal","container-title":"Theoretical Computer Science","DOI":"10.1016/j.tcs.2017.08.014","ISSN":"03043975","journalAbbreviation":"Theoretical Computer Science","language":"en","page":"48-59","source":"DOI.org (Crossref)","title":"α-Concave hull, a generalization of convex hull","volume":"702","author":[{"family":"Asaeedi","given":"Saeed"},{"family":"Didehvar","given":"Farzad"},{"family":"Mohades","given":"Ali"}],"issued":{"date-parts":[["2017",11]]}}}],"schema":"https://github.com/citation-style-language/schema/raw/master/csl-citation.json"} </w:instrText>
      </w:r>
      <w:r w:rsidR="00E03AB4" w:rsidRPr="00507462">
        <w:rPr>
          <w:rFonts w:cs="Times New Roman"/>
          <w:lang w:val="en-US"/>
        </w:rPr>
        <w:fldChar w:fldCharType="separate"/>
      </w:r>
      <w:r w:rsidR="00092080">
        <w:rPr>
          <w:rFonts w:cs="Times New Roman"/>
          <w:noProof/>
          <w:lang w:val="en-US"/>
        </w:rPr>
        <w:t>(Asaeedi et al., 2017)</w:t>
      </w:r>
      <w:r w:rsidR="00E03AB4" w:rsidRPr="00507462">
        <w:rPr>
          <w:rFonts w:cs="Times New Roman"/>
          <w:lang w:val="en-US"/>
        </w:rPr>
        <w:fldChar w:fldCharType="end"/>
      </w:r>
      <w:r w:rsidR="00E03AB4" w:rsidRPr="00507462">
        <w:rPr>
          <w:rFonts w:cs="Times New Roman"/>
          <w:lang w:val="en-US"/>
        </w:rPr>
        <w:t xml:space="preserve">. It permits internal angles larger than 180 degrees. These internal angles create dents, allowing the researcher to exclude large areas without any data points and hence facilitating more realistic information about the conflict shape’s type of environment (see Figure </w:t>
      </w:r>
      <w:r w:rsidR="00B23A30" w:rsidRPr="00507462">
        <w:rPr>
          <w:rFonts w:cs="Times New Roman"/>
          <w:lang w:val="en-US"/>
        </w:rPr>
        <w:t>1</w:t>
      </w:r>
      <w:r w:rsidR="00E03AB4" w:rsidRPr="00507462">
        <w:rPr>
          <w:rFonts w:cs="Times New Roman"/>
          <w:lang w:val="en-US"/>
        </w:rPr>
        <w:t xml:space="preserve">). The UCDP family of datasets offers conflict polygons based on conflict dyads. These conflict polygons are convex hulls based on the location of the events allocated to given conflict dyads. Yet the resulting polygon does not allow for dents and consequently includes large regions without conflict events. Since a convex hull does not allow for external angles smaller than 180 degrees, the polygon also includes the red area without any events. </w:t>
      </w:r>
    </w:p>
    <w:p w14:paraId="16AB71BC" w14:textId="59795E4D" w:rsidR="003D6062" w:rsidRPr="00507462" w:rsidRDefault="003D6062" w:rsidP="00507462">
      <w:pPr>
        <w:keepNext/>
        <w:spacing w:after="0" w:line="276" w:lineRule="auto"/>
        <w:rPr>
          <w:rFonts w:eastAsiaTheme="minorEastAsia" w:cs="Times New Roman"/>
          <w:lang w:val="en-US"/>
        </w:rPr>
      </w:pPr>
    </w:p>
    <w:p w14:paraId="267DB572" w14:textId="744E8663" w:rsidR="00E03AB4" w:rsidRPr="00507462" w:rsidRDefault="001B503B" w:rsidP="00507462">
      <w:pPr>
        <w:pStyle w:val="ListParagraph"/>
        <w:numPr>
          <w:ilvl w:val="0"/>
          <w:numId w:val="48"/>
        </w:numPr>
        <w:spacing w:line="276" w:lineRule="auto"/>
        <w:rPr>
          <w:rFonts w:cs="Times New Roman"/>
          <w:lang w:val="en-US"/>
        </w:rPr>
      </w:pPr>
      <w:r w:rsidRPr="00507462">
        <w:rPr>
          <w:rFonts w:eastAsiaTheme="minorEastAsia" w:cs="Times New Roman"/>
          <w:lang w:val="en-US"/>
        </w:rPr>
        <w:t>W</w:t>
      </w:r>
      <w:r w:rsidR="00AB4518" w:rsidRPr="00507462">
        <w:rPr>
          <w:rFonts w:eastAsiaTheme="minorEastAsia" w:cs="Times New Roman"/>
          <w:lang w:val="en-US"/>
        </w:rPr>
        <w:t xml:space="preserve">e </w:t>
      </w:r>
      <w:r w:rsidR="0088188F" w:rsidRPr="00507462">
        <w:rPr>
          <w:rFonts w:eastAsiaTheme="minorEastAsia" w:cs="Times New Roman"/>
          <w:lang w:val="en-US"/>
        </w:rPr>
        <w:t>identify any</w:t>
      </w:r>
      <w:r w:rsidR="00AB4518" w:rsidRPr="00507462">
        <w:rPr>
          <w:rFonts w:eastAsiaTheme="minorEastAsia" w:cs="Times New Roman"/>
          <w:lang w:val="en-US"/>
        </w:rPr>
        <w:t xml:space="preserve"> outliers </w:t>
      </w:r>
      <w:r w:rsidR="0088188F" w:rsidRPr="00507462">
        <w:rPr>
          <w:rFonts w:eastAsiaTheme="minorEastAsia" w:cs="Times New Roman"/>
          <w:lang w:val="en-US"/>
        </w:rPr>
        <w:t>(</w:t>
      </w:r>
      <w:proofErr w:type="spellStart"/>
      <w:r w:rsidR="0088188F" w:rsidRPr="00507462">
        <w:rPr>
          <w:rFonts w:eastAsiaTheme="minorEastAsia" w:cs="Times New Roman"/>
          <w:lang w:val="en-US"/>
        </w:rPr>
        <w:t>Croicu</w:t>
      </w:r>
      <w:proofErr w:type="spellEnd"/>
      <w:r w:rsidR="0088188F" w:rsidRPr="00507462">
        <w:rPr>
          <w:rFonts w:eastAsiaTheme="minorEastAsia" w:cs="Times New Roman"/>
          <w:lang w:val="en-US"/>
        </w:rPr>
        <w:t xml:space="preserve"> and Sundberg, 2012) </w:t>
      </w:r>
      <w:r w:rsidR="00AB4518" w:rsidRPr="00507462">
        <w:rPr>
          <w:rFonts w:eastAsiaTheme="minorEastAsia" w:cs="Times New Roman"/>
          <w:lang w:val="en-US"/>
        </w:rPr>
        <w:t>and</w:t>
      </w:r>
      <w:r w:rsidRPr="00507462">
        <w:rPr>
          <w:rFonts w:eastAsiaTheme="minorEastAsia" w:cs="Times New Roman"/>
          <w:lang w:val="en-US"/>
        </w:rPr>
        <w:t xml:space="preserve"> </w:t>
      </w:r>
      <w:r w:rsidR="00AB4518" w:rsidRPr="00507462">
        <w:rPr>
          <w:rFonts w:eastAsiaTheme="minorEastAsia" w:cs="Times New Roman"/>
          <w:lang w:val="en-US"/>
        </w:rPr>
        <w:t>redraw the conflict shapes</w:t>
      </w:r>
      <w:r w:rsidRPr="00507462">
        <w:rPr>
          <w:rFonts w:eastAsiaTheme="minorEastAsia" w:cs="Times New Roman"/>
          <w:lang w:val="en-US"/>
        </w:rPr>
        <w:t xml:space="preserve"> if outliers were removed</w:t>
      </w:r>
      <w:r w:rsidR="00AB4518" w:rsidRPr="00507462">
        <w:rPr>
          <w:rFonts w:eastAsiaTheme="minorEastAsia" w:cs="Times New Roman"/>
          <w:lang w:val="en-US"/>
        </w:rPr>
        <w:t>.</w:t>
      </w:r>
      <w:r w:rsidR="00E03AB4" w:rsidRPr="00507462">
        <w:rPr>
          <w:rFonts w:eastAsiaTheme="minorEastAsia" w:cs="Times New Roman"/>
          <w:lang w:val="en-US"/>
        </w:rPr>
        <w:t xml:space="preserve"> </w:t>
      </w:r>
      <w:r w:rsidR="00E03AB4" w:rsidRPr="00507462">
        <w:rPr>
          <w:rFonts w:cs="Times New Roman"/>
          <w:lang w:val="en-US"/>
        </w:rPr>
        <w:t xml:space="preserve">When events occur far away from the conflict setting, we exclude them from the conflict shape because they would unreasonably stretch the geographical scope. We consider an event an outlier if removing it would lead to a 15 percent contraction of the concave hull area. While </w:t>
      </w:r>
      <w:proofErr w:type="spellStart"/>
      <w:r w:rsidR="00E03AB4" w:rsidRPr="00507462">
        <w:rPr>
          <w:rFonts w:cs="Times New Roman"/>
          <w:lang w:val="en-US"/>
        </w:rPr>
        <w:t>Croicu</w:t>
      </w:r>
      <w:proofErr w:type="spellEnd"/>
      <w:r w:rsidR="00E03AB4" w:rsidRPr="00507462">
        <w:rPr>
          <w:rFonts w:cs="Times New Roman"/>
          <w:lang w:val="en-US"/>
        </w:rPr>
        <w:t xml:space="preserve"> and Sundberg (2012) use a 20 percent threshold for their convex hull</w:t>
      </w:r>
      <w:r w:rsidR="0088188F" w:rsidRPr="00507462">
        <w:rPr>
          <w:rFonts w:cs="Times New Roman"/>
          <w:lang w:val="en-US"/>
        </w:rPr>
        <w:t>-</w:t>
      </w:r>
      <w:r w:rsidR="00E03AB4" w:rsidRPr="00507462">
        <w:rPr>
          <w:rFonts w:cs="Times New Roman"/>
          <w:lang w:val="en-US"/>
        </w:rPr>
        <w:t xml:space="preserve">based polygons, we lower the cut-off point because the concave hull we use produces areas smaller than a convex one. The 15 percent rule does not apply if the event involves more than 10 percent of the total number of deaths in the polygon for a given year. In some situations, we consider a group of events to be potential outliers, i.e., when the events occur in the same or nearby location. We do not remove more than 5 percent of the total number of events that are outliers to keep a realistic shape and spatial pattern of each conflict.  </w:t>
      </w:r>
    </w:p>
    <w:p w14:paraId="3E791855" w14:textId="4BED7168" w:rsidR="00B25227" w:rsidRPr="00507462" w:rsidRDefault="00AC0BAA" w:rsidP="00507462">
      <w:pPr>
        <w:spacing w:after="0" w:line="276" w:lineRule="auto"/>
        <w:ind w:left="720"/>
        <w:rPr>
          <w:rFonts w:cs="Times New Roman"/>
          <w:lang w:val="en-US"/>
        </w:rPr>
      </w:pPr>
      <w:r w:rsidRPr="00507462">
        <w:rPr>
          <w:rFonts w:cs="Times New Roman"/>
          <w:lang w:val="en-US"/>
        </w:rPr>
        <w:t xml:space="preserve">To </w:t>
      </w:r>
      <w:r w:rsidR="00E03AB4" w:rsidRPr="00507462">
        <w:rPr>
          <w:rFonts w:cs="Times New Roman"/>
          <w:lang w:val="en-US"/>
        </w:rPr>
        <w:t>detect outlier</w:t>
      </w:r>
      <w:r w:rsidR="0098625B" w:rsidRPr="00507462">
        <w:rPr>
          <w:rFonts w:cs="Times New Roman"/>
          <w:lang w:val="en-US"/>
        </w:rPr>
        <w:t>s</w:t>
      </w:r>
      <w:r w:rsidRPr="00507462">
        <w:rPr>
          <w:rFonts w:cs="Times New Roman"/>
          <w:lang w:val="en-US"/>
        </w:rPr>
        <w:t xml:space="preserve"> for each year separately</w:t>
      </w:r>
      <w:r w:rsidR="00E370B8">
        <w:rPr>
          <w:rFonts w:cs="Times New Roman"/>
          <w:lang w:val="en-US"/>
        </w:rPr>
        <w:t>, we</w:t>
      </w:r>
      <w:r w:rsidR="0098625B" w:rsidRPr="00507462">
        <w:rPr>
          <w:rFonts w:cs="Times New Roman"/>
          <w:lang w:val="en-US"/>
        </w:rPr>
        <w:t xml:space="preserve"> v</w:t>
      </w:r>
      <w:r w:rsidR="00E03AB4" w:rsidRPr="00507462">
        <w:rPr>
          <w:rFonts w:cs="Times New Roman"/>
          <w:lang w:val="en-US"/>
        </w:rPr>
        <w:t>isually detect events—potential outliers—that seem to be located far away from most other events.</w:t>
      </w:r>
      <w:r w:rsidR="00E03AB4" w:rsidRPr="00507462">
        <w:rPr>
          <w:rStyle w:val="EndnoteReference"/>
          <w:rFonts w:cs="Times New Roman"/>
          <w:lang w:val="en-US"/>
        </w:rPr>
        <w:endnoteReference w:id="4"/>
      </w:r>
      <w:r w:rsidR="00E03AB4" w:rsidRPr="00507462">
        <w:rPr>
          <w:rFonts w:cs="Times New Roman"/>
          <w:lang w:val="en-US"/>
        </w:rPr>
        <w:t xml:space="preserve"> </w:t>
      </w:r>
      <w:r w:rsidR="0098625B" w:rsidRPr="00507462">
        <w:rPr>
          <w:rFonts w:cs="Times New Roman"/>
          <w:lang w:val="en-US"/>
        </w:rPr>
        <w:t>We then c</w:t>
      </w:r>
      <w:r w:rsidR="00E03AB4" w:rsidRPr="00507462">
        <w:rPr>
          <w:rFonts w:cs="Times New Roman"/>
          <w:lang w:val="en-US"/>
        </w:rPr>
        <w:t>alculat</w:t>
      </w:r>
      <w:r w:rsidR="003C0F71" w:rsidRPr="00507462">
        <w:rPr>
          <w:rFonts w:cs="Times New Roman"/>
          <w:lang w:val="en-US"/>
        </w:rPr>
        <w:t>e</w:t>
      </w:r>
      <w:r w:rsidR="00E03AB4" w:rsidRPr="00507462">
        <w:rPr>
          <w:rFonts w:cs="Times New Roman"/>
          <w:lang w:val="en-US"/>
        </w:rPr>
        <w:t xml:space="preserve"> the total number of fatalities in the concave hull area.</w:t>
      </w:r>
      <w:r w:rsidR="0098625B" w:rsidRPr="00507462">
        <w:rPr>
          <w:rFonts w:cs="Times New Roman"/>
          <w:lang w:val="en-US"/>
        </w:rPr>
        <w:t xml:space="preserve"> Subsequently, we c</w:t>
      </w:r>
      <w:r w:rsidR="00E03AB4" w:rsidRPr="00507462">
        <w:rPr>
          <w:rFonts w:cs="Times New Roman"/>
          <w:lang w:val="en-US"/>
        </w:rPr>
        <w:t>alculat</w:t>
      </w:r>
      <w:r w:rsidR="0098625B" w:rsidRPr="00507462">
        <w:rPr>
          <w:rFonts w:cs="Times New Roman"/>
          <w:lang w:val="en-US"/>
        </w:rPr>
        <w:t>e</w:t>
      </w:r>
      <w:r w:rsidR="00E03AB4" w:rsidRPr="00507462">
        <w:rPr>
          <w:rFonts w:cs="Times New Roman"/>
          <w:lang w:val="en-US"/>
        </w:rPr>
        <w:t xml:space="preserve"> the concave hull area </w:t>
      </w:r>
      <w:r w:rsidRPr="00507462">
        <w:rPr>
          <w:rFonts w:cs="Times New Roman"/>
          <w:lang w:val="en-US"/>
        </w:rPr>
        <w:t xml:space="preserve">percentage </w:t>
      </w:r>
      <w:r w:rsidR="00E03AB4" w:rsidRPr="00507462">
        <w:rPr>
          <w:rFonts w:cs="Times New Roman"/>
          <w:lang w:val="en-US"/>
        </w:rPr>
        <w:t>that contracts after removing the potential outliers. If it contracts less than 15 percent, the event is not considered an outlier.</w:t>
      </w:r>
      <w:r w:rsidR="00E03AB4" w:rsidRPr="00507462">
        <w:rPr>
          <w:rStyle w:val="EndnoteReference"/>
          <w:rFonts w:cs="Times New Roman"/>
          <w:lang w:val="en-US"/>
        </w:rPr>
        <w:endnoteReference w:id="5"/>
      </w:r>
      <w:r w:rsidR="00FE06BC" w:rsidRPr="00507462">
        <w:rPr>
          <w:rFonts w:cs="Times New Roman"/>
          <w:lang w:val="en-US"/>
        </w:rPr>
        <w:t xml:space="preserve"> </w:t>
      </w:r>
      <w:r w:rsidR="00E03AB4" w:rsidRPr="00507462">
        <w:rPr>
          <w:rFonts w:cs="Times New Roman"/>
          <w:lang w:val="en-US"/>
        </w:rPr>
        <w:t>If it contracts more than 15 percent, we calculate the percentage decrease in the total number of fatalities by removing the event. If the decrease is larger than 5 percent, the event is not considered an outlier.</w:t>
      </w:r>
      <w:r w:rsidR="00FE06BC" w:rsidRPr="00507462">
        <w:rPr>
          <w:rFonts w:cs="Times New Roman"/>
          <w:lang w:val="en-US"/>
        </w:rPr>
        <w:t xml:space="preserve"> </w:t>
      </w:r>
      <w:r w:rsidR="00E03AB4" w:rsidRPr="00507462">
        <w:rPr>
          <w:rFonts w:cs="Times New Roman"/>
          <w:lang w:val="en-US"/>
        </w:rPr>
        <w:t>In assessing a group of events that are clustered close to each other, we calculate the percentage decrease in the total number of events. If the reduction is equal to or larger than 5 percent, the events are not considered outliers.</w:t>
      </w:r>
      <w:r w:rsidR="0098625B" w:rsidRPr="00507462">
        <w:rPr>
          <w:rFonts w:cs="Times New Roman"/>
          <w:lang w:val="en-US"/>
        </w:rPr>
        <w:t xml:space="preserve"> Finally, i</w:t>
      </w:r>
      <w:r w:rsidR="00E03AB4" w:rsidRPr="00507462">
        <w:rPr>
          <w:rFonts w:cs="Times New Roman"/>
          <w:lang w:val="en-US"/>
        </w:rPr>
        <w:t xml:space="preserve">f an event is identified as outlier, we exclude it from calculating the concave hull’s new area and from the total number of fatalities. </w:t>
      </w:r>
      <w:r w:rsidR="003C0F71" w:rsidRPr="00507462">
        <w:rPr>
          <w:rFonts w:cs="Times New Roman"/>
          <w:lang w:val="en-US"/>
        </w:rPr>
        <w:t>We select t</w:t>
      </w:r>
      <w:r w:rsidR="00E03AB4" w:rsidRPr="00507462">
        <w:rPr>
          <w:rFonts w:cs="Times New Roman"/>
          <w:lang w:val="en-US"/>
        </w:rPr>
        <w:t xml:space="preserve">he next </w:t>
      </w:r>
      <w:r w:rsidR="00E03AB4" w:rsidRPr="00507462">
        <w:rPr>
          <w:rFonts w:cs="Times New Roman"/>
          <w:lang w:val="en-US"/>
        </w:rPr>
        <w:lastRenderedPageBreak/>
        <w:t xml:space="preserve">closest outlier </w:t>
      </w:r>
      <w:r w:rsidR="003C0F71" w:rsidRPr="00507462">
        <w:rPr>
          <w:rFonts w:cs="Times New Roman"/>
          <w:lang w:val="en-US"/>
        </w:rPr>
        <w:t xml:space="preserve">and </w:t>
      </w:r>
      <w:r w:rsidR="00E03AB4" w:rsidRPr="00507462">
        <w:rPr>
          <w:rFonts w:cs="Times New Roman"/>
          <w:lang w:val="en-US"/>
        </w:rPr>
        <w:t>repeat</w:t>
      </w:r>
      <w:r w:rsidR="003C0F71" w:rsidRPr="00507462">
        <w:rPr>
          <w:rFonts w:cs="Times New Roman"/>
          <w:lang w:val="en-US"/>
        </w:rPr>
        <w:t xml:space="preserve"> the calculations</w:t>
      </w:r>
      <w:r w:rsidR="00E03AB4" w:rsidRPr="00507462">
        <w:rPr>
          <w:rFonts w:cs="Times New Roman"/>
          <w:lang w:val="en-US"/>
        </w:rPr>
        <w:t xml:space="preserve"> until all potential outliers are assessed, or the number of events removed reaches 5 percent of the total events.</w:t>
      </w:r>
    </w:p>
    <w:tbl>
      <w:tblPr>
        <w:tblStyle w:val="TableGridLight"/>
        <w:tblW w:w="0" w:type="auto"/>
        <w:tblLook w:val="04A0" w:firstRow="1" w:lastRow="0" w:firstColumn="1" w:lastColumn="0" w:noHBand="0" w:noVBand="1"/>
      </w:tblPr>
      <w:tblGrid>
        <w:gridCol w:w="4680"/>
        <w:gridCol w:w="4181"/>
      </w:tblGrid>
      <w:tr w:rsidR="00C373D4" w:rsidRPr="00F33903" w14:paraId="2F5B9FDD" w14:textId="77777777" w:rsidTr="00CE5F38">
        <w:trPr>
          <w:trHeight w:val="3956"/>
        </w:trPr>
        <w:tc>
          <w:tcPr>
            <w:tcW w:w="4320" w:type="dxa"/>
          </w:tcPr>
          <w:p w14:paraId="64C2D2B6" w14:textId="77777777" w:rsidR="003D6062" w:rsidRPr="003D6062" w:rsidRDefault="003D6062" w:rsidP="0025555B">
            <w:pPr>
              <w:pStyle w:val="ListParagraph"/>
              <w:spacing w:line="276" w:lineRule="auto"/>
              <w:ind w:left="360"/>
              <w:rPr>
                <w:lang w:val="en-US"/>
              </w:rPr>
            </w:pPr>
            <w:r w:rsidRPr="00F33903">
              <w:rPr>
                <w:noProof/>
                <w:lang w:val="en-US"/>
              </w:rPr>
              <w:drawing>
                <wp:inline distT="0" distB="0" distL="0" distR="0" wp14:anchorId="3E51329A" wp14:editId="4C0F1862">
                  <wp:extent cx="2606400" cy="2734324"/>
                  <wp:effectExtent l="0" t="0" r="0" b="0"/>
                  <wp:docPr id="138" name="Picture 13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6400" cy="2734324"/>
                          </a:xfrm>
                          <a:prstGeom prst="rect">
                            <a:avLst/>
                          </a:prstGeom>
                        </pic:spPr>
                      </pic:pic>
                    </a:graphicData>
                  </a:graphic>
                </wp:inline>
              </w:drawing>
            </w:r>
          </w:p>
        </w:tc>
        <w:tc>
          <w:tcPr>
            <w:tcW w:w="4181" w:type="dxa"/>
          </w:tcPr>
          <w:p w14:paraId="211A7652" w14:textId="77777777" w:rsidR="003D6062" w:rsidRPr="00F33903" w:rsidRDefault="003D6062" w:rsidP="00CE5F38">
            <w:pPr>
              <w:keepNext/>
              <w:spacing w:line="276" w:lineRule="auto"/>
              <w:rPr>
                <w:lang w:val="en-US"/>
              </w:rPr>
            </w:pPr>
            <w:r w:rsidRPr="00F33903">
              <w:rPr>
                <w:noProof/>
                <w:lang w:val="en-US"/>
              </w:rPr>
              <w:drawing>
                <wp:inline distT="0" distB="0" distL="0" distR="0" wp14:anchorId="7A274AA7" wp14:editId="5067EDD1">
                  <wp:extent cx="2518370" cy="2736000"/>
                  <wp:effectExtent l="0" t="0" r="0" b="0"/>
                  <wp:docPr id="139" name="Picture 1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8370" cy="2736000"/>
                          </a:xfrm>
                          <a:prstGeom prst="rect">
                            <a:avLst/>
                          </a:prstGeom>
                        </pic:spPr>
                      </pic:pic>
                    </a:graphicData>
                  </a:graphic>
                </wp:inline>
              </w:drawing>
            </w:r>
          </w:p>
        </w:tc>
      </w:tr>
    </w:tbl>
    <w:p w14:paraId="3DF8DF32" w14:textId="77777777" w:rsidR="003D6062" w:rsidRPr="00F33903" w:rsidRDefault="003D6062" w:rsidP="003D6062">
      <w:pPr>
        <w:pStyle w:val="Caption"/>
        <w:spacing w:after="0" w:line="276" w:lineRule="auto"/>
        <w:jc w:val="left"/>
        <w:rPr>
          <w:rFonts w:cs="Times New Roman"/>
          <w:iCs w:val="0"/>
          <w:color w:val="auto"/>
          <w:sz w:val="22"/>
          <w:szCs w:val="22"/>
          <w:highlight w:val="yellow"/>
          <w:lang w:val="en-US"/>
        </w:rPr>
      </w:pPr>
    </w:p>
    <w:p w14:paraId="65DB2899" w14:textId="23A24145" w:rsidR="003D6062" w:rsidRPr="0025555B" w:rsidRDefault="003D6062" w:rsidP="0025555B">
      <w:pPr>
        <w:spacing w:after="0" w:line="276" w:lineRule="auto"/>
        <w:jc w:val="left"/>
        <w:rPr>
          <w:i/>
          <w:iCs/>
          <w:lang w:val="en-US"/>
        </w:rPr>
      </w:pPr>
      <w:r w:rsidRPr="0025555B">
        <w:rPr>
          <w:rFonts w:cs="Times New Roman"/>
          <w:i/>
          <w:iCs/>
          <w:lang w:val="en-US"/>
        </w:rPr>
        <w:t xml:space="preserve">Figure </w:t>
      </w:r>
      <w:r w:rsidR="004A67B8">
        <w:rPr>
          <w:rFonts w:cs="Times New Roman"/>
          <w:i/>
          <w:iCs/>
          <w:lang w:val="en-US"/>
        </w:rPr>
        <w:t>1</w:t>
      </w:r>
      <w:r w:rsidRPr="0025555B">
        <w:rPr>
          <w:rFonts w:cs="Times New Roman"/>
          <w:i/>
          <w:iCs/>
          <w:noProof/>
          <w:lang w:val="en-US"/>
        </w:rPr>
        <w:t>:</w:t>
      </w:r>
      <w:r w:rsidRPr="0025555B">
        <w:rPr>
          <w:rFonts w:cs="Times New Roman"/>
          <w:i/>
          <w:iCs/>
          <w:lang w:val="en-US"/>
        </w:rPr>
        <w:t xml:space="preserve"> </w:t>
      </w:r>
      <w:r w:rsidR="00D52A06">
        <w:rPr>
          <w:rFonts w:cs="Times New Roman"/>
          <w:i/>
          <w:iCs/>
          <w:lang w:val="en-US"/>
        </w:rPr>
        <w:t>Lake Chad region c</w:t>
      </w:r>
      <w:r w:rsidRPr="0025555B">
        <w:rPr>
          <w:rFonts w:cs="Times New Roman"/>
          <w:i/>
          <w:iCs/>
          <w:lang w:val="en-US"/>
        </w:rPr>
        <w:t>onflict shape in 2014 overlayed with PRIO-GRIDs. Left: Dots and lines represent conflict events, a concave hull (red) and approximately 50-km buffer (blue), respectively. Right: PRIO-GRIDs (red) covering the conflict shape.</w:t>
      </w:r>
    </w:p>
    <w:p w14:paraId="0FC253A6" w14:textId="77777777" w:rsidR="00AB4518" w:rsidRPr="00F33903" w:rsidRDefault="00AB4518" w:rsidP="00BE1628">
      <w:pPr>
        <w:spacing w:after="0" w:line="276" w:lineRule="auto"/>
        <w:rPr>
          <w:lang w:val="en-US"/>
        </w:rPr>
      </w:pPr>
    </w:p>
    <w:p w14:paraId="6EC34DE0" w14:textId="4F1B02E2" w:rsidR="00846FC5" w:rsidRPr="00EC44A9" w:rsidRDefault="00773A51" w:rsidP="00EC44A9">
      <w:pPr>
        <w:pStyle w:val="ListParagraph"/>
        <w:numPr>
          <w:ilvl w:val="0"/>
          <w:numId w:val="48"/>
        </w:numPr>
        <w:spacing w:after="0" w:line="276" w:lineRule="auto"/>
        <w:rPr>
          <w:rFonts w:eastAsiaTheme="minorEastAsia"/>
          <w:lang w:val="en-US"/>
        </w:rPr>
      </w:pPr>
      <w:r>
        <w:rPr>
          <w:rFonts w:eastAsiaTheme="minorEastAsia"/>
          <w:lang w:val="en-US"/>
        </w:rPr>
        <w:t>W</w:t>
      </w:r>
      <w:r w:rsidR="00AB4518" w:rsidRPr="00AB4B99">
        <w:rPr>
          <w:rFonts w:eastAsiaTheme="minorEastAsia"/>
          <w:lang w:val="en-US"/>
        </w:rPr>
        <w:t>e check for what we call the friction mechanism</w:t>
      </w:r>
      <w:r w:rsidR="005A7F51" w:rsidRPr="00AB4B99">
        <w:rPr>
          <w:rFonts w:eastAsiaTheme="minorEastAsia"/>
          <w:lang w:val="en-US"/>
        </w:rPr>
        <w:t xml:space="preserve">: </w:t>
      </w:r>
      <w:r w:rsidR="00163AC9" w:rsidRPr="00AB4B99">
        <w:rPr>
          <w:rFonts w:eastAsiaTheme="minorEastAsia"/>
          <w:lang w:val="en-US"/>
        </w:rPr>
        <w:t xml:space="preserve">a conflict </w:t>
      </w:r>
      <w:r w:rsidR="00AB4518" w:rsidRPr="00AB4B99">
        <w:rPr>
          <w:rFonts w:eastAsiaTheme="minorEastAsia"/>
          <w:lang w:val="en-US"/>
        </w:rPr>
        <w:t>intersect</w:t>
      </w:r>
      <w:r w:rsidR="00163AC9" w:rsidRPr="00AB4B99">
        <w:rPr>
          <w:rFonts w:eastAsiaTheme="minorEastAsia"/>
          <w:lang w:val="en-US"/>
        </w:rPr>
        <w:t>s</w:t>
      </w:r>
      <w:r w:rsidR="00AB4518" w:rsidRPr="00AB4B99">
        <w:rPr>
          <w:rFonts w:eastAsiaTheme="minorEastAsia"/>
          <w:lang w:val="en-US"/>
        </w:rPr>
        <w:t xml:space="preserve"> substantively in time and space </w:t>
      </w:r>
      <w:r w:rsidR="008E60A0" w:rsidRPr="00AB4B99">
        <w:rPr>
          <w:rFonts w:eastAsiaTheme="minorEastAsia"/>
          <w:lang w:val="en-US"/>
        </w:rPr>
        <w:t xml:space="preserve">with the </w:t>
      </w:r>
      <w:r w:rsidR="00857522" w:rsidRPr="00AB4B99">
        <w:rPr>
          <w:rFonts w:eastAsiaTheme="minorEastAsia"/>
          <w:lang w:val="en-US"/>
        </w:rPr>
        <w:t>anchor</w:t>
      </w:r>
      <w:r w:rsidR="00872803" w:rsidRPr="00AB4B99">
        <w:rPr>
          <w:rFonts w:eastAsiaTheme="minorEastAsia"/>
          <w:lang w:val="en-US"/>
        </w:rPr>
        <w:t xml:space="preserve"> </w:t>
      </w:r>
      <w:r w:rsidR="002E243C" w:rsidRPr="00AB4B99">
        <w:rPr>
          <w:rFonts w:eastAsiaTheme="minorEastAsia"/>
          <w:lang w:val="en-US"/>
        </w:rPr>
        <w:t xml:space="preserve">conflict </w:t>
      </w:r>
      <w:r w:rsidR="00AB4518" w:rsidRPr="00AB4B99">
        <w:rPr>
          <w:rFonts w:eastAsiaTheme="minorEastAsia"/>
          <w:lang w:val="en-US"/>
        </w:rPr>
        <w:t xml:space="preserve">yet </w:t>
      </w:r>
      <w:proofErr w:type="spellStart"/>
      <w:r w:rsidR="00AB4518" w:rsidRPr="00AB4B99">
        <w:rPr>
          <w:rFonts w:eastAsiaTheme="minorEastAsia"/>
          <w:lang w:val="en-US"/>
        </w:rPr>
        <w:t>evolve</w:t>
      </w:r>
      <w:r w:rsidR="002E243C" w:rsidRPr="00AB4B99">
        <w:rPr>
          <w:rFonts w:eastAsiaTheme="minorEastAsia"/>
          <w:lang w:val="en-US"/>
        </w:rPr>
        <w:t>s</w:t>
      </w:r>
      <w:proofErr w:type="spellEnd"/>
      <w:r w:rsidR="00AB4518" w:rsidRPr="00AB4B99">
        <w:rPr>
          <w:rFonts w:eastAsiaTheme="minorEastAsia"/>
          <w:lang w:val="en-US"/>
        </w:rPr>
        <w:t xml:space="preserve"> around a different contested issue. We assume that such </w:t>
      </w:r>
      <w:r w:rsidR="002E243C" w:rsidRPr="00AB4B99">
        <w:rPr>
          <w:rFonts w:eastAsiaTheme="minorEastAsia"/>
          <w:lang w:val="en-US"/>
        </w:rPr>
        <w:t xml:space="preserve">a </w:t>
      </w:r>
      <w:r w:rsidR="00AB4518" w:rsidRPr="00AB4B99">
        <w:rPr>
          <w:rFonts w:eastAsiaTheme="minorEastAsia"/>
          <w:lang w:val="en-US"/>
        </w:rPr>
        <w:t xml:space="preserve">conflict can affect </w:t>
      </w:r>
      <w:r w:rsidR="002E243C" w:rsidRPr="00AB4B99">
        <w:rPr>
          <w:rFonts w:eastAsiaTheme="minorEastAsia"/>
          <w:lang w:val="en-US"/>
        </w:rPr>
        <w:t xml:space="preserve">the </w:t>
      </w:r>
      <w:r w:rsidR="00857522" w:rsidRPr="00AB4B99">
        <w:rPr>
          <w:rFonts w:eastAsiaTheme="minorEastAsia"/>
          <w:lang w:val="en-US"/>
        </w:rPr>
        <w:t>anchor</w:t>
      </w:r>
      <w:r w:rsidR="002F512F" w:rsidRPr="00AB4B99">
        <w:rPr>
          <w:rFonts w:eastAsiaTheme="minorEastAsia"/>
          <w:lang w:val="en-US"/>
        </w:rPr>
        <w:t xml:space="preserve"> </w:t>
      </w:r>
      <w:r w:rsidR="002E243C" w:rsidRPr="00AB4B99">
        <w:rPr>
          <w:rFonts w:eastAsiaTheme="minorEastAsia"/>
          <w:lang w:val="en-US"/>
        </w:rPr>
        <w:t xml:space="preserve">conflict </w:t>
      </w:r>
      <w:r w:rsidR="005130B0" w:rsidRPr="00AB4B99">
        <w:rPr>
          <w:rFonts w:eastAsiaTheme="minorEastAsia"/>
          <w:lang w:val="en-US"/>
        </w:rPr>
        <w:t>in the actors</w:t>
      </w:r>
      <w:r w:rsidR="007D3704" w:rsidRPr="00AB4B99">
        <w:rPr>
          <w:rFonts w:eastAsiaTheme="minorEastAsia"/>
          <w:lang w:val="en-US"/>
        </w:rPr>
        <w:t xml:space="preserve"> involved</w:t>
      </w:r>
      <w:r w:rsidR="003C0F71" w:rsidRPr="00AB4B99">
        <w:rPr>
          <w:rFonts w:eastAsiaTheme="minorEastAsia"/>
          <w:lang w:val="en-US"/>
        </w:rPr>
        <w:t xml:space="preserve"> </w:t>
      </w:r>
      <w:r w:rsidR="007D3704" w:rsidRPr="00AB4B99">
        <w:rPr>
          <w:rFonts w:eastAsiaTheme="minorEastAsia"/>
          <w:lang w:val="en-US"/>
        </w:rPr>
        <w:t xml:space="preserve">and in the impact </w:t>
      </w:r>
      <w:r w:rsidR="00684DDE" w:rsidRPr="00AB4B99">
        <w:rPr>
          <w:rFonts w:eastAsiaTheme="minorEastAsia"/>
          <w:lang w:val="en-US"/>
        </w:rPr>
        <w:t>the conflict</w:t>
      </w:r>
      <w:r w:rsidR="007D3704" w:rsidRPr="00AB4B99">
        <w:rPr>
          <w:rFonts w:eastAsiaTheme="minorEastAsia"/>
          <w:lang w:val="en-US"/>
        </w:rPr>
        <w:t xml:space="preserve"> h</w:t>
      </w:r>
      <w:r w:rsidR="00E407AC" w:rsidRPr="00AB4B99">
        <w:rPr>
          <w:rFonts w:eastAsiaTheme="minorEastAsia"/>
          <w:lang w:val="en-US"/>
        </w:rPr>
        <w:t>a</w:t>
      </w:r>
      <w:r w:rsidR="004B52F9" w:rsidRPr="00AB4B99">
        <w:rPr>
          <w:rFonts w:eastAsiaTheme="minorEastAsia"/>
          <w:lang w:val="en-US"/>
        </w:rPr>
        <w:t>s</w:t>
      </w:r>
      <w:r w:rsidR="007D3704" w:rsidRPr="00AB4B99">
        <w:rPr>
          <w:rFonts w:eastAsiaTheme="minorEastAsia"/>
          <w:lang w:val="en-US"/>
        </w:rPr>
        <w:t xml:space="preserve"> on civilians</w:t>
      </w:r>
      <w:r>
        <w:rPr>
          <w:rFonts w:eastAsiaTheme="minorEastAsia"/>
          <w:lang w:val="en-US"/>
        </w:rPr>
        <w:t>;</w:t>
      </w:r>
      <w:r w:rsidR="00AB4518" w:rsidRPr="00AB4B99">
        <w:rPr>
          <w:rFonts w:eastAsiaTheme="minorEastAsia"/>
          <w:lang w:val="en-US"/>
        </w:rPr>
        <w:t xml:space="preserve"> hence, we add </w:t>
      </w:r>
      <w:r w:rsidR="004B52F9" w:rsidRPr="00AB4B99">
        <w:rPr>
          <w:rFonts w:eastAsiaTheme="minorEastAsia"/>
          <w:lang w:val="en-US"/>
        </w:rPr>
        <w:t xml:space="preserve">it </w:t>
      </w:r>
      <w:r w:rsidR="00AB4518" w:rsidRPr="00AB4B99">
        <w:rPr>
          <w:rFonts w:eastAsiaTheme="minorEastAsia"/>
          <w:lang w:val="en-US"/>
        </w:rPr>
        <w:t xml:space="preserve">to the </w:t>
      </w:r>
      <w:r w:rsidR="00857522" w:rsidRPr="00AB4B99">
        <w:rPr>
          <w:rFonts w:eastAsiaTheme="minorEastAsia"/>
          <w:lang w:val="en-US"/>
        </w:rPr>
        <w:t>anchor</w:t>
      </w:r>
      <w:r w:rsidR="002F512F" w:rsidRPr="00AB4B99">
        <w:rPr>
          <w:rFonts w:eastAsiaTheme="minorEastAsia"/>
          <w:lang w:val="en-US"/>
        </w:rPr>
        <w:t xml:space="preserve"> conflict a</w:t>
      </w:r>
      <w:r w:rsidR="003C0F71" w:rsidRPr="00AB4B99">
        <w:rPr>
          <w:rFonts w:eastAsiaTheme="minorEastAsia"/>
          <w:lang w:val="en-US"/>
        </w:rPr>
        <w:t>nd</w:t>
      </w:r>
      <w:r w:rsidR="002F512F" w:rsidRPr="00AB4B99">
        <w:rPr>
          <w:rFonts w:eastAsiaTheme="minorEastAsia"/>
          <w:lang w:val="en-US"/>
        </w:rPr>
        <w:t xml:space="preserve"> its relevant conflict events to the </w:t>
      </w:r>
      <w:r w:rsidR="00AB4518" w:rsidRPr="00AB4B99">
        <w:rPr>
          <w:rFonts w:eastAsiaTheme="minorEastAsia"/>
          <w:lang w:val="en-US"/>
        </w:rPr>
        <w:t>conflict shape</w:t>
      </w:r>
      <w:r w:rsidR="001B6B24" w:rsidRPr="00AB4B99">
        <w:rPr>
          <w:rFonts w:eastAsiaTheme="minorEastAsia"/>
          <w:lang w:val="en-US"/>
        </w:rPr>
        <w:t xml:space="preserve"> (yet </w:t>
      </w:r>
      <w:r w:rsidR="00AB4518" w:rsidRPr="00AB4B99">
        <w:rPr>
          <w:rFonts w:eastAsiaTheme="minorEastAsia"/>
          <w:lang w:val="en-US"/>
        </w:rPr>
        <w:t>only in the year</w:t>
      </w:r>
      <w:r>
        <w:rPr>
          <w:rFonts w:eastAsiaTheme="minorEastAsia"/>
          <w:lang w:val="en-US"/>
        </w:rPr>
        <w:t>[</w:t>
      </w:r>
      <w:r w:rsidR="00AB4518" w:rsidRPr="00AB4B99">
        <w:rPr>
          <w:rFonts w:eastAsiaTheme="minorEastAsia"/>
          <w:lang w:val="en-US"/>
        </w:rPr>
        <w:t>s</w:t>
      </w:r>
      <w:r>
        <w:rPr>
          <w:rFonts w:eastAsiaTheme="minorEastAsia"/>
          <w:lang w:val="en-US"/>
        </w:rPr>
        <w:t>]</w:t>
      </w:r>
      <w:r w:rsidR="00AB4518" w:rsidRPr="00EC44A9">
        <w:rPr>
          <w:rFonts w:eastAsiaTheme="minorEastAsia"/>
          <w:lang w:val="en-US"/>
        </w:rPr>
        <w:t xml:space="preserve"> in which we observe a substantial overlap</w:t>
      </w:r>
      <w:r w:rsidR="001B6B24" w:rsidRPr="00EC44A9">
        <w:rPr>
          <w:rFonts w:eastAsiaTheme="minorEastAsia"/>
          <w:lang w:val="en-US"/>
        </w:rPr>
        <w:t>)</w:t>
      </w:r>
      <w:r w:rsidR="00AB4518" w:rsidRPr="00EC44A9">
        <w:rPr>
          <w:rFonts w:eastAsiaTheme="minorEastAsia"/>
          <w:lang w:val="en-US"/>
        </w:rPr>
        <w:t xml:space="preserve">. </w:t>
      </w:r>
      <w:r w:rsidR="00AB4518" w:rsidRPr="00773A51">
        <w:rPr>
          <w:lang w:val="en-US"/>
        </w:rPr>
        <w:t xml:space="preserve">If actors were added via friction mechanism, we </w:t>
      </w:r>
      <w:r w:rsidR="001449DA" w:rsidRPr="00773A51">
        <w:rPr>
          <w:lang w:val="en-US"/>
        </w:rPr>
        <w:t>check again for</w:t>
      </w:r>
      <w:r w:rsidR="00AB4518" w:rsidRPr="00773A51">
        <w:rPr>
          <w:lang w:val="en-US"/>
        </w:rPr>
        <w:t xml:space="preserve"> outliers. The resulting polygon is the final conflict shape</w:t>
      </w:r>
      <w:r w:rsidR="002F512F" w:rsidRPr="00773A51">
        <w:rPr>
          <w:lang w:val="en-US"/>
        </w:rPr>
        <w:t>.</w:t>
      </w:r>
    </w:p>
    <w:p w14:paraId="7A18574F" w14:textId="77777777" w:rsidR="00846FC5" w:rsidRDefault="00846FC5" w:rsidP="00BE1628">
      <w:pPr>
        <w:spacing w:after="0" w:line="276" w:lineRule="auto"/>
        <w:rPr>
          <w:lang w:val="en-US"/>
        </w:rPr>
      </w:pPr>
    </w:p>
    <w:p w14:paraId="0F88C885" w14:textId="2F2A4016" w:rsidR="00057422" w:rsidRPr="00F33903" w:rsidRDefault="00AB4518" w:rsidP="00033738">
      <w:pPr>
        <w:spacing w:after="0" w:line="276" w:lineRule="auto"/>
        <w:rPr>
          <w:rFonts w:asciiTheme="majorBidi" w:hAnsiTheme="majorBidi" w:cstheme="majorBidi"/>
          <w:lang w:val="en-US"/>
        </w:rPr>
      </w:pPr>
      <w:r w:rsidRPr="00F33903">
        <w:rPr>
          <w:lang w:val="en-US"/>
        </w:rPr>
        <w:t xml:space="preserve">Figure </w:t>
      </w:r>
      <w:r w:rsidR="00582202">
        <w:rPr>
          <w:lang w:val="en-US"/>
        </w:rPr>
        <w:t>1</w:t>
      </w:r>
      <w:r w:rsidR="003D6062">
        <w:rPr>
          <w:lang w:val="en-US"/>
        </w:rPr>
        <w:t xml:space="preserve"> </w:t>
      </w:r>
      <w:r w:rsidR="00C56CC2">
        <w:rPr>
          <w:lang w:val="en-US"/>
        </w:rPr>
        <w:t xml:space="preserve">shows conflict events used </w:t>
      </w:r>
      <w:r w:rsidR="00747EAA">
        <w:rPr>
          <w:lang w:val="en-US"/>
        </w:rPr>
        <w:t>to</w:t>
      </w:r>
      <w:r w:rsidR="00C56CC2">
        <w:rPr>
          <w:lang w:val="en-US"/>
        </w:rPr>
        <w:t xml:space="preserve"> calculat</w:t>
      </w:r>
      <w:r w:rsidR="00747EAA">
        <w:rPr>
          <w:lang w:val="en-US"/>
        </w:rPr>
        <w:t xml:space="preserve">e </w:t>
      </w:r>
      <w:r w:rsidR="00C56CC2">
        <w:rPr>
          <w:lang w:val="en-US"/>
        </w:rPr>
        <w:t xml:space="preserve">the concave hull, and </w:t>
      </w:r>
      <w:r w:rsidR="00192B39">
        <w:rPr>
          <w:lang w:val="en-US"/>
        </w:rPr>
        <w:t>the</w:t>
      </w:r>
      <w:r w:rsidR="00C56CC2">
        <w:rPr>
          <w:lang w:val="en-US"/>
        </w:rPr>
        <w:t xml:space="preserve"> 50km buffer. The red squares </w:t>
      </w:r>
      <w:r w:rsidR="005618AA">
        <w:rPr>
          <w:lang w:val="en-US"/>
        </w:rPr>
        <w:t>are</w:t>
      </w:r>
      <w:r w:rsidR="001B6B24">
        <w:rPr>
          <w:lang w:val="en-US"/>
        </w:rPr>
        <w:t xml:space="preserve"> </w:t>
      </w:r>
      <w:r w:rsidR="00C56CC2">
        <w:rPr>
          <w:lang w:val="en-US"/>
        </w:rPr>
        <w:t xml:space="preserve">PRIO-GRID, a </w:t>
      </w:r>
      <w:proofErr w:type="spellStart"/>
      <w:r w:rsidR="00C56CC2" w:rsidRPr="00C56CC2">
        <w:rPr>
          <w:lang w:val="en-US"/>
        </w:rPr>
        <w:t>spatio</w:t>
      </w:r>
      <w:proofErr w:type="spellEnd"/>
      <w:r w:rsidR="00C56CC2" w:rsidRPr="00C56CC2">
        <w:rPr>
          <w:lang w:val="en-US"/>
        </w:rPr>
        <w:t xml:space="preserve">-temporal grid structure </w:t>
      </w:r>
      <w:r w:rsidR="00192B39">
        <w:rPr>
          <w:lang w:val="en-US"/>
        </w:rPr>
        <w:t>with</w:t>
      </w:r>
      <w:r w:rsidR="00C56CC2" w:rsidRPr="00C56CC2">
        <w:rPr>
          <w:lang w:val="en-US"/>
        </w:rPr>
        <w:t xml:space="preserve"> socioeconomic and environmental information</w:t>
      </w:r>
      <w:r w:rsidR="00C56CC2">
        <w:rPr>
          <w:lang w:val="en-US"/>
        </w:rPr>
        <w:t>.</w:t>
      </w:r>
    </w:p>
    <w:p w14:paraId="014281B8" w14:textId="6B610BB0" w:rsidR="00AB4518" w:rsidRPr="00F33903" w:rsidRDefault="00AB4518" w:rsidP="00BE1628">
      <w:pPr>
        <w:spacing w:after="0" w:line="276" w:lineRule="auto"/>
        <w:rPr>
          <w:lang w:val="en-US"/>
        </w:rPr>
      </w:pPr>
    </w:p>
    <w:p w14:paraId="5908ACCE" w14:textId="497742E5" w:rsidR="006833A8" w:rsidRPr="0025555B" w:rsidRDefault="007C51B8" w:rsidP="0025555B">
      <w:pPr>
        <w:pStyle w:val="Heading1"/>
        <w:numPr>
          <w:ilvl w:val="0"/>
          <w:numId w:val="45"/>
        </w:numPr>
        <w:spacing w:before="0" w:line="276" w:lineRule="auto"/>
        <w:rPr>
          <w:rFonts w:asciiTheme="majorBidi" w:hAnsiTheme="majorBidi"/>
          <w:lang w:val="en-US"/>
        </w:rPr>
      </w:pPr>
      <w:bookmarkStart w:id="10" w:name="_Toc98864554"/>
      <w:r w:rsidRPr="0025555B">
        <w:rPr>
          <w:sz w:val="28"/>
          <w:szCs w:val="28"/>
          <w:lang w:val="en-US"/>
        </w:rPr>
        <w:t>A</w:t>
      </w:r>
      <w:r w:rsidR="00AB4518" w:rsidRPr="0025555B">
        <w:rPr>
          <w:sz w:val="28"/>
          <w:szCs w:val="28"/>
          <w:lang w:val="en-US"/>
        </w:rPr>
        <w:t xml:space="preserve">nalyzing </w:t>
      </w:r>
      <w:r w:rsidR="00E977EC" w:rsidRPr="0025555B">
        <w:rPr>
          <w:sz w:val="28"/>
          <w:szCs w:val="28"/>
          <w:lang w:val="en-US"/>
        </w:rPr>
        <w:t>s</w:t>
      </w:r>
      <w:r w:rsidR="00AB4518" w:rsidRPr="0025555B">
        <w:rPr>
          <w:sz w:val="28"/>
          <w:szCs w:val="28"/>
          <w:lang w:val="en-US"/>
        </w:rPr>
        <w:t xml:space="preserve">patial </w:t>
      </w:r>
      <w:r w:rsidR="00E977EC" w:rsidRPr="0025555B">
        <w:rPr>
          <w:sz w:val="28"/>
          <w:szCs w:val="28"/>
          <w:lang w:val="en-US"/>
        </w:rPr>
        <w:t>s</w:t>
      </w:r>
      <w:r w:rsidR="00694EA7" w:rsidRPr="0025555B">
        <w:rPr>
          <w:sz w:val="28"/>
          <w:szCs w:val="28"/>
          <w:lang w:val="en-US"/>
        </w:rPr>
        <w:t xml:space="preserve">hift of </w:t>
      </w:r>
      <w:r w:rsidR="00E977EC" w:rsidRPr="0025555B">
        <w:rPr>
          <w:sz w:val="28"/>
          <w:szCs w:val="28"/>
          <w:lang w:val="en-US"/>
        </w:rPr>
        <w:t>c</w:t>
      </w:r>
      <w:r w:rsidR="00694EA7" w:rsidRPr="0025555B">
        <w:rPr>
          <w:sz w:val="28"/>
          <w:szCs w:val="28"/>
          <w:lang w:val="en-US"/>
        </w:rPr>
        <w:t xml:space="preserve">onflict-related </w:t>
      </w:r>
      <w:r w:rsidR="00E977EC" w:rsidRPr="0025555B">
        <w:rPr>
          <w:sz w:val="28"/>
          <w:szCs w:val="28"/>
          <w:lang w:val="en-US"/>
        </w:rPr>
        <w:t>v</w:t>
      </w:r>
      <w:r w:rsidR="00694EA7" w:rsidRPr="0025555B">
        <w:rPr>
          <w:sz w:val="28"/>
          <w:szCs w:val="28"/>
          <w:lang w:val="en-US"/>
        </w:rPr>
        <w:t>iolence</w:t>
      </w:r>
    </w:p>
    <w:p w14:paraId="2C3F1728" w14:textId="77777777" w:rsidR="004048B6" w:rsidRDefault="004048B6" w:rsidP="00BE1628">
      <w:pPr>
        <w:spacing w:after="0" w:line="276" w:lineRule="auto"/>
        <w:rPr>
          <w:rFonts w:cs="Times New Roman"/>
          <w:i/>
          <w:iCs/>
          <w:lang w:val="en-US"/>
        </w:rPr>
      </w:pPr>
    </w:p>
    <w:p w14:paraId="509F5157" w14:textId="4E30411F" w:rsidR="00DA14AD" w:rsidRPr="00507462" w:rsidRDefault="00DA14AD" w:rsidP="00BE1628">
      <w:pPr>
        <w:spacing w:after="0" w:line="276" w:lineRule="auto"/>
        <w:rPr>
          <w:rFonts w:cs="Times New Roman"/>
          <w:i/>
          <w:iCs/>
          <w:lang w:val="en-US"/>
        </w:rPr>
      </w:pPr>
      <w:r w:rsidRPr="00507462">
        <w:rPr>
          <w:rFonts w:cs="Times New Roman"/>
          <w:i/>
          <w:iCs/>
          <w:lang w:val="en-US"/>
        </w:rPr>
        <w:t>Spatial hotspot analysis</w:t>
      </w:r>
    </w:p>
    <w:p w14:paraId="0925B0AA" w14:textId="722BF74D" w:rsidR="008C2B47" w:rsidRDefault="00AB4518" w:rsidP="00BE1628">
      <w:pPr>
        <w:spacing w:after="0" w:line="276" w:lineRule="auto"/>
        <w:rPr>
          <w:lang w:val="en-US"/>
        </w:rPr>
      </w:pPr>
      <w:r w:rsidRPr="00F33903">
        <w:rPr>
          <w:lang w:val="en-US"/>
        </w:rPr>
        <w:t xml:space="preserve">We use the </w:t>
      </w:r>
      <w:proofErr w:type="spellStart"/>
      <w:r w:rsidRPr="00F33903">
        <w:rPr>
          <w:lang w:val="en-US"/>
        </w:rPr>
        <w:t>Getis</w:t>
      </w:r>
      <w:proofErr w:type="spellEnd"/>
      <w:r w:rsidRPr="00F33903">
        <w:rPr>
          <w:lang w:val="en-US"/>
        </w:rPr>
        <w:t>-Ord algorithm that analy</w:t>
      </w:r>
      <w:r w:rsidR="00F828A5">
        <w:rPr>
          <w:lang w:val="en-US"/>
        </w:rPr>
        <w:t>z</w:t>
      </w:r>
      <w:r w:rsidRPr="00F33903">
        <w:rPr>
          <w:lang w:val="en-US"/>
        </w:rPr>
        <w:t>es neighboring units to identify hotspots, i.e.</w:t>
      </w:r>
      <w:r>
        <w:rPr>
          <w:lang w:val="en-US"/>
        </w:rPr>
        <w:t>,</w:t>
      </w:r>
      <w:r w:rsidRPr="00F33903">
        <w:rPr>
          <w:lang w:val="en-US"/>
        </w:rPr>
        <w:t xml:space="preserve"> spatial clusters of high and low values </w:t>
      </w:r>
      <w:r w:rsidR="006833A8">
        <w:rPr>
          <w:lang w:val="en-US"/>
        </w:rPr>
        <w:fldChar w:fldCharType="begin"/>
      </w:r>
      <w:r w:rsidR="00092080">
        <w:rPr>
          <w:lang w:val="en-US"/>
        </w:rPr>
        <w:instrText xml:space="preserve"> ADDIN ZOTERO_ITEM CSL_CITATION {"citationID":"aTjlZgjK","properties":{"formattedCitation":"(Getis and Ord, 1992)","plainCitation":"(Getis and Ord, 1992)","noteIndex":0},"citationItems":[{"id":2650,"uris":["http://zotero.org/groups/2700094/items/4I7YTLZD"],"itemData":{"id":2650,"type":"article-journal","abstract":"Introduced in this paper is a family of statistics, G, that can be used as a measure of spatial association in a number of circumstances. The basic statistic is derived, its properties are identified, and its advantages explained. Several of the G statistics make it possible to evaluate the spatial association of a variable within a specified distance of a single point. A comparison is made between a general G statistic and Moran's I for similar hypothetical and empirical conditions. The empirical work includes studies of sudden infant death syndrome by county in North Carolina and dwelling unit prices in metropolitan San Diego by zip-code districts. Results indicate that G statistics should be used in conjunction with I in order to identify characteristics of patterns not revealed by the I statistic alone and, specifically, the Gi and Gi* statistics enable us to detect local “pockets” of dependence that may not show up when using global statistics.","container-title":"Geographical Analysis","DOI":"https://doi.org/10.1111/j.1538-4632.1992.tb00261.x","ISSN":"1538-4632","issue":"3","language":"en","license":"1992 The Ohio State University","note":"_eprint: https://onlinelibrary.wiley.com/doi/pdf/10.1111/j.1538-4632.1992.tb00261.x","page":"189-206","source":"Wiley Online Library","title":"The Analysis of Spatial Association by Use of Distance Statistics","volume":"24","author":[{"family":"Getis","given":"Arthur"},{"family":"Ord","given":"J. K."}],"issued":{"date-parts":[["1992"]]}}}],"schema":"https://github.com/citation-style-language/schema/raw/master/csl-citation.json"} </w:instrText>
      </w:r>
      <w:r w:rsidR="006833A8">
        <w:rPr>
          <w:lang w:val="en-US"/>
        </w:rPr>
        <w:fldChar w:fldCharType="separate"/>
      </w:r>
      <w:r w:rsidR="00092080">
        <w:rPr>
          <w:noProof/>
          <w:lang w:val="en-US"/>
        </w:rPr>
        <w:t>(Getis and Ord, 1992)</w:t>
      </w:r>
      <w:r w:rsidR="006833A8">
        <w:rPr>
          <w:lang w:val="en-US"/>
        </w:rPr>
        <w:fldChar w:fldCharType="end"/>
      </w:r>
      <w:r w:rsidRPr="00F33903">
        <w:rPr>
          <w:lang w:val="en-US"/>
        </w:rPr>
        <w:t xml:space="preserve">. </w:t>
      </w:r>
      <w:r w:rsidR="00904159">
        <w:rPr>
          <w:lang w:val="en-US"/>
        </w:rPr>
        <w:t>H</w:t>
      </w:r>
      <w:r w:rsidR="00E977EC">
        <w:rPr>
          <w:lang w:val="en-US"/>
        </w:rPr>
        <w:t xml:space="preserve">otspots represent areas with </w:t>
      </w:r>
      <w:r w:rsidR="008C2B47">
        <w:rPr>
          <w:lang w:val="en-US"/>
        </w:rPr>
        <w:t xml:space="preserve">a </w:t>
      </w:r>
      <w:r w:rsidR="00E977EC">
        <w:rPr>
          <w:lang w:val="en-US"/>
        </w:rPr>
        <w:t xml:space="preserve">higher </w:t>
      </w:r>
      <w:r w:rsidR="007334E5">
        <w:rPr>
          <w:lang w:val="en-US"/>
        </w:rPr>
        <w:t>number</w:t>
      </w:r>
      <w:r w:rsidR="00E977EC">
        <w:rPr>
          <w:lang w:val="en-US"/>
        </w:rPr>
        <w:t xml:space="preserve"> of conflict events. </w:t>
      </w:r>
      <w:r w:rsidR="007334E5">
        <w:rPr>
          <w:lang w:val="en-US"/>
        </w:rPr>
        <w:t>The</w:t>
      </w:r>
      <w:r w:rsidR="00E977EC" w:rsidRPr="00F33903">
        <w:rPr>
          <w:lang w:val="en-US"/>
        </w:rPr>
        <w:t xml:space="preserve"> </w:t>
      </w:r>
      <w:proofErr w:type="spellStart"/>
      <w:r w:rsidR="00E977EC" w:rsidRPr="00F33903">
        <w:rPr>
          <w:lang w:val="en-US"/>
        </w:rPr>
        <w:t>Getis</w:t>
      </w:r>
      <w:proofErr w:type="spellEnd"/>
      <w:r w:rsidR="00E977EC" w:rsidRPr="00F33903">
        <w:rPr>
          <w:lang w:val="en-US"/>
        </w:rPr>
        <w:t>-Ord algorithm</w:t>
      </w:r>
      <w:r w:rsidR="00E977EC">
        <w:rPr>
          <w:lang w:val="en-US"/>
        </w:rPr>
        <w:t xml:space="preserve"> </w:t>
      </w:r>
      <w:r w:rsidR="007334E5">
        <w:rPr>
          <w:lang w:val="en-US"/>
        </w:rPr>
        <w:t xml:space="preserve">identifies hotspots by comparing </w:t>
      </w:r>
      <w:r w:rsidR="008C2B47">
        <w:rPr>
          <w:lang w:val="en-US"/>
        </w:rPr>
        <w:t>neighboring</w:t>
      </w:r>
      <w:r w:rsidR="007334E5">
        <w:rPr>
          <w:lang w:val="en-US"/>
        </w:rPr>
        <w:t xml:space="preserve"> areas and selecting those </w:t>
      </w:r>
      <w:r w:rsidR="001B6B24">
        <w:rPr>
          <w:lang w:val="en-US"/>
        </w:rPr>
        <w:t xml:space="preserve">with </w:t>
      </w:r>
      <w:r w:rsidR="000D2DCE">
        <w:rPr>
          <w:lang w:val="en-US"/>
        </w:rPr>
        <w:t>more</w:t>
      </w:r>
      <w:r w:rsidR="007334E5">
        <w:rPr>
          <w:lang w:val="en-US"/>
        </w:rPr>
        <w:t xml:space="preserve"> conflict events.</w:t>
      </w:r>
      <w:r w:rsidR="008C2B47">
        <w:rPr>
          <w:lang w:val="en-US"/>
        </w:rPr>
        <w:t xml:space="preserve"> Contrary to other methods such as heatmaps based on kernel density, hotspots identified by the </w:t>
      </w:r>
      <w:proofErr w:type="spellStart"/>
      <w:r w:rsidR="008C2B47">
        <w:rPr>
          <w:lang w:val="en-US"/>
        </w:rPr>
        <w:t>Getis</w:t>
      </w:r>
      <w:proofErr w:type="spellEnd"/>
      <w:r w:rsidR="008C2B47">
        <w:rPr>
          <w:lang w:val="en-US"/>
        </w:rPr>
        <w:t>-Ord algorithm are statistically different from their neighboring units rather than based on an arbitrary threshold.</w:t>
      </w:r>
    </w:p>
    <w:p w14:paraId="0281C58C" w14:textId="3219E84C" w:rsidR="00F6377A" w:rsidRDefault="00582202" w:rsidP="00BE1628">
      <w:pPr>
        <w:spacing w:after="0" w:line="276" w:lineRule="auto"/>
        <w:rPr>
          <w:lang w:val="en-US"/>
        </w:rPr>
      </w:pPr>
      <w:r w:rsidRPr="00F33903">
        <w:rPr>
          <w:noProof/>
          <w:lang w:val="en-US"/>
        </w:rPr>
        <w:lastRenderedPageBreak/>
        <w:drawing>
          <wp:anchor distT="0" distB="0" distL="114300" distR="114300" simplePos="0" relativeHeight="251679232" behindDoc="1" locked="0" layoutInCell="1" allowOverlap="1" wp14:anchorId="3026511E" wp14:editId="281160F6">
            <wp:simplePos x="0" y="0"/>
            <wp:positionH relativeFrom="column">
              <wp:posOffset>2908219</wp:posOffset>
            </wp:positionH>
            <wp:positionV relativeFrom="paragraph">
              <wp:posOffset>153</wp:posOffset>
            </wp:positionV>
            <wp:extent cx="2315210" cy="2565400"/>
            <wp:effectExtent l="0" t="0" r="0" b="0"/>
            <wp:wrapTight wrapText="bothSides">
              <wp:wrapPolygon edited="0">
                <wp:start x="0" y="0"/>
                <wp:lineTo x="0" y="21493"/>
                <wp:lineTo x="21446" y="21493"/>
                <wp:lineTo x="21446" y="0"/>
                <wp:lineTo x="0" y="0"/>
              </wp:wrapPolygon>
            </wp:wrapTight>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2315210" cy="256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3A51" w:rsidRPr="00F33903">
        <w:rPr>
          <w:noProof/>
          <w:lang w:val="en-US"/>
        </w:rPr>
        <w:drawing>
          <wp:anchor distT="0" distB="0" distL="114300" distR="114300" simplePos="0" relativeHeight="251658752" behindDoc="1" locked="0" layoutInCell="1" allowOverlap="1" wp14:anchorId="0A07C38A" wp14:editId="59797C5B">
            <wp:simplePos x="0" y="0"/>
            <wp:positionH relativeFrom="column">
              <wp:posOffset>221615</wp:posOffset>
            </wp:positionH>
            <wp:positionV relativeFrom="paragraph">
              <wp:posOffset>3810</wp:posOffset>
            </wp:positionV>
            <wp:extent cx="2353310" cy="2565400"/>
            <wp:effectExtent l="0" t="0" r="0" b="0"/>
            <wp:wrapTight wrapText="bothSides">
              <wp:wrapPolygon edited="0">
                <wp:start x="0" y="0"/>
                <wp:lineTo x="0" y="21493"/>
                <wp:lineTo x="21448" y="21493"/>
                <wp:lineTo x="21448" y="0"/>
                <wp:lineTo x="0" y="0"/>
              </wp:wrapPolygon>
            </wp:wrapTight>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2353310" cy="256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807348" w14:textId="06CCFF71" w:rsidR="00F6377A" w:rsidRPr="00F33903" w:rsidRDefault="00F6377A" w:rsidP="00F6377A">
      <w:pPr>
        <w:spacing w:after="0" w:line="276" w:lineRule="auto"/>
        <w:rPr>
          <w:lang w:val="en-US"/>
        </w:rPr>
      </w:pPr>
    </w:p>
    <w:p w14:paraId="62697A24" w14:textId="4468E88B" w:rsidR="00484CE6" w:rsidRDefault="00484CE6" w:rsidP="00F6377A">
      <w:pPr>
        <w:spacing w:after="0" w:line="276" w:lineRule="auto"/>
        <w:jc w:val="left"/>
        <w:rPr>
          <w:i/>
          <w:iCs/>
          <w:lang w:val="en-US"/>
        </w:rPr>
      </w:pPr>
    </w:p>
    <w:p w14:paraId="544586BC" w14:textId="0B49D31F" w:rsidR="00484CE6" w:rsidRDefault="00484CE6" w:rsidP="00F6377A">
      <w:pPr>
        <w:spacing w:after="0" w:line="276" w:lineRule="auto"/>
        <w:jc w:val="left"/>
        <w:rPr>
          <w:i/>
          <w:iCs/>
          <w:lang w:val="en-US"/>
        </w:rPr>
      </w:pPr>
    </w:p>
    <w:p w14:paraId="09898712" w14:textId="33D4E987" w:rsidR="00484CE6" w:rsidRDefault="00484CE6" w:rsidP="00F6377A">
      <w:pPr>
        <w:spacing w:after="0" w:line="276" w:lineRule="auto"/>
        <w:jc w:val="left"/>
        <w:rPr>
          <w:i/>
          <w:iCs/>
          <w:lang w:val="en-US"/>
        </w:rPr>
      </w:pPr>
    </w:p>
    <w:p w14:paraId="76FF5D2A" w14:textId="3965E2B2" w:rsidR="00484CE6" w:rsidRDefault="00484CE6" w:rsidP="00F6377A">
      <w:pPr>
        <w:spacing w:after="0" w:line="276" w:lineRule="auto"/>
        <w:jc w:val="left"/>
        <w:rPr>
          <w:i/>
          <w:iCs/>
          <w:lang w:val="en-US"/>
        </w:rPr>
      </w:pPr>
    </w:p>
    <w:p w14:paraId="287438B8" w14:textId="45A6FE7E" w:rsidR="00484CE6" w:rsidRDefault="00484CE6" w:rsidP="00F6377A">
      <w:pPr>
        <w:spacing w:after="0" w:line="276" w:lineRule="auto"/>
        <w:jc w:val="left"/>
        <w:rPr>
          <w:i/>
          <w:iCs/>
          <w:lang w:val="en-US"/>
        </w:rPr>
      </w:pPr>
    </w:p>
    <w:p w14:paraId="4D5D0E73" w14:textId="456F21DD" w:rsidR="00484CE6" w:rsidRDefault="00484CE6" w:rsidP="00F6377A">
      <w:pPr>
        <w:spacing w:after="0" w:line="276" w:lineRule="auto"/>
        <w:jc w:val="left"/>
        <w:rPr>
          <w:i/>
          <w:iCs/>
          <w:lang w:val="en-US"/>
        </w:rPr>
      </w:pPr>
    </w:p>
    <w:p w14:paraId="50B87102" w14:textId="2D28B0DA" w:rsidR="00484CE6" w:rsidRDefault="00484CE6" w:rsidP="00F6377A">
      <w:pPr>
        <w:spacing w:after="0" w:line="276" w:lineRule="auto"/>
        <w:jc w:val="left"/>
        <w:rPr>
          <w:i/>
          <w:iCs/>
          <w:lang w:val="en-US"/>
        </w:rPr>
      </w:pPr>
    </w:p>
    <w:p w14:paraId="3E972A2A" w14:textId="5DA189DD" w:rsidR="00484CE6" w:rsidRDefault="00484CE6" w:rsidP="00F6377A">
      <w:pPr>
        <w:spacing w:after="0" w:line="276" w:lineRule="auto"/>
        <w:jc w:val="left"/>
        <w:rPr>
          <w:i/>
          <w:iCs/>
          <w:lang w:val="en-US"/>
        </w:rPr>
      </w:pPr>
    </w:p>
    <w:p w14:paraId="5F48C3D4" w14:textId="77777777" w:rsidR="00484CE6" w:rsidRDefault="00484CE6" w:rsidP="00F6377A">
      <w:pPr>
        <w:spacing w:after="0" w:line="276" w:lineRule="auto"/>
        <w:jc w:val="left"/>
        <w:rPr>
          <w:i/>
          <w:iCs/>
          <w:lang w:val="en-US"/>
        </w:rPr>
      </w:pPr>
    </w:p>
    <w:p w14:paraId="1F98BC9A" w14:textId="52EDD690" w:rsidR="00484CE6" w:rsidRDefault="00484CE6" w:rsidP="00F6377A">
      <w:pPr>
        <w:spacing w:after="0" w:line="276" w:lineRule="auto"/>
        <w:jc w:val="left"/>
        <w:rPr>
          <w:i/>
          <w:iCs/>
          <w:lang w:val="en-US"/>
        </w:rPr>
      </w:pPr>
    </w:p>
    <w:p w14:paraId="6B41B5A4" w14:textId="1C8C8144" w:rsidR="00484CE6" w:rsidRDefault="00484CE6" w:rsidP="00F6377A">
      <w:pPr>
        <w:spacing w:after="0" w:line="276" w:lineRule="auto"/>
        <w:jc w:val="left"/>
        <w:rPr>
          <w:i/>
          <w:iCs/>
          <w:lang w:val="en-US"/>
        </w:rPr>
      </w:pPr>
    </w:p>
    <w:p w14:paraId="079161B6" w14:textId="77777777" w:rsidR="00484CE6" w:rsidRDefault="00484CE6" w:rsidP="00F6377A">
      <w:pPr>
        <w:spacing w:after="0" w:line="276" w:lineRule="auto"/>
        <w:jc w:val="left"/>
        <w:rPr>
          <w:i/>
          <w:iCs/>
          <w:lang w:val="en-US"/>
        </w:rPr>
      </w:pPr>
    </w:p>
    <w:p w14:paraId="4DD33DD0" w14:textId="61C25C2B" w:rsidR="00F6377A" w:rsidRDefault="00F6377A" w:rsidP="00F6377A">
      <w:pPr>
        <w:spacing w:after="0" w:line="276" w:lineRule="auto"/>
        <w:jc w:val="left"/>
        <w:rPr>
          <w:i/>
          <w:iCs/>
          <w:lang w:val="en-US"/>
        </w:rPr>
      </w:pPr>
      <w:r w:rsidRPr="00F33903">
        <w:rPr>
          <w:i/>
          <w:iCs/>
          <w:lang w:val="en-US"/>
        </w:rPr>
        <w:t xml:space="preserve">Figure </w:t>
      </w:r>
      <w:r w:rsidR="00582202">
        <w:rPr>
          <w:i/>
          <w:iCs/>
          <w:lang w:val="en-US"/>
        </w:rPr>
        <w:t>2</w:t>
      </w:r>
      <w:r w:rsidRPr="00F33903">
        <w:rPr>
          <w:i/>
          <w:iCs/>
          <w:lang w:val="en-US"/>
        </w:rPr>
        <w:t xml:space="preserve">: </w:t>
      </w:r>
      <w:r w:rsidR="009A759E">
        <w:rPr>
          <w:i/>
          <w:iCs/>
          <w:lang w:val="en-US"/>
        </w:rPr>
        <w:t>C</w:t>
      </w:r>
      <w:r w:rsidRPr="00F33903">
        <w:rPr>
          <w:i/>
          <w:iCs/>
          <w:lang w:val="en-US"/>
        </w:rPr>
        <w:t>onflict in the Afghan-Pakistan</w:t>
      </w:r>
      <w:r>
        <w:rPr>
          <w:i/>
          <w:iCs/>
          <w:lang w:val="en-US"/>
        </w:rPr>
        <w:t>i</w:t>
      </w:r>
      <w:r w:rsidRPr="00F33903">
        <w:rPr>
          <w:i/>
          <w:iCs/>
          <w:lang w:val="en-US"/>
        </w:rPr>
        <w:t xml:space="preserve"> </w:t>
      </w:r>
      <w:r>
        <w:rPr>
          <w:i/>
          <w:iCs/>
          <w:lang w:val="en-US"/>
        </w:rPr>
        <w:t xml:space="preserve">borderlands </w:t>
      </w:r>
      <w:r w:rsidRPr="00F33903">
        <w:rPr>
          <w:i/>
          <w:iCs/>
          <w:lang w:val="en-US"/>
        </w:rPr>
        <w:t>in 2006. Left: conflict events (red circles) and conflict shape (gr</w:t>
      </w:r>
      <w:r w:rsidR="00C15F10">
        <w:rPr>
          <w:i/>
          <w:iCs/>
          <w:lang w:val="en-US"/>
        </w:rPr>
        <w:t>a</w:t>
      </w:r>
      <w:r w:rsidRPr="00F33903">
        <w:rPr>
          <w:i/>
          <w:iCs/>
          <w:lang w:val="en-US"/>
        </w:rPr>
        <w:t xml:space="preserve">y polygon). Right: Squares used for the calculation of Gi* statistics. Hotspots with </w:t>
      </w:r>
      <w:r>
        <w:rPr>
          <w:i/>
          <w:iCs/>
          <w:lang w:val="en-US"/>
        </w:rPr>
        <w:t xml:space="preserve">a </w:t>
      </w:r>
      <w:r w:rsidRPr="00F33903">
        <w:rPr>
          <w:i/>
          <w:iCs/>
          <w:lang w:val="en-US"/>
        </w:rPr>
        <w:t xml:space="preserve">z-score equal </w:t>
      </w:r>
      <w:r>
        <w:rPr>
          <w:i/>
          <w:iCs/>
          <w:lang w:val="en-US"/>
        </w:rPr>
        <w:t xml:space="preserve">to </w:t>
      </w:r>
      <w:r w:rsidRPr="00F33903">
        <w:rPr>
          <w:i/>
          <w:iCs/>
          <w:lang w:val="en-US"/>
        </w:rPr>
        <w:t xml:space="preserve">or larger than 1.96 (yellow </w:t>
      </w:r>
      <w:r>
        <w:rPr>
          <w:i/>
          <w:iCs/>
          <w:lang w:val="en-US"/>
        </w:rPr>
        <w:t xml:space="preserve">and red </w:t>
      </w:r>
      <w:r w:rsidRPr="00F33903">
        <w:rPr>
          <w:i/>
          <w:iCs/>
          <w:lang w:val="en-US"/>
        </w:rPr>
        <w:t>squares)</w:t>
      </w:r>
      <w:r>
        <w:rPr>
          <w:i/>
          <w:iCs/>
          <w:lang w:val="en-US"/>
        </w:rPr>
        <w:t>.</w:t>
      </w:r>
    </w:p>
    <w:p w14:paraId="66ABAEC6" w14:textId="77777777" w:rsidR="00904159" w:rsidRDefault="00904159" w:rsidP="00F6377A">
      <w:pPr>
        <w:spacing w:after="0" w:line="276" w:lineRule="auto"/>
        <w:jc w:val="left"/>
        <w:rPr>
          <w:i/>
          <w:iCs/>
          <w:lang w:val="en-US"/>
        </w:rPr>
      </w:pPr>
    </w:p>
    <w:p w14:paraId="34E76C0E" w14:textId="75111487" w:rsidR="00AB4518" w:rsidRPr="00F33903" w:rsidRDefault="003C0F71" w:rsidP="00BE1628">
      <w:pPr>
        <w:spacing w:after="0" w:line="276" w:lineRule="auto"/>
        <w:rPr>
          <w:lang w:val="en-US"/>
        </w:rPr>
      </w:pPr>
      <w:r>
        <w:rPr>
          <w:lang w:val="en-US"/>
        </w:rPr>
        <w:t>For</w:t>
      </w:r>
      <w:r w:rsidR="007334E5">
        <w:rPr>
          <w:lang w:val="en-US"/>
        </w:rPr>
        <w:t xml:space="preserve"> the analysis, we build a</w:t>
      </w:r>
      <w:r w:rsidR="00AB4518" w:rsidRPr="00F33903">
        <w:rPr>
          <w:lang w:val="en-US"/>
        </w:rPr>
        <w:t xml:space="preserve"> list of neighboring units</w:t>
      </w:r>
      <w:r w:rsidR="00070ED0">
        <w:rPr>
          <w:lang w:val="en-US"/>
        </w:rPr>
        <w:t>,</w:t>
      </w:r>
      <w:r w:rsidR="007334E5">
        <w:rPr>
          <w:lang w:val="en-US"/>
        </w:rPr>
        <w:t xml:space="preserve"> </w:t>
      </w:r>
      <w:r w:rsidR="00070ED0">
        <w:rPr>
          <w:lang w:val="en-US"/>
        </w:rPr>
        <w:t xml:space="preserve">defined as </w:t>
      </w:r>
      <w:r w:rsidRPr="00F33903">
        <w:rPr>
          <w:lang w:val="en-US"/>
        </w:rPr>
        <w:t>squares that share at least one side</w:t>
      </w:r>
      <w:r w:rsidR="00070ED0">
        <w:rPr>
          <w:lang w:val="en-US"/>
        </w:rPr>
        <w:t>,</w:t>
      </w:r>
      <w:r>
        <w:rPr>
          <w:lang w:val="en-US"/>
        </w:rPr>
        <w:t xml:space="preserve"> </w:t>
      </w:r>
      <w:r w:rsidR="007334E5">
        <w:rPr>
          <w:lang w:val="en-US"/>
        </w:rPr>
        <w:t>by creating</w:t>
      </w:r>
      <w:r w:rsidR="00AB4518" w:rsidRPr="00F33903">
        <w:rPr>
          <w:lang w:val="en-US"/>
        </w:rPr>
        <w:t xml:space="preserve"> a fishnet </w:t>
      </w:r>
      <w:r w:rsidR="008C2B47">
        <w:rPr>
          <w:lang w:val="en-US"/>
        </w:rPr>
        <w:t>with</w:t>
      </w:r>
      <w:r w:rsidR="00AB4518" w:rsidRPr="00F33903">
        <w:rPr>
          <w:lang w:val="en-US"/>
        </w:rPr>
        <w:t xml:space="preserve"> 50</w:t>
      </w:r>
      <w:r w:rsidR="00941FF7">
        <w:rPr>
          <w:lang w:val="en-US"/>
        </w:rPr>
        <w:t>x</w:t>
      </w:r>
      <w:r w:rsidR="00AB4518" w:rsidRPr="00F33903">
        <w:rPr>
          <w:lang w:val="en-US"/>
        </w:rPr>
        <w:t>50km squares</w:t>
      </w:r>
      <w:r w:rsidR="007334E5">
        <w:rPr>
          <w:lang w:val="en-US"/>
        </w:rPr>
        <w:t xml:space="preserve">. </w:t>
      </w:r>
      <w:r w:rsidR="00AB4518" w:rsidRPr="00F33903">
        <w:rPr>
          <w:lang w:val="en-US"/>
        </w:rPr>
        <w:t>We calculate Gi* statistics that return a z-score</w:t>
      </w:r>
      <w:r w:rsidR="008C2B47">
        <w:rPr>
          <w:lang w:val="en-US"/>
        </w:rPr>
        <w:t>, a measure of statistical significance,</w:t>
      </w:r>
      <w:r w:rsidR="00AB4518" w:rsidRPr="00F33903">
        <w:rPr>
          <w:lang w:val="en-US"/>
        </w:rPr>
        <w:t xml:space="preserve"> for each square. The statistically significant positive high values of z-scores signal areas of conflict hotspots. We consider squares with a z-score equal </w:t>
      </w:r>
      <w:r w:rsidR="008C2B47">
        <w:rPr>
          <w:lang w:val="en-US"/>
        </w:rPr>
        <w:t xml:space="preserve">to </w:t>
      </w:r>
      <w:r w:rsidR="00AB4518" w:rsidRPr="00F33903">
        <w:rPr>
          <w:lang w:val="en-US"/>
        </w:rPr>
        <w:t>or greater than 1.96 to be a hotspot.</w:t>
      </w:r>
      <w:r w:rsidR="008C2B47">
        <w:rPr>
          <w:lang w:val="en-US"/>
        </w:rPr>
        <w:t xml:space="preserve"> </w:t>
      </w:r>
    </w:p>
    <w:p w14:paraId="342BA088" w14:textId="296E548E" w:rsidR="00F6377A" w:rsidRPr="00F33903" w:rsidRDefault="00F6377A" w:rsidP="00BE1628">
      <w:pPr>
        <w:spacing w:after="0" w:line="276" w:lineRule="auto"/>
        <w:jc w:val="left"/>
        <w:rPr>
          <w:rFonts w:asciiTheme="majorBidi" w:hAnsiTheme="majorBidi" w:cstheme="majorBidi"/>
          <w:i/>
          <w:iCs/>
          <w:lang w:val="en-US"/>
        </w:rPr>
      </w:pPr>
    </w:p>
    <w:p w14:paraId="207A2558" w14:textId="13E40BE0" w:rsidR="00AB4518" w:rsidRPr="00F33903" w:rsidRDefault="00AB4518" w:rsidP="00BE1628">
      <w:pPr>
        <w:spacing w:after="0" w:line="276" w:lineRule="auto"/>
        <w:rPr>
          <w:i/>
          <w:iCs/>
          <w:lang w:val="en-US"/>
        </w:rPr>
      </w:pPr>
      <w:r w:rsidRPr="00F33903">
        <w:rPr>
          <w:i/>
          <w:iCs/>
          <w:lang w:val="en-US"/>
        </w:rPr>
        <w:t>Process tracing</w:t>
      </w:r>
    </w:p>
    <w:p w14:paraId="6E80ADC7" w14:textId="676F0AFE" w:rsidR="00E823B6" w:rsidRPr="00507462" w:rsidRDefault="00AB4518" w:rsidP="00BE1628">
      <w:pPr>
        <w:spacing w:after="0" w:line="276" w:lineRule="auto"/>
        <w:rPr>
          <w:rFonts w:cs="Times New Roman"/>
          <w:lang w:val="en-US"/>
        </w:rPr>
      </w:pPr>
      <w:r w:rsidRPr="00507462">
        <w:rPr>
          <w:rFonts w:cs="Times New Roman"/>
          <w:lang w:val="en-US"/>
        </w:rPr>
        <w:t xml:space="preserve">Process tracing helps evaluate whether the proposed relationship between the change in dominant actors and </w:t>
      </w:r>
      <w:r w:rsidR="00D678AD" w:rsidRPr="00507462">
        <w:rPr>
          <w:rFonts w:cs="Times New Roman"/>
          <w:lang w:val="en-US"/>
        </w:rPr>
        <w:t xml:space="preserve">the conflict shape’s </w:t>
      </w:r>
      <w:r w:rsidRPr="00507462">
        <w:rPr>
          <w:rFonts w:cs="Times New Roman"/>
          <w:lang w:val="en-US"/>
        </w:rPr>
        <w:t>shifting contraction/expansion</w:t>
      </w:r>
      <w:r w:rsidR="00D678AD" w:rsidRPr="00507462">
        <w:rPr>
          <w:rFonts w:cs="Times New Roman"/>
          <w:lang w:val="en-US"/>
        </w:rPr>
        <w:t xml:space="preserve"> </w:t>
      </w:r>
      <w:r w:rsidRPr="00507462">
        <w:rPr>
          <w:rFonts w:cs="Times New Roman"/>
          <w:lang w:val="en-US"/>
        </w:rPr>
        <w:t xml:space="preserve">is causal or spurious </w:t>
      </w:r>
      <w:r w:rsidR="006833A8" w:rsidRPr="00507462">
        <w:rPr>
          <w:rFonts w:cs="Times New Roman"/>
          <w:lang w:val="en-US"/>
        </w:rPr>
        <w:fldChar w:fldCharType="begin"/>
      </w:r>
      <w:r w:rsidR="00092080">
        <w:rPr>
          <w:rFonts w:cs="Times New Roman"/>
          <w:lang w:val="en-US"/>
        </w:rPr>
        <w:instrText xml:space="preserve"> ADDIN ZOTERO_ITEM CSL_CITATION {"citationID":"70xFh2bX","properties":{"formattedCitation":"(George and Bennett, 2005: 9)","plainCitation":"(George and Bennett, 2005: 9)","noteIndex":0},"citationItems":[{"id":84,"uris":["http://zotero.org/users/1557557/items/S937DGK7"],"itemData":{"id":84,"type":"book","call-number":"H61 .G46 2005","collection-title":"BCSIA studies in international security","event-place":"Cambridge, Massachusetts","ISBN":"978-0-262-07257-1","number-of-pages":"331","publisher":"MIT Press","publisher-place":"Cambridge, Massachusetts","source":"Library of Congress ISBN","title":"Case studies and theory development in the social sciences","author":[{"family":"George","given":"Alexander L."},{"family":"Bennett","given":"Andrew"}],"issued":{"date-parts":[["2005"]]}},"locator":"9","label":"page"}],"schema":"https://github.com/citation-style-language/schema/raw/master/csl-citation.json"} </w:instrText>
      </w:r>
      <w:r w:rsidR="006833A8" w:rsidRPr="00507462">
        <w:rPr>
          <w:rFonts w:cs="Times New Roman"/>
          <w:lang w:val="en-US"/>
        </w:rPr>
        <w:fldChar w:fldCharType="separate"/>
      </w:r>
      <w:r w:rsidR="00092080">
        <w:rPr>
          <w:rFonts w:cs="Times New Roman"/>
          <w:noProof/>
          <w:lang w:val="en-US"/>
        </w:rPr>
        <w:t>(George and Bennett, 2005: 9)</w:t>
      </w:r>
      <w:r w:rsidR="006833A8" w:rsidRPr="00507462">
        <w:rPr>
          <w:rFonts w:cs="Times New Roman"/>
          <w:lang w:val="en-US"/>
        </w:rPr>
        <w:fldChar w:fldCharType="end"/>
      </w:r>
      <w:r w:rsidRPr="00507462">
        <w:rPr>
          <w:rFonts w:cs="Times New Roman"/>
          <w:lang w:val="en-US"/>
        </w:rPr>
        <w:t>. In</w:t>
      </w:r>
      <w:r w:rsidR="001C49CE" w:rsidRPr="00507462">
        <w:rPr>
          <w:rFonts w:cs="Times New Roman"/>
          <w:lang w:val="en-US"/>
        </w:rPr>
        <w:t xml:space="preserve"> both </w:t>
      </w:r>
      <w:r w:rsidRPr="00507462">
        <w:rPr>
          <w:rFonts w:cs="Times New Roman"/>
          <w:lang w:val="en-US"/>
        </w:rPr>
        <w:t>probe</w:t>
      </w:r>
      <w:r w:rsidR="001C49CE" w:rsidRPr="00507462">
        <w:rPr>
          <w:rFonts w:cs="Times New Roman"/>
          <w:lang w:val="en-US"/>
        </w:rPr>
        <w:t>s</w:t>
      </w:r>
      <w:r w:rsidRPr="00507462">
        <w:rPr>
          <w:rFonts w:cs="Times New Roman"/>
          <w:lang w:val="en-US"/>
        </w:rPr>
        <w:t xml:space="preserve">, we choose two cases </w:t>
      </w:r>
      <w:r w:rsidR="00D678AD" w:rsidRPr="00507462">
        <w:rPr>
          <w:rFonts w:cs="Times New Roman"/>
          <w:lang w:val="en-US"/>
        </w:rPr>
        <w:t xml:space="preserve">as pairs </w:t>
      </w:r>
      <w:r w:rsidRPr="00507462">
        <w:rPr>
          <w:rFonts w:cs="Times New Roman"/>
          <w:lang w:val="en-US"/>
        </w:rPr>
        <w:t xml:space="preserve">following a most-similar systems design </w:t>
      </w:r>
      <w:r w:rsidR="006833A8" w:rsidRPr="00507462">
        <w:rPr>
          <w:rFonts w:cs="Times New Roman"/>
          <w:lang w:val="en-US"/>
        </w:rPr>
        <w:fldChar w:fldCharType="begin"/>
      </w:r>
      <w:r w:rsidR="00092080">
        <w:rPr>
          <w:rFonts w:cs="Times New Roman"/>
          <w:lang w:val="en-US"/>
        </w:rPr>
        <w:instrText xml:space="preserve"> ADDIN ZOTERO_ITEM CSL_CITATION {"citationID":"UnoS6VsP","properties":{"formattedCitation":"(Gerring, 2017; Przeworski and Teune, 1970)","plainCitation":"(Gerring, 2017; Przeworski and Teune, 1970)","noteIndex":0},"citationItems":[{"id":2677,"uris":["http://zotero.org/groups/2700094/items/G428L4VC"],"itemData":{"id":2677,"type":"article-journal","abstract":"One might argue that political science has gone further than any other social science in developing a rigorous field of study devoted to qualitative methods. This review article begins by discussing the time-honored qualitative/quantitative distinction. What is qualitative data and analysis, and how does it differ from quantitative data and analysis? I propose a narrow definition of “qualitative” and explore its implications. I also explore in a speculative vein some of the factors underlying the ongoing Methodenstreit between scholars who identify with quantitative and qualitative approaches to social science. In the remainder of the article I discuss areas of qualitative research that have been especially fecund over the past decade. These include case selection, causal inference, and multimethod research.","container-title":"Annual Review of Political Science","DOI":"10.1146/annurev-polisci-092415-024158","ISSN":"1094-2939, 1545-1577","issue":"1","journalAbbreviation":"Annu. Rev. Polit. Sci.","language":"en","page":"15-36","source":"DOI.org (Crossref)","title":"Qualitative Methods","volume":"20","author":[{"family":"Gerring","given":"John"}],"issued":{"date-parts":[["2017",5,11]]}}},{"id":2712,"uris":["http://zotero.org/groups/2700094/items/SIA9HYXG"],"itemData":{"id":2712,"type":"book","event-place":"New York, NY","publisher":"John Wiley and Sons, Inc.","publisher-place":"New York, NY","title":"The Logic of Comparative Social Inquiry","author":[{"family":"Przeworski","given":"Adam"},{"family":"Teune","given":"Henry"}],"issued":{"date-parts":[["1970"]]}}}],"schema":"https://github.com/citation-style-language/schema/raw/master/csl-citation.json"} </w:instrText>
      </w:r>
      <w:r w:rsidR="006833A8" w:rsidRPr="00507462">
        <w:rPr>
          <w:rFonts w:cs="Times New Roman"/>
          <w:lang w:val="en-US"/>
        </w:rPr>
        <w:fldChar w:fldCharType="separate"/>
      </w:r>
      <w:r w:rsidR="00092080">
        <w:rPr>
          <w:rFonts w:cs="Times New Roman"/>
          <w:noProof/>
          <w:lang w:val="en-US"/>
        </w:rPr>
        <w:t>(Gerring, 2017; Przeworski and Teune, 1970)</w:t>
      </w:r>
      <w:r w:rsidR="006833A8" w:rsidRPr="00507462">
        <w:rPr>
          <w:rFonts w:cs="Times New Roman"/>
          <w:lang w:val="en-US"/>
        </w:rPr>
        <w:fldChar w:fldCharType="end"/>
      </w:r>
      <w:r w:rsidR="001C49CE" w:rsidRPr="00507462">
        <w:rPr>
          <w:rFonts w:cs="Times New Roman"/>
          <w:lang w:val="en-US"/>
        </w:rPr>
        <w:t>:</w:t>
      </w:r>
      <w:r w:rsidRPr="00507462">
        <w:rPr>
          <w:rStyle w:val="EndnoteReference"/>
          <w:rFonts w:cs="Times New Roman"/>
          <w:lang w:val="en-US"/>
        </w:rPr>
        <w:endnoteReference w:id="6"/>
      </w:r>
      <w:r w:rsidRPr="00507462">
        <w:rPr>
          <w:rFonts w:cs="Times New Roman"/>
          <w:lang w:val="en-US"/>
        </w:rPr>
        <w:t xml:space="preserve"> </w:t>
      </w:r>
      <w:r w:rsidR="001C49CE" w:rsidRPr="00507462">
        <w:rPr>
          <w:rFonts w:cs="Times New Roman"/>
          <w:lang w:val="en-US"/>
        </w:rPr>
        <w:t xml:space="preserve">the first probe features cases of </w:t>
      </w:r>
      <w:r w:rsidR="009676FD" w:rsidRPr="00507462">
        <w:rPr>
          <w:rFonts w:cs="Times New Roman"/>
          <w:lang w:val="en-US"/>
        </w:rPr>
        <w:t xml:space="preserve">expansion and the second probe features cases of contraction. </w:t>
      </w:r>
      <w:r w:rsidR="00107500" w:rsidRPr="00507462">
        <w:rPr>
          <w:rFonts w:cs="Times New Roman"/>
          <w:lang w:val="en-US"/>
        </w:rPr>
        <w:t xml:space="preserve">The twin objectives of </w:t>
      </w:r>
      <w:r w:rsidR="00941FF7" w:rsidRPr="00507462">
        <w:rPr>
          <w:rFonts w:cs="Times New Roman"/>
          <w:lang w:val="en-US"/>
        </w:rPr>
        <w:t>“</w:t>
      </w:r>
      <w:r w:rsidR="00107500" w:rsidRPr="00507462">
        <w:rPr>
          <w:rFonts w:cs="Times New Roman"/>
          <w:lang w:val="en-US"/>
        </w:rPr>
        <w:t>(1) a representative sample and (2) useful variation on the dimensions of theoretical interest</w:t>
      </w:r>
      <w:r w:rsidR="00941FF7" w:rsidRPr="00507462">
        <w:rPr>
          <w:rFonts w:cs="Times New Roman"/>
          <w:lang w:val="en-US"/>
        </w:rPr>
        <w:t>”</w:t>
      </w:r>
      <w:r w:rsidR="00107500" w:rsidRPr="00507462">
        <w:rPr>
          <w:rFonts w:cs="Times New Roman"/>
          <w:lang w:val="en-US"/>
        </w:rPr>
        <w:t xml:space="preserve"> guide our selection (Seawright and </w:t>
      </w:r>
      <w:proofErr w:type="spellStart"/>
      <w:r w:rsidR="00107500" w:rsidRPr="00507462">
        <w:rPr>
          <w:rFonts w:cs="Times New Roman"/>
          <w:lang w:val="en-US"/>
        </w:rPr>
        <w:t>Gerring</w:t>
      </w:r>
      <w:proofErr w:type="spellEnd"/>
      <w:r w:rsidR="00107500" w:rsidRPr="00507462">
        <w:rPr>
          <w:rFonts w:cs="Times New Roman"/>
          <w:lang w:val="en-US"/>
        </w:rPr>
        <w:t xml:space="preserve">, 2008: 296). </w:t>
      </w:r>
      <w:r w:rsidRPr="00507462">
        <w:rPr>
          <w:rFonts w:cs="Times New Roman"/>
          <w:lang w:val="en-US"/>
        </w:rPr>
        <w:t xml:space="preserve">We selected these cases on the independent variable, ensuring in each pair variation in the presence/absence of new dominant actors (explanatory variable) while other characteristics of interest are similar. </w:t>
      </w:r>
      <w:bookmarkStart w:id="11" w:name="_Hlk131241370"/>
      <w:r w:rsidRPr="00507462">
        <w:rPr>
          <w:rFonts w:cs="Times New Roman"/>
          <w:lang w:val="en-US"/>
        </w:rPr>
        <w:t xml:space="preserve">In both pairs, we conduct a within-case analysis of each case to evaluate the causal mechanism (low-risk/high-opportunity </w:t>
      </w:r>
      <w:r w:rsidR="00904159" w:rsidRPr="00507462">
        <w:rPr>
          <w:rFonts w:cs="Times New Roman"/>
          <w:lang w:val="en-US"/>
        </w:rPr>
        <w:t>attraction</w:t>
      </w:r>
      <w:r w:rsidRPr="00507462">
        <w:rPr>
          <w:rFonts w:cs="Times New Roman"/>
          <w:lang w:val="en-US"/>
        </w:rPr>
        <w:t xml:space="preserve">) and a cross-case analysis to compare the two. </w:t>
      </w:r>
      <w:bookmarkEnd w:id="11"/>
      <w:r w:rsidR="0086336E" w:rsidRPr="00507462">
        <w:rPr>
          <w:rFonts w:cs="Times New Roman"/>
          <w:lang w:val="en-US"/>
        </w:rPr>
        <w:t xml:space="preserve">The second probe includes cases that differ in the conflict duration and contested issues, allowing us to test scope conditions </w:t>
      </w:r>
      <w:r w:rsidR="00941FF7" w:rsidRPr="00507462">
        <w:rPr>
          <w:rFonts w:cs="Times New Roman"/>
          <w:lang w:val="en-US"/>
        </w:rPr>
        <w:t>“</w:t>
      </w:r>
      <w:r w:rsidR="0086336E" w:rsidRPr="00507462">
        <w:rPr>
          <w:rFonts w:cs="Times New Roman"/>
          <w:lang w:val="en-US"/>
        </w:rPr>
        <w:t>through progressive pair comparison</w:t>
      </w:r>
      <w:r w:rsidR="00941FF7" w:rsidRPr="00507462">
        <w:rPr>
          <w:rFonts w:cs="Times New Roman"/>
          <w:lang w:val="en-US"/>
        </w:rPr>
        <w:t>”</w:t>
      </w:r>
      <w:r w:rsidR="0086336E" w:rsidRPr="00507462">
        <w:rPr>
          <w:rFonts w:cs="Times New Roman"/>
          <w:lang w:val="en-US"/>
        </w:rPr>
        <w:t xml:space="preserve"> </w:t>
      </w:r>
      <w:r w:rsidR="00A2039B" w:rsidRPr="00507462">
        <w:rPr>
          <w:rFonts w:cs="Times New Roman"/>
          <w:lang w:val="en-US"/>
        </w:rPr>
        <w:fldChar w:fldCharType="begin"/>
      </w:r>
      <w:r w:rsidR="00092080">
        <w:rPr>
          <w:rFonts w:cs="Times New Roman"/>
          <w:lang w:val="en-US"/>
        </w:rPr>
        <w:instrText xml:space="preserve"> ADDIN ZOTERO_ITEM CSL_CITATION {"citationID":"nIUHygLU","properties":{"formattedCitation":"(Tarrow, 2010: 251)","plainCitation":"(Tarrow, 2010: 251)","noteIndex":0},"citationItems":[{"id":2731,"uris":["http://zotero.org/groups/2700094/items/A752XQUH"],"itemData":{"id":2731,"type":"article-journal","abstract":"Paired comparison is a strategy of political analysis that has been widely used but seldom theorized. This is because it is often assimilated to single-case studies or regarded as a degenerate form of multicase analysis. This article argues that paired comparison is a distinct strategy of comparative analysis with advantages that both single-case and multicase comparisons lack. After reviewing how paired comparison has been dealt with in comparative politics, the article details a number of its advantages and pitfalls, illustrates them through the work of four major pairing comparativists, and proposes what is distinct about the strategy. It closes with a number of suggestions for using paired comparison more effectively.","container-title":"Comparative Political Studies","DOI":"10.1177/0010414009350044","ISSN":"0010-4140, 1552-3829","issue":"2","journalAbbreviation":"Comparative Political Studies","language":"en","page":"230-259","title":"The Strategy of Paired Comparison: Toward a Theory of Practice","title-short":"The Strategy of Paired Comparison","volume":"43","author":[{"family":"Tarrow","given":"Sidney"}],"issued":{"date-parts":[["2010",2]]}},"locator":"251","label":"page"}],"schema":"https://github.com/citation-style-language/schema/raw/master/csl-citation.json"} </w:instrText>
      </w:r>
      <w:r w:rsidR="00A2039B" w:rsidRPr="00507462">
        <w:rPr>
          <w:rFonts w:cs="Times New Roman"/>
          <w:lang w:val="en-US"/>
        </w:rPr>
        <w:fldChar w:fldCharType="separate"/>
      </w:r>
      <w:r w:rsidR="00092080">
        <w:rPr>
          <w:rFonts w:cs="Times New Roman"/>
          <w:noProof/>
          <w:lang w:val="en-US"/>
        </w:rPr>
        <w:t>(Tarrow, 2010: 251)</w:t>
      </w:r>
      <w:r w:rsidR="00A2039B" w:rsidRPr="00507462">
        <w:rPr>
          <w:rFonts w:cs="Times New Roman"/>
          <w:lang w:val="en-US"/>
        </w:rPr>
        <w:fldChar w:fldCharType="end"/>
      </w:r>
      <w:r w:rsidR="0086336E" w:rsidRPr="00507462">
        <w:rPr>
          <w:rFonts w:cs="Times New Roman"/>
          <w:lang w:val="en-US"/>
        </w:rPr>
        <w:t xml:space="preserve">. </w:t>
      </w:r>
      <w:r w:rsidR="00673413" w:rsidRPr="00507462">
        <w:rPr>
          <w:rFonts w:cs="Times New Roman"/>
          <w:lang w:val="en-US"/>
        </w:rPr>
        <w:t>T</w:t>
      </w:r>
      <w:r w:rsidRPr="00507462">
        <w:rPr>
          <w:rFonts w:cs="Times New Roman"/>
          <w:lang w:val="en-US"/>
        </w:rPr>
        <w:t>he second pair</w:t>
      </w:r>
      <w:r w:rsidR="00673413" w:rsidRPr="00507462">
        <w:rPr>
          <w:rFonts w:cs="Times New Roman"/>
          <w:lang w:val="en-US"/>
        </w:rPr>
        <w:t xml:space="preserve"> thus</w:t>
      </w:r>
      <w:r w:rsidRPr="00507462">
        <w:rPr>
          <w:rFonts w:cs="Times New Roman"/>
          <w:lang w:val="en-US"/>
        </w:rPr>
        <w:t xml:space="preserve"> helps to productively </w:t>
      </w:r>
      <w:r w:rsidR="00941FF7" w:rsidRPr="00507462">
        <w:rPr>
          <w:rFonts w:cs="Times New Roman"/>
          <w:lang w:val="en-US"/>
        </w:rPr>
        <w:t>“</w:t>
      </w:r>
      <w:r w:rsidRPr="00507462">
        <w:rPr>
          <w:rFonts w:cs="Times New Roman"/>
          <w:lang w:val="en-US"/>
        </w:rPr>
        <w:t>build contrasts into the research design,</w:t>
      </w:r>
      <w:r w:rsidR="00941FF7" w:rsidRPr="00507462">
        <w:rPr>
          <w:rFonts w:cs="Times New Roman"/>
          <w:lang w:val="en-US"/>
        </w:rPr>
        <w:t>”</w:t>
      </w:r>
      <w:r w:rsidRPr="00507462">
        <w:rPr>
          <w:rFonts w:cs="Times New Roman"/>
          <w:lang w:val="en-US"/>
        </w:rPr>
        <w:t xml:space="preserve"> and to achieve </w:t>
      </w:r>
      <w:r w:rsidR="00941FF7" w:rsidRPr="00507462">
        <w:rPr>
          <w:rFonts w:cs="Times New Roman"/>
          <w:lang w:val="en-US"/>
        </w:rPr>
        <w:t>“</w:t>
      </w:r>
      <w:r w:rsidRPr="00507462">
        <w:rPr>
          <w:rFonts w:cs="Times New Roman"/>
          <w:lang w:val="en-US"/>
        </w:rPr>
        <w:t>a more robust understanding and interpretation</w:t>
      </w:r>
      <w:r w:rsidR="00941FF7" w:rsidRPr="00507462">
        <w:rPr>
          <w:rFonts w:cs="Times New Roman"/>
          <w:lang w:val="en-US"/>
        </w:rPr>
        <w:t>”</w:t>
      </w:r>
      <w:r w:rsidRPr="00507462">
        <w:rPr>
          <w:rFonts w:cs="Times New Roman"/>
          <w:lang w:val="en-US"/>
        </w:rPr>
        <w:t xml:space="preserve"> of the first pair of cases </w:t>
      </w:r>
      <w:r w:rsidR="00A2039B" w:rsidRPr="00507462">
        <w:rPr>
          <w:rFonts w:cs="Times New Roman"/>
          <w:lang w:val="en-US"/>
        </w:rPr>
        <w:fldChar w:fldCharType="begin"/>
      </w:r>
      <w:r w:rsidR="00092080">
        <w:rPr>
          <w:rFonts w:cs="Times New Roman"/>
          <w:lang w:val="en-US"/>
        </w:rPr>
        <w:instrText xml:space="preserve"> ADDIN ZOTERO_ITEM CSL_CITATION {"citationID":"6FBF0EXU","properties":{"formattedCitation":"(Mukhija, 2010: 423)","plainCitation":"(Mukhija, 2010: 423)","noteIndex":0},"citationItems":[{"id":2676,"uris":["http://zotero.org/groups/2700094/items/RL3PMIGR"],"itemData":{"id":2676,"type":"article-journal","abstract":"Case study researchers choose between single and multiple case research approaches. The literature recommends single cases for gaining in-depth understanding and multiple cases for acquiring broader understanding. This article presents the unconventional approach of a primary case informed by multiple secondary cases. It suggests that focusing on one case while following some additional secondary cases may, paradoxically and under certain conditions, be a better way of conducting in-depth, single case research. The secondary, or assisting, cases can help the researcher to identify issues to expect, questions to ask, and data to look for in the primary case.","container-title":"Journal of Planning Education and Research","DOI":"10.1177/0739456X10362770","ISSN":"0739-456X, 1552-6577","issue":"4","journalAbbreviation":"Journal of Planning Education and Research","language":"en","page":"416-426","source":"DOI.org (Crossref)","title":"N of One plus Some: An Alternative Strategy for Conducting Single Case Research","title-short":"N of One plus Some","volume":"29","author":[{"family":"Mukhija","given":"Vinit"}],"issued":{"date-parts":[["2010",6]]}},"locator":"423","label":"page"}],"schema":"https://github.com/citation-style-language/schema/raw/master/csl-citation.json"} </w:instrText>
      </w:r>
      <w:r w:rsidR="00A2039B" w:rsidRPr="00507462">
        <w:rPr>
          <w:rFonts w:cs="Times New Roman"/>
          <w:lang w:val="en-US"/>
        </w:rPr>
        <w:fldChar w:fldCharType="separate"/>
      </w:r>
      <w:r w:rsidR="00092080">
        <w:rPr>
          <w:rFonts w:cs="Times New Roman"/>
          <w:noProof/>
          <w:lang w:val="en-US"/>
        </w:rPr>
        <w:t>(Mukhija, 2010: 423)</w:t>
      </w:r>
      <w:r w:rsidR="00A2039B" w:rsidRPr="00507462">
        <w:rPr>
          <w:rFonts w:cs="Times New Roman"/>
          <w:lang w:val="en-US"/>
        </w:rPr>
        <w:fldChar w:fldCharType="end"/>
      </w:r>
      <w:r w:rsidRPr="00507462">
        <w:rPr>
          <w:rFonts w:cs="Times New Roman"/>
          <w:lang w:val="en-US"/>
        </w:rPr>
        <w:t xml:space="preserve">. The differences between the two pairs provide useful </w:t>
      </w:r>
      <w:r w:rsidR="00941FF7" w:rsidRPr="00507462">
        <w:rPr>
          <w:rFonts w:cs="Times New Roman"/>
          <w:lang w:val="en-US"/>
        </w:rPr>
        <w:t>“</w:t>
      </w:r>
      <w:r w:rsidRPr="00507462">
        <w:rPr>
          <w:rFonts w:cs="Times New Roman"/>
          <w:lang w:val="en-US"/>
        </w:rPr>
        <w:t>contrast space</w:t>
      </w:r>
      <w:r w:rsidR="00941FF7" w:rsidRPr="00507462">
        <w:rPr>
          <w:rFonts w:cs="Times New Roman"/>
          <w:lang w:val="en-US"/>
        </w:rPr>
        <w:t>”</w:t>
      </w:r>
      <w:r w:rsidRPr="00507462">
        <w:rPr>
          <w:rFonts w:cs="Times New Roman"/>
          <w:lang w:val="en-US"/>
        </w:rPr>
        <w:t xml:space="preserve"> to the first pair</w:t>
      </w:r>
      <w:r w:rsidR="00941FF7" w:rsidRPr="00507462">
        <w:rPr>
          <w:rFonts w:cs="Times New Roman"/>
          <w:lang w:val="en-US"/>
        </w:rPr>
        <w:t>.</w:t>
      </w:r>
      <w:r w:rsidRPr="00507462">
        <w:rPr>
          <w:rStyle w:val="EndnoteReference"/>
          <w:rFonts w:cs="Times New Roman"/>
          <w:lang w:val="en-US"/>
        </w:rPr>
        <w:endnoteReference w:id="7"/>
      </w:r>
      <w:r w:rsidRPr="00507462">
        <w:rPr>
          <w:rFonts w:cs="Times New Roman"/>
          <w:lang w:val="en-US"/>
        </w:rPr>
        <w:t xml:space="preserve"> </w:t>
      </w:r>
      <w:r w:rsidR="00941FF7" w:rsidRPr="00507462">
        <w:rPr>
          <w:rFonts w:cs="Times New Roman"/>
          <w:lang w:val="en-US"/>
        </w:rPr>
        <w:t>E</w:t>
      </w:r>
      <w:r w:rsidRPr="00507462">
        <w:rPr>
          <w:rFonts w:cs="Times New Roman"/>
          <w:lang w:val="en-US"/>
        </w:rPr>
        <w:t xml:space="preserve">ven when comparing different armed multi-actor conflicts, the </w:t>
      </w:r>
      <w:r w:rsidR="00941FF7" w:rsidRPr="00507462">
        <w:rPr>
          <w:rFonts w:cs="Times New Roman"/>
          <w:lang w:val="en-US"/>
        </w:rPr>
        <w:t xml:space="preserve">theoretical </w:t>
      </w:r>
      <w:r w:rsidRPr="00507462">
        <w:rPr>
          <w:rFonts w:cs="Times New Roman"/>
          <w:lang w:val="en-US"/>
        </w:rPr>
        <w:t>dimension—variation in the actor constellation—remains relevant and helps explain variation in the outcome (presence or absence of shift).</w:t>
      </w:r>
    </w:p>
    <w:p w14:paraId="009DC603" w14:textId="77777777" w:rsidR="000E7190" w:rsidRPr="00507462" w:rsidRDefault="000E7190" w:rsidP="00BE1628">
      <w:pPr>
        <w:spacing w:after="0" w:line="276" w:lineRule="auto"/>
        <w:rPr>
          <w:rFonts w:cs="Times New Roman"/>
          <w:lang w:val="en-US"/>
        </w:rPr>
      </w:pPr>
    </w:p>
    <w:p w14:paraId="77AC9B98" w14:textId="109D3468" w:rsidR="00DE616C" w:rsidRPr="00507462" w:rsidRDefault="00DE616C" w:rsidP="00BE1628">
      <w:pPr>
        <w:spacing w:after="0" w:line="276" w:lineRule="auto"/>
        <w:rPr>
          <w:rFonts w:cs="Times New Roman"/>
          <w:i/>
          <w:iCs/>
          <w:lang w:val="en-US"/>
        </w:rPr>
      </w:pPr>
      <w:r w:rsidRPr="00507462">
        <w:rPr>
          <w:rFonts w:cs="Times New Roman"/>
          <w:i/>
          <w:iCs/>
          <w:lang w:val="en-US"/>
        </w:rPr>
        <w:t>Interviews</w:t>
      </w:r>
    </w:p>
    <w:p w14:paraId="7A4EC1EE" w14:textId="1BF698E9" w:rsidR="00E949B0" w:rsidRPr="00507462" w:rsidRDefault="004D5CF9" w:rsidP="00BE1628">
      <w:pPr>
        <w:autoSpaceDE w:val="0"/>
        <w:autoSpaceDN w:val="0"/>
        <w:adjustRightInd w:val="0"/>
        <w:spacing w:after="0" w:line="276" w:lineRule="auto"/>
        <w:rPr>
          <w:rFonts w:eastAsia="Calibri" w:cs="Times New Roman"/>
        </w:rPr>
      </w:pPr>
      <w:r w:rsidRPr="00507462">
        <w:rPr>
          <w:rFonts w:cs="Times New Roman"/>
        </w:rPr>
        <w:t xml:space="preserve">To </w:t>
      </w:r>
      <w:r w:rsidR="00941FF7" w:rsidRPr="00507462">
        <w:rPr>
          <w:rFonts w:cs="Times New Roman"/>
        </w:rPr>
        <w:t>establish</w:t>
      </w:r>
      <w:r w:rsidR="00626D32" w:rsidRPr="00507462">
        <w:rPr>
          <w:rFonts w:cs="Times New Roman"/>
        </w:rPr>
        <w:t xml:space="preserve"> the causal mechanism that connects the change in dominant actors with </w:t>
      </w:r>
      <w:r w:rsidR="005618AA" w:rsidRPr="00507462">
        <w:rPr>
          <w:rFonts w:cs="Times New Roman"/>
        </w:rPr>
        <w:t xml:space="preserve">spatial </w:t>
      </w:r>
      <w:r w:rsidR="004832C3" w:rsidRPr="00507462">
        <w:rPr>
          <w:rFonts w:cs="Times New Roman"/>
        </w:rPr>
        <w:t xml:space="preserve">shift </w:t>
      </w:r>
      <w:r w:rsidR="00BC11BA" w:rsidRPr="00507462">
        <w:rPr>
          <w:rFonts w:cs="Times New Roman"/>
        </w:rPr>
        <w:t xml:space="preserve">and to triangulate </w:t>
      </w:r>
      <w:r w:rsidR="00883C81" w:rsidRPr="00507462">
        <w:rPr>
          <w:rFonts w:cs="Times New Roman"/>
        </w:rPr>
        <w:t xml:space="preserve">quantitative data on the conflict shapes, the </w:t>
      </w:r>
      <w:r w:rsidR="00E13F09" w:rsidRPr="00507462">
        <w:rPr>
          <w:rFonts w:cs="Times New Roman"/>
        </w:rPr>
        <w:t>dominant actors, and the spatial shifts of conflict-related violence</w:t>
      </w:r>
      <w:r w:rsidR="005618AA" w:rsidRPr="00507462">
        <w:rPr>
          <w:rFonts w:cs="Times New Roman"/>
        </w:rPr>
        <w:t>,</w:t>
      </w:r>
      <w:r w:rsidR="00E13F09" w:rsidRPr="00507462">
        <w:rPr>
          <w:rFonts w:cs="Times New Roman"/>
        </w:rPr>
        <w:t xml:space="preserve"> we </w:t>
      </w:r>
      <w:r w:rsidR="00324EE1" w:rsidRPr="00507462">
        <w:rPr>
          <w:rFonts w:cs="Times New Roman"/>
        </w:rPr>
        <w:t>drew on</w:t>
      </w:r>
      <w:r w:rsidR="00E13F09" w:rsidRPr="00507462">
        <w:rPr>
          <w:rFonts w:cs="Times New Roman"/>
        </w:rPr>
        <w:t xml:space="preserve"> semi-structured intervie</w:t>
      </w:r>
      <w:r w:rsidR="0059381D" w:rsidRPr="00507462">
        <w:rPr>
          <w:rFonts w:cs="Times New Roman"/>
        </w:rPr>
        <w:t xml:space="preserve">ws </w:t>
      </w:r>
      <w:r w:rsidR="00AC6E95" w:rsidRPr="00507462">
        <w:rPr>
          <w:rFonts w:cs="Times New Roman"/>
        </w:rPr>
        <w:t>conducted by one of the authors</w:t>
      </w:r>
      <w:r w:rsidR="0059381D" w:rsidRPr="00507462">
        <w:rPr>
          <w:rFonts w:cs="Times New Roman"/>
        </w:rPr>
        <w:t xml:space="preserve"> in conflict-affected regions of one case in each probe: Colombia and Syria/Iraq. </w:t>
      </w:r>
      <w:r w:rsidR="00AC6E95" w:rsidRPr="00507462">
        <w:rPr>
          <w:rFonts w:cs="Times New Roman"/>
        </w:rPr>
        <w:t>In Colombi</w:t>
      </w:r>
      <w:r w:rsidR="005618AA" w:rsidRPr="00507462">
        <w:rPr>
          <w:rFonts w:cs="Times New Roman"/>
        </w:rPr>
        <w:t>a</w:t>
      </w:r>
      <w:r w:rsidR="008A5C38" w:rsidRPr="00507462">
        <w:rPr>
          <w:rFonts w:cs="Times New Roman"/>
        </w:rPr>
        <w:t>:</w:t>
      </w:r>
      <w:r w:rsidR="00AC6E95" w:rsidRPr="00507462">
        <w:rPr>
          <w:rFonts w:cs="Times New Roman"/>
        </w:rPr>
        <w:t xml:space="preserve"> 59 interviews in Putumayo </w:t>
      </w:r>
      <w:r w:rsidR="00E46962" w:rsidRPr="00507462">
        <w:rPr>
          <w:rFonts w:cs="Times New Roman"/>
        </w:rPr>
        <w:t>(</w:t>
      </w:r>
      <w:r w:rsidR="00AC6E95" w:rsidRPr="00507462">
        <w:rPr>
          <w:rFonts w:cs="Times New Roman"/>
        </w:rPr>
        <w:t>2011</w:t>
      </w:r>
      <w:r w:rsidR="00E46962" w:rsidRPr="00507462">
        <w:rPr>
          <w:rFonts w:cs="Times New Roman"/>
        </w:rPr>
        <w:t xml:space="preserve">, </w:t>
      </w:r>
      <w:r w:rsidR="00AC6E95" w:rsidRPr="00507462">
        <w:rPr>
          <w:rFonts w:cs="Times New Roman"/>
        </w:rPr>
        <w:t>2012</w:t>
      </w:r>
      <w:r w:rsidR="00E46962" w:rsidRPr="00507462">
        <w:rPr>
          <w:rFonts w:cs="Times New Roman"/>
        </w:rPr>
        <w:t>)</w:t>
      </w:r>
      <w:r w:rsidR="00E67088" w:rsidRPr="00507462">
        <w:rPr>
          <w:rFonts w:cs="Times New Roman"/>
        </w:rPr>
        <w:t xml:space="preserve">, </w:t>
      </w:r>
      <w:r w:rsidR="00371588" w:rsidRPr="00507462">
        <w:rPr>
          <w:rFonts w:cs="Times New Roman"/>
        </w:rPr>
        <w:t xml:space="preserve">20 interviews in </w:t>
      </w:r>
      <w:proofErr w:type="spellStart"/>
      <w:r w:rsidR="00371588" w:rsidRPr="00507462">
        <w:rPr>
          <w:rFonts w:cs="Times New Roman"/>
        </w:rPr>
        <w:t>Catatumbo</w:t>
      </w:r>
      <w:proofErr w:type="spellEnd"/>
      <w:r w:rsidR="00371588" w:rsidRPr="00507462">
        <w:rPr>
          <w:rFonts w:cs="Times New Roman"/>
        </w:rPr>
        <w:t xml:space="preserve"> (2012)</w:t>
      </w:r>
      <w:r w:rsidR="00E67088" w:rsidRPr="00507462">
        <w:rPr>
          <w:rFonts w:cs="Times New Roman"/>
        </w:rPr>
        <w:t xml:space="preserve"> and </w:t>
      </w:r>
      <w:r w:rsidR="00371588" w:rsidRPr="00507462">
        <w:rPr>
          <w:rFonts w:cs="Times New Roman"/>
        </w:rPr>
        <w:t>16 interviews in Arauca (2012, 2016)</w:t>
      </w:r>
      <w:r w:rsidR="00E67088" w:rsidRPr="00507462">
        <w:rPr>
          <w:rFonts w:cs="Times New Roman"/>
        </w:rPr>
        <w:t xml:space="preserve">. </w:t>
      </w:r>
      <w:r w:rsidR="00371588" w:rsidRPr="00507462">
        <w:rPr>
          <w:rFonts w:cs="Times New Roman"/>
        </w:rPr>
        <w:t xml:space="preserve">In </w:t>
      </w:r>
      <w:r w:rsidR="00EA6DA0" w:rsidRPr="00507462">
        <w:rPr>
          <w:rFonts w:cs="Times New Roman"/>
        </w:rPr>
        <w:t>Syria/Iraq</w:t>
      </w:r>
      <w:r w:rsidR="008A5C38" w:rsidRPr="00507462">
        <w:rPr>
          <w:rFonts w:cs="Times New Roman"/>
        </w:rPr>
        <w:t>:</w:t>
      </w:r>
      <w:r w:rsidR="00EA6DA0" w:rsidRPr="00507462">
        <w:rPr>
          <w:rFonts w:cs="Times New Roman"/>
        </w:rPr>
        <w:t xml:space="preserve"> </w:t>
      </w:r>
      <w:r w:rsidR="00271326" w:rsidRPr="00507462">
        <w:rPr>
          <w:rFonts w:cs="Times New Roman"/>
        </w:rPr>
        <w:t>12 interviews</w:t>
      </w:r>
      <w:r w:rsidR="00725B18" w:rsidRPr="00507462">
        <w:rPr>
          <w:rFonts w:cs="Times New Roman"/>
        </w:rPr>
        <w:t xml:space="preserve"> </w:t>
      </w:r>
      <w:r w:rsidR="00EA6DA0" w:rsidRPr="00507462">
        <w:rPr>
          <w:rFonts w:cs="Times New Roman"/>
        </w:rPr>
        <w:t xml:space="preserve">in </w:t>
      </w:r>
      <w:r w:rsidR="00725B18" w:rsidRPr="00507462">
        <w:rPr>
          <w:rFonts w:cs="Times New Roman"/>
        </w:rPr>
        <w:lastRenderedPageBreak/>
        <w:t>northern Iraq, close to the Syrian border</w:t>
      </w:r>
      <w:r w:rsidR="00EA6DA0" w:rsidRPr="00507462">
        <w:rPr>
          <w:rFonts w:cs="Times New Roman"/>
        </w:rPr>
        <w:t xml:space="preserve"> (2022).</w:t>
      </w:r>
      <w:r w:rsidR="00725B18" w:rsidRPr="00507462">
        <w:rPr>
          <w:rFonts w:cs="Times New Roman"/>
        </w:rPr>
        <w:t xml:space="preserve"> </w:t>
      </w:r>
      <w:r w:rsidR="005618AA" w:rsidRPr="00507462">
        <w:rPr>
          <w:rFonts w:cs="Times New Roman"/>
        </w:rPr>
        <w:t xml:space="preserve"> </w:t>
      </w:r>
      <w:r w:rsidR="00D81575" w:rsidRPr="00507462">
        <w:rPr>
          <w:rFonts w:cs="Times New Roman"/>
        </w:rPr>
        <w:t xml:space="preserve">For security reasons, we refrain from providing the specific locations. </w:t>
      </w:r>
      <w:r w:rsidR="00524B15" w:rsidRPr="00507462">
        <w:rPr>
          <w:rFonts w:cs="Times New Roman"/>
        </w:rPr>
        <w:t>The interviews were conducted in compliance with the authors’ home institution’s strict ethical</w:t>
      </w:r>
      <w:r w:rsidR="00AD7B73" w:rsidRPr="00507462">
        <w:rPr>
          <w:rFonts w:cs="Times New Roman"/>
        </w:rPr>
        <w:t xml:space="preserve"> and safety</w:t>
      </w:r>
      <w:r w:rsidR="00524B15" w:rsidRPr="00507462">
        <w:rPr>
          <w:rFonts w:cs="Times New Roman"/>
        </w:rPr>
        <w:t xml:space="preserve"> </w:t>
      </w:r>
      <w:r w:rsidR="00AD7B73" w:rsidRPr="00507462">
        <w:rPr>
          <w:rFonts w:cs="Times New Roman"/>
        </w:rPr>
        <w:t>guidelines</w:t>
      </w:r>
      <w:r w:rsidR="00524B15" w:rsidRPr="00507462">
        <w:rPr>
          <w:rFonts w:cs="Times New Roman"/>
        </w:rPr>
        <w:t xml:space="preserve"> and only after obtaining approval</w:t>
      </w:r>
      <w:r w:rsidR="00AD7B73" w:rsidRPr="00507462">
        <w:rPr>
          <w:rFonts w:cs="Times New Roman"/>
        </w:rPr>
        <w:t xml:space="preserve"> by the institution’s</w:t>
      </w:r>
      <w:r w:rsidR="00AD7B73" w:rsidRPr="00507462">
        <w:rPr>
          <w:rFonts w:cs="Times New Roman"/>
          <w:lang w:val="en-US"/>
        </w:rPr>
        <w:t xml:space="preserve"> Central University Research Ethics Committee (CUREC)</w:t>
      </w:r>
      <w:r w:rsidR="00351D38" w:rsidRPr="00507462">
        <w:rPr>
          <w:rFonts w:cs="Times New Roman"/>
          <w:lang w:val="en-US"/>
        </w:rPr>
        <w:t>, as per the reference numbers SSD/CUREC1A/11-240; R48604/RE001; R50663/RE004; CUREC 1A/ ODID C1A_22_041</w:t>
      </w:r>
      <w:r w:rsidR="00524B15" w:rsidRPr="00507462">
        <w:rPr>
          <w:rFonts w:cs="Times New Roman"/>
        </w:rPr>
        <w:t xml:space="preserve">. All interviewees provided informed consent. </w:t>
      </w:r>
      <w:r w:rsidR="00E949B0" w:rsidRPr="00507462">
        <w:rPr>
          <w:rFonts w:eastAsia="Calibri" w:cs="Times New Roman"/>
        </w:rPr>
        <w:t xml:space="preserve">The interview questions evolved around the </w:t>
      </w:r>
      <w:r w:rsidR="00590580" w:rsidRPr="00507462">
        <w:rPr>
          <w:rFonts w:eastAsia="Calibri" w:cs="Times New Roman"/>
        </w:rPr>
        <w:t xml:space="preserve">varying </w:t>
      </w:r>
      <w:r w:rsidR="009D4E50" w:rsidRPr="00507462">
        <w:rPr>
          <w:rFonts w:eastAsia="Calibri" w:cs="Times New Roman"/>
        </w:rPr>
        <w:t>presence of armed actors</w:t>
      </w:r>
      <w:r w:rsidR="00590580" w:rsidRPr="00507462">
        <w:rPr>
          <w:rFonts w:eastAsia="Calibri" w:cs="Times New Roman"/>
        </w:rPr>
        <w:t xml:space="preserve"> and their relationship with the regions and the </w:t>
      </w:r>
      <w:r w:rsidR="00524B15" w:rsidRPr="00507462">
        <w:rPr>
          <w:rFonts w:eastAsia="Calibri" w:cs="Times New Roman"/>
        </w:rPr>
        <w:t>people residing there.</w:t>
      </w:r>
      <w:r w:rsidR="00E949B0" w:rsidRPr="00507462">
        <w:rPr>
          <w:rFonts w:eastAsia="Calibri" w:cs="Times New Roman"/>
        </w:rPr>
        <w:t xml:space="preserve"> </w:t>
      </w:r>
      <w:r w:rsidR="008A5C38" w:rsidRPr="00507462">
        <w:rPr>
          <w:rFonts w:eastAsia="Calibri" w:cs="Times New Roman"/>
        </w:rPr>
        <w:t>T</w:t>
      </w:r>
      <w:r w:rsidR="00524B15" w:rsidRPr="00507462">
        <w:rPr>
          <w:rFonts w:eastAsia="Calibri" w:cs="Times New Roman"/>
        </w:rPr>
        <w:t>he author</w:t>
      </w:r>
      <w:r w:rsidR="00E949B0" w:rsidRPr="00507462">
        <w:rPr>
          <w:rFonts w:eastAsia="Calibri" w:cs="Times New Roman"/>
        </w:rPr>
        <w:t xml:space="preserve"> selected </w:t>
      </w:r>
      <w:r w:rsidR="008A5C38" w:rsidRPr="00507462">
        <w:rPr>
          <w:rFonts w:eastAsia="Calibri" w:cs="Times New Roman"/>
        </w:rPr>
        <w:t xml:space="preserve">questions from a long </w:t>
      </w:r>
      <w:proofErr w:type="spellStart"/>
      <w:r w:rsidR="008A5C38" w:rsidRPr="00507462">
        <w:rPr>
          <w:rFonts w:eastAsia="Calibri" w:cs="Times New Roman"/>
        </w:rPr>
        <w:t>catalgoue</w:t>
      </w:r>
      <w:proofErr w:type="spellEnd"/>
      <w:r w:rsidR="008A5C38" w:rsidRPr="00507462">
        <w:rPr>
          <w:rFonts w:eastAsia="Calibri" w:cs="Times New Roman"/>
        </w:rPr>
        <w:t xml:space="preserve"> that we</w:t>
      </w:r>
      <w:r w:rsidR="00D678AD" w:rsidRPr="00507462">
        <w:rPr>
          <w:rFonts w:eastAsia="Calibri" w:cs="Times New Roman"/>
        </w:rPr>
        <w:t>r</w:t>
      </w:r>
      <w:r w:rsidR="008A5C38" w:rsidRPr="00507462">
        <w:rPr>
          <w:rFonts w:eastAsia="Calibri" w:cs="Times New Roman"/>
        </w:rPr>
        <w:t xml:space="preserve">e </w:t>
      </w:r>
      <w:r w:rsidR="00E949B0" w:rsidRPr="00507462">
        <w:rPr>
          <w:rFonts w:eastAsia="Calibri" w:cs="Times New Roman"/>
        </w:rPr>
        <w:t xml:space="preserve">most suitable to the stakeholder group to which the interviewee belonged. </w:t>
      </w:r>
      <w:r w:rsidR="00524B15" w:rsidRPr="00507462">
        <w:rPr>
          <w:rFonts w:eastAsia="Calibri" w:cs="Times New Roman"/>
        </w:rPr>
        <w:t>Q</w:t>
      </w:r>
      <w:r w:rsidR="00E949B0" w:rsidRPr="00507462">
        <w:rPr>
          <w:rFonts w:eastAsia="Calibri" w:cs="Times New Roman"/>
        </w:rPr>
        <w:t xml:space="preserve">uestions </w:t>
      </w:r>
      <w:r w:rsidR="00524B15" w:rsidRPr="00507462">
        <w:rPr>
          <w:rFonts w:eastAsia="Calibri" w:cs="Times New Roman"/>
        </w:rPr>
        <w:t xml:space="preserve">were adjusted </w:t>
      </w:r>
      <w:r w:rsidR="00E949B0" w:rsidRPr="00507462">
        <w:rPr>
          <w:rFonts w:eastAsia="Calibri" w:cs="Times New Roman"/>
        </w:rPr>
        <w:t xml:space="preserve">when necessary: if </w:t>
      </w:r>
      <w:r w:rsidR="00524B15" w:rsidRPr="00507462">
        <w:rPr>
          <w:rFonts w:eastAsia="Calibri" w:cs="Times New Roman"/>
        </w:rPr>
        <w:t>the author</w:t>
      </w:r>
      <w:r w:rsidR="00E949B0" w:rsidRPr="00507462">
        <w:rPr>
          <w:rFonts w:eastAsia="Calibri" w:cs="Times New Roman"/>
        </w:rPr>
        <w:t xml:space="preserve"> established close trust relationships with </w:t>
      </w:r>
      <w:r w:rsidR="00524B15" w:rsidRPr="00507462">
        <w:rPr>
          <w:rFonts w:eastAsia="Calibri" w:cs="Times New Roman"/>
        </w:rPr>
        <w:t>the</w:t>
      </w:r>
      <w:r w:rsidR="00E949B0" w:rsidRPr="00507462">
        <w:rPr>
          <w:rFonts w:eastAsia="Calibri" w:cs="Times New Roman"/>
        </w:rPr>
        <w:t xml:space="preserve"> interviewees, </w:t>
      </w:r>
      <w:r w:rsidR="00524B15" w:rsidRPr="00507462">
        <w:rPr>
          <w:rFonts w:eastAsia="Calibri" w:cs="Times New Roman"/>
        </w:rPr>
        <w:t>she</w:t>
      </w:r>
      <w:r w:rsidR="00E949B0" w:rsidRPr="00507462">
        <w:rPr>
          <w:rFonts w:eastAsia="Calibri" w:cs="Times New Roman"/>
        </w:rPr>
        <w:t xml:space="preserve"> asked them more direct questions, whereas other interviews focused more on contextual information. The interviews generally ranged from </w:t>
      </w:r>
      <w:r w:rsidR="00C15F10" w:rsidRPr="00507462">
        <w:rPr>
          <w:rFonts w:eastAsia="Calibri" w:cs="Times New Roman"/>
        </w:rPr>
        <w:t>30</w:t>
      </w:r>
      <w:r w:rsidR="00E949B0" w:rsidRPr="00507462">
        <w:rPr>
          <w:rFonts w:eastAsia="Calibri" w:cs="Times New Roman"/>
        </w:rPr>
        <w:t xml:space="preserve"> minutes to </w:t>
      </w:r>
      <w:r w:rsidR="00C15F10" w:rsidRPr="00507462">
        <w:rPr>
          <w:rFonts w:eastAsia="Calibri" w:cs="Times New Roman"/>
        </w:rPr>
        <w:t xml:space="preserve">2 </w:t>
      </w:r>
      <w:r w:rsidR="00E949B0" w:rsidRPr="00507462">
        <w:rPr>
          <w:rFonts w:eastAsia="Calibri" w:cs="Times New Roman"/>
        </w:rPr>
        <w:t xml:space="preserve">hours. </w:t>
      </w:r>
      <w:r w:rsidR="00161E2D" w:rsidRPr="00507462">
        <w:rPr>
          <w:rFonts w:eastAsia="Calibri" w:cs="Times New Roman"/>
        </w:rPr>
        <w:t xml:space="preserve">Interviews were </w:t>
      </w:r>
      <w:r w:rsidR="00E949B0" w:rsidRPr="00507462">
        <w:rPr>
          <w:rFonts w:eastAsia="Calibri" w:cs="Times New Roman"/>
        </w:rPr>
        <w:t xml:space="preserve">conducted in </w:t>
      </w:r>
      <w:r w:rsidR="00D678AD" w:rsidRPr="00507462">
        <w:rPr>
          <w:rFonts w:eastAsia="Calibri" w:cs="Times New Roman"/>
        </w:rPr>
        <w:t xml:space="preserve">spaces </w:t>
      </w:r>
      <w:r w:rsidR="008A5C38" w:rsidRPr="00507462">
        <w:rPr>
          <w:rFonts w:eastAsia="Calibri" w:cs="Times New Roman"/>
        </w:rPr>
        <w:t xml:space="preserve">that </w:t>
      </w:r>
      <w:r w:rsidR="00E949B0" w:rsidRPr="00507462">
        <w:rPr>
          <w:rFonts w:eastAsia="Calibri" w:cs="Times New Roman"/>
        </w:rPr>
        <w:t xml:space="preserve">minimized risks to the interviewees, </w:t>
      </w:r>
      <w:r w:rsidR="00161E2D" w:rsidRPr="00507462">
        <w:rPr>
          <w:rFonts w:eastAsia="Calibri" w:cs="Times New Roman"/>
        </w:rPr>
        <w:t>the interviewer</w:t>
      </w:r>
      <w:r w:rsidR="00E949B0" w:rsidRPr="00507462">
        <w:rPr>
          <w:rFonts w:eastAsia="Calibri" w:cs="Times New Roman"/>
        </w:rPr>
        <w:t>, and any other person involved</w:t>
      </w:r>
      <w:r w:rsidR="00D678AD" w:rsidRPr="00507462">
        <w:rPr>
          <w:rFonts w:eastAsia="Calibri" w:cs="Times New Roman"/>
        </w:rPr>
        <w:t xml:space="preserve">, </w:t>
      </w:r>
      <w:proofErr w:type="gramStart"/>
      <w:r w:rsidR="00D678AD" w:rsidRPr="00507462">
        <w:rPr>
          <w:rFonts w:eastAsia="Calibri" w:cs="Times New Roman"/>
        </w:rPr>
        <w:t>e.g.</w:t>
      </w:r>
      <w:proofErr w:type="gramEnd"/>
      <w:r w:rsidR="00D678AD" w:rsidRPr="00507462">
        <w:rPr>
          <w:rFonts w:eastAsia="Calibri" w:cs="Times New Roman"/>
        </w:rPr>
        <w:t xml:space="preserve"> public places, offices, or homes</w:t>
      </w:r>
      <w:r w:rsidR="00E949B0" w:rsidRPr="00507462">
        <w:rPr>
          <w:rFonts w:eastAsia="Calibri" w:cs="Times New Roman"/>
        </w:rPr>
        <w:t xml:space="preserve">. In all cases, </w:t>
      </w:r>
      <w:r w:rsidR="00161E2D" w:rsidRPr="00507462">
        <w:rPr>
          <w:rFonts w:eastAsia="Calibri" w:cs="Times New Roman"/>
        </w:rPr>
        <w:t xml:space="preserve">the author </w:t>
      </w:r>
      <w:r w:rsidR="00E949B0" w:rsidRPr="00507462">
        <w:rPr>
          <w:rFonts w:eastAsia="Calibri" w:cs="Times New Roman"/>
        </w:rPr>
        <w:t xml:space="preserve">only asked questions when interviewees felt comfortable about answering them and when </w:t>
      </w:r>
      <w:r w:rsidR="00161E2D" w:rsidRPr="00507462">
        <w:rPr>
          <w:rFonts w:eastAsia="Calibri" w:cs="Times New Roman"/>
        </w:rPr>
        <w:t>she</w:t>
      </w:r>
      <w:r w:rsidR="00E949B0" w:rsidRPr="00507462">
        <w:rPr>
          <w:rFonts w:eastAsia="Calibri" w:cs="Times New Roman"/>
        </w:rPr>
        <w:t xml:space="preserve"> was confident that the interview would not cause any harm to anyone involved in or affected by the research process. Given the research’s sensitive nature, all </w:t>
      </w:r>
      <w:r w:rsidR="00161E2D" w:rsidRPr="00507462">
        <w:rPr>
          <w:rFonts w:eastAsia="Calibri" w:cs="Times New Roman"/>
        </w:rPr>
        <w:t xml:space="preserve">interviews were anonymous, and all </w:t>
      </w:r>
      <w:r w:rsidR="00E949B0" w:rsidRPr="00507462">
        <w:rPr>
          <w:rFonts w:eastAsia="Calibri" w:cs="Times New Roman"/>
        </w:rPr>
        <w:t>data were treated with absolute confidentiality.</w:t>
      </w:r>
    </w:p>
    <w:p w14:paraId="27F24B87" w14:textId="335DAF28" w:rsidR="00D57F76" w:rsidRPr="00507462" w:rsidRDefault="00D57F76" w:rsidP="00BE1628">
      <w:pPr>
        <w:spacing w:after="0" w:line="276" w:lineRule="auto"/>
        <w:rPr>
          <w:rFonts w:eastAsia="Calibri" w:cs="Times New Roman"/>
        </w:rPr>
      </w:pPr>
    </w:p>
    <w:p w14:paraId="58513A5A" w14:textId="19C077B9" w:rsidR="00AB4518" w:rsidRPr="00507462" w:rsidRDefault="00161E2D" w:rsidP="00BE1628">
      <w:pPr>
        <w:spacing w:after="0" w:line="276" w:lineRule="auto"/>
        <w:rPr>
          <w:rFonts w:cs="Times New Roman"/>
          <w:lang w:val="en-US"/>
        </w:rPr>
      </w:pPr>
      <w:r w:rsidRPr="00507462">
        <w:rPr>
          <w:rFonts w:eastAsia="Calibri" w:cs="Times New Roman"/>
        </w:rPr>
        <w:t xml:space="preserve">The author </w:t>
      </w:r>
      <w:r w:rsidR="00E949B0" w:rsidRPr="00507462">
        <w:rPr>
          <w:rFonts w:eastAsia="Calibri" w:cs="Times New Roman"/>
        </w:rPr>
        <w:t xml:space="preserve">used snowball sampling to select interviewees, aiming for a relatively balanced distribution of interviewees across different stakeholder groups to maximize possibilities for triangulation and thus minimize biases in the data. </w:t>
      </w:r>
      <w:r w:rsidRPr="00507462">
        <w:rPr>
          <w:rFonts w:eastAsia="Calibri" w:cs="Times New Roman"/>
        </w:rPr>
        <w:t>For Colombia, the stakeholder groups comprised</w:t>
      </w:r>
      <w:r w:rsidR="00E949B0" w:rsidRPr="00507462">
        <w:rPr>
          <w:rFonts w:eastAsia="Calibri" w:cs="Times New Roman"/>
        </w:rPr>
        <w:t xml:space="preserve"> ex-combatants, police and military officers, civil society leaders, peasants, refugees, international organization staff, government officials, clerics, and others embedded in or with expert knowledge on </w:t>
      </w:r>
      <w:r w:rsidRPr="00507462">
        <w:rPr>
          <w:rFonts w:eastAsia="Calibri" w:cs="Times New Roman"/>
        </w:rPr>
        <w:t>conflict actors</w:t>
      </w:r>
      <w:r w:rsidR="00E949B0" w:rsidRPr="00507462">
        <w:rPr>
          <w:rFonts w:eastAsia="Calibri" w:cs="Times New Roman"/>
        </w:rPr>
        <w:t xml:space="preserve">. </w:t>
      </w:r>
      <w:r w:rsidRPr="00507462">
        <w:rPr>
          <w:rFonts w:eastAsia="Calibri" w:cs="Times New Roman"/>
        </w:rPr>
        <w:t xml:space="preserve">For Iraq, the stakeholder groups comprised civil society leaders, </w:t>
      </w:r>
      <w:r w:rsidR="00982C91" w:rsidRPr="00507462">
        <w:rPr>
          <w:rFonts w:eastAsia="Calibri" w:cs="Times New Roman"/>
        </w:rPr>
        <w:t>youth (above 18 years)</w:t>
      </w:r>
      <w:r w:rsidRPr="00507462">
        <w:rPr>
          <w:rFonts w:eastAsia="Calibri" w:cs="Times New Roman"/>
        </w:rPr>
        <w:t xml:space="preserve">, international organization staff, government officials, </w:t>
      </w:r>
      <w:r w:rsidR="00982C91" w:rsidRPr="00507462">
        <w:rPr>
          <w:rFonts w:eastAsia="Calibri" w:cs="Times New Roman"/>
        </w:rPr>
        <w:t>diplomats</w:t>
      </w:r>
      <w:r w:rsidRPr="00507462">
        <w:rPr>
          <w:rFonts w:eastAsia="Calibri" w:cs="Times New Roman"/>
        </w:rPr>
        <w:t xml:space="preserve">, and others embedded in or with expert knowledge on conflict actors. </w:t>
      </w:r>
      <w:r w:rsidR="00982C91" w:rsidRPr="00507462">
        <w:rPr>
          <w:rFonts w:eastAsia="Calibri" w:cs="Times New Roman"/>
        </w:rPr>
        <w:t xml:space="preserve">In addition to these interviews </w:t>
      </w:r>
      <w:r w:rsidR="00863FB1" w:rsidRPr="00507462">
        <w:rPr>
          <w:rFonts w:eastAsia="Calibri" w:cs="Times New Roman"/>
        </w:rPr>
        <w:t>in challenging conflict settings, we interviewed experts with fieldwork experience in conflict-affected regions to gather additional context information.</w:t>
      </w:r>
      <w:bookmarkEnd w:id="10"/>
    </w:p>
    <w:p w14:paraId="60F64996" w14:textId="3DEDBF71" w:rsidR="00CA4B06" w:rsidRPr="00507462" w:rsidRDefault="00CA4B06" w:rsidP="00BE1628">
      <w:pPr>
        <w:spacing w:after="0" w:line="276" w:lineRule="auto"/>
        <w:rPr>
          <w:rFonts w:cs="Times New Roman"/>
          <w:lang w:val="en-US"/>
        </w:rPr>
      </w:pPr>
    </w:p>
    <w:p w14:paraId="7B8673F6" w14:textId="7AF0AD1A" w:rsidR="008C7D94" w:rsidRPr="00507462" w:rsidRDefault="00AB4518" w:rsidP="008C7D94">
      <w:pPr>
        <w:pStyle w:val="Heading1"/>
        <w:numPr>
          <w:ilvl w:val="0"/>
          <w:numId w:val="45"/>
        </w:numPr>
        <w:spacing w:before="0" w:line="276" w:lineRule="auto"/>
        <w:rPr>
          <w:rFonts w:cs="Times New Roman"/>
          <w:lang w:val="en-US"/>
        </w:rPr>
      </w:pPr>
      <w:bookmarkStart w:id="12" w:name="_Toc98864555"/>
      <w:r w:rsidRPr="00507462">
        <w:rPr>
          <w:rFonts w:cs="Times New Roman"/>
          <w:lang w:val="en-US"/>
        </w:rPr>
        <w:t>Description of cases</w:t>
      </w:r>
      <w:bookmarkEnd w:id="12"/>
      <w:r w:rsidR="00E6733F" w:rsidRPr="00507462">
        <w:rPr>
          <w:rStyle w:val="EndnoteReference"/>
          <w:rFonts w:cs="Times New Roman"/>
          <w:lang w:val="en-US"/>
        </w:rPr>
        <w:endnoteReference w:id="8"/>
      </w:r>
      <w:r w:rsidR="00E6733F" w:rsidRPr="00507462">
        <w:rPr>
          <w:rFonts w:cs="Times New Roman"/>
          <w:lang w:val="en-US"/>
        </w:rPr>
        <w:t xml:space="preserve"> </w:t>
      </w:r>
      <w:r w:rsidRPr="00507462">
        <w:rPr>
          <w:rFonts w:cs="Times New Roman"/>
          <w:lang w:val="en-US"/>
        </w:rPr>
        <w:t xml:space="preserve"> </w:t>
      </w:r>
      <w:bookmarkStart w:id="13" w:name="_Toc98864556"/>
    </w:p>
    <w:p w14:paraId="34E3478F" w14:textId="1E94B6E8" w:rsidR="00AB4518" w:rsidRPr="00507462" w:rsidRDefault="00AB4518" w:rsidP="00BE1628">
      <w:pPr>
        <w:pStyle w:val="Heading2"/>
        <w:spacing w:before="0" w:line="276" w:lineRule="auto"/>
        <w:rPr>
          <w:rFonts w:cs="Times New Roman"/>
          <w:lang w:val="en-US"/>
        </w:rPr>
      </w:pPr>
      <w:r w:rsidRPr="00507462">
        <w:rPr>
          <w:rFonts w:cs="Times New Roman"/>
          <w:lang w:val="en-US"/>
        </w:rPr>
        <w:t>Armed conflict in Colombia</w:t>
      </w:r>
      <w:bookmarkEnd w:id="13"/>
    </w:p>
    <w:p w14:paraId="2F9CD86F" w14:textId="6BB2BA9B" w:rsidR="008C7D94" w:rsidRPr="000E5F23" w:rsidRDefault="00AB4518" w:rsidP="00BE1628">
      <w:pPr>
        <w:spacing w:after="0" w:line="276" w:lineRule="auto"/>
        <w:rPr>
          <w:rFonts w:cs="Times New Roman"/>
          <w:lang w:val="en-US"/>
        </w:rPr>
      </w:pPr>
      <w:r w:rsidRPr="00507462">
        <w:rPr>
          <w:rFonts w:cs="Times New Roman"/>
          <w:u w:val="single"/>
          <w:lang w:val="en-US"/>
        </w:rPr>
        <w:t>Anchor conflict:</w:t>
      </w:r>
      <w:r w:rsidRPr="00507462">
        <w:rPr>
          <w:rFonts w:cs="Times New Roman"/>
          <w:lang w:val="en-US"/>
        </w:rPr>
        <w:t xml:space="preserve"> conflict between the Colombian government and left-wing guerrillas</w:t>
      </w:r>
      <w:r w:rsidR="007C2C23" w:rsidRPr="00507462">
        <w:rPr>
          <w:rFonts w:cs="Times New Roman"/>
          <w:lang w:val="en-US"/>
        </w:rPr>
        <w:t xml:space="preserve"> based on ideology</w:t>
      </w:r>
      <w:r w:rsidRPr="00507462">
        <w:rPr>
          <w:rFonts w:cs="Times New Roman"/>
          <w:lang w:val="en-US"/>
        </w:rPr>
        <w:t xml:space="preserve">, conflict actors </w:t>
      </w:r>
      <w:r w:rsidR="00F107F8" w:rsidRPr="00507462">
        <w:rPr>
          <w:rFonts w:cs="Times New Roman"/>
          <w:lang w:val="en-US"/>
        </w:rPr>
        <w:t xml:space="preserve">and events </w:t>
      </w:r>
      <w:r w:rsidRPr="00507462">
        <w:rPr>
          <w:rFonts w:cs="Times New Roman"/>
          <w:lang w:val="en-US"/>
        </w:rPr>
        <w:t>added via mutation mechanism</w:t>
      </w:r>
      <w:r w:rsidR="007C2C23" w:rsidRPr="00507462">
        <w:rPr>
          <w:rFonts w:cs="Times New Roman"/>
          <w:lang w:val="en-US"/>
        </w:rPr>
        <w:t xml:space="preserve"> (illegal drug trade component added to the ideological conflict)</w:t>
      </w:r>
      <w:r w:rsidR="00D52A06">
        <w:rPr>
          <w:rFonts w:cs="Times New Roman"/>
          <w:lang w:val="en-US"/>
        </w:rPr>
        <w:t>.</w:t>
      </w:r>
      <w:r w:rsidR="004C23E9" w:rsidRPr="00507462">
        <w:rPr>
          <w:rStyle w:val="EndnoteReference"/>
          <w:rFonts w:cs="Times New Roman"/>
          <w:lang w:val="en-US"/>
        </w:rPr>
        <w:t xml:space="preserve"> </w:t>
      </w:r>
      <w:r w:rsidR="004C23E9" w:rsidRPr="00507462">
        <w:rPr>
          <w:rStyle w:val="EndnoteReference"/>
          <w:rFonts w:cs="Times New Roman"/>
          <w:lang w:val="en-US"/>
        </w:rPr>
        <w:endnoteReference w:id="9"/>
      </w:r>
    </w:p>
    <w:p w14:paraId="2B45B31E" w14:textId="15915BE1" w:rsidR="008C7D94" w:rsidRPr="00507462" w:rsidRDefault="00B92AEC" w:rsidP="005618AA">
      <w:pPr>
        <w:spacing w:after="0" w:line="276" w:lineRule="auto"/>
        <w:rPr>
          <w:rFonts w:cs="Times New Roman"/>
          <w:u w:val="single"/>
          <w:lang w:val="en-US"/>
        </w:rPr>
      </w:pPr>
      <w:r w:rsidRPr="00507462">
        <w:rPr>
          <w:rFonts w:cs="Times New Roman"/>
          <w:u w:val="single"/>
          <w:lang w:val="en-US"/>
        </w:rPr>
        <w:t>Analysis s</w:t>
      </w:r>
      <w:r w:rsidR="005618AA" w:rsidRPr="00507462">
        <w:rPr>
          <w:rFonts w:cs="Times New Roman"/>
          <w:u w:val="single"/>
          <w:lang w:val="en-US"/>
        </w:rPr>
        <w:t>tart date:</w:t>
      </w:r>
      <w:r w:rsidR="005618AA" w:rsidRPr="00507462">
        <w:rPr>
          <w:rFonts w:cs="Times New Roman"/>
          <w:lang w:val="en-US"/>
        </w:rPr>
        <w:t xml:space="preserve"> 1989. While the beginning of the Colombian conflict is a matter of debate among academics, the conflict is possible to trace back at least to the 1950s. The UCDP GED data are available only for the period starting in 1989.</w:t>
      </w:r>
    </w:p>
    <w:p w14:paraId="1177B9DC" w14:textId="33FF6313" w:rsidR="008C7D94" w:rsidRPr="000E5F23" w:rsidRDefault="005618AA" w:rsidP="008C7D94">
      <w:pPr>
        <w:spacing w:after="0" w:line="276" w:lineRule="auto"/>
        <w:rPr>
          <w:rFonts w:cs="Times New Roman"/>
          <w:lang w:val="en-US"/>
        </w:rPr>
      </w:pPr>
      <w:r w:rsidRPr="00507462">
        <w:rPr>
          <w:rFonts w:cs="Times New Roman"/>
          <w:u w:val="single"/>
          <w:lang w:val="en-US"/>
        </w:rPr>
        <w:t>Number of actors included</w:t>
      </w:r>
      <w:r w:rsidRPr="00507462">
        <w:rPr>
          <w:rFonts w:cs="Times New Roman"/>
          <w:lang w:val="en-US"/>
        </w:rPr>
        <w:t xml:space="preserve">: 11 </w:t>
      </w:r>
    </w:p>
    <w:p w14:paraId="594907CB" w14:textId="0C28BA17" w:rsidR="008C7D94" w:rsidRPr="00507462" w:rsidRDefault="008C7D94" w:rsidP="008C7D94">
      <w:pPr>
        <w:spacing w:after="0" w:line="276" w:lineRule="auto"/>
        <w:rPr>
          <w:rFonts w:cs="Times New Roman"/>
          <w:lang w:val="en-US"/>
        </w:rPr>
      </w:pPr>
      <w:r w:rsidRPr="00507462">
        <w:rPr>
          <w:rFonts w:cs="Times New Roman"/>
          <w:u w:val="single"/>
          <w:lang w:val="en-US"/>
        </w:rPr>
        <w:t>Region used for the compilation of the list of the potentially involved actors:</w:t>
      </w:r>
      <w:r w:rsidRPr="00507462">
        <w:rPr>
          <w:rFonts w:cs="Times New Roman"/>
          <w:lang w:val="en-US"/>
        </w:rPr>
        <w:t xml:space="preserve"> Colombia, Ecuador, Peru, Brazil, Venezuela, and Panama (in total 34 actors for the period 1989-2016).</w:t>
      </w:r>
    </w:p>
    <w:p w14:paraId="299F7D24" w14:textId="77777777" w:rsidR="008C7D94" w:rsidRPr="00507462" w:rsidRDefault="008C7D94" w:rsidP="005618AA">
      <w:pPr>
        <w:spacing w:after="0" w:line="276" w:lineRule="auto"/>
        <w:rPr>
          <w:rFonts w:cs="Times New Roman"/>
          <w:lang w:val="en-US"/>
        </w:rPr>
      </w:pPr>
    </w:p>
    <w:p w14:paraId="3AB77516" w14:textId="77777777" w:rsidR="00AD3AE5" w:rsidRPr="00507462" w:rsidRDefault="00AD3AE5" w:rsidP="005618AA">
      <w:pPr>
        <w:spacing w:after="0" w:line="276" w:lineRule="auto"/>
        <w:rPr>
          <w:rFonts w:cs="Times New Roman"/>
          <w:lang w:val="en-US"/>
        </w:rPr>
      </w:pPr>
    </w:p>
    <w:p w14:paraId="7524937C" w14:textId="77777777" w:rsidR="00AD3AE5" w:rsidRPr="00507462" w:rsidRDefault="00AD3AE5" w:rsidP="00AD3AE5">
      <w:pPr>
        <w:spacing w:after="0" w:line="276" w:lineRule="auto"/>
        <w:jc w:val="center"/>
        <w:rPr>
          <w:rFonts w:cs="Times New Roman"/>
          <w:u w:val="single"/>
          <w:lang w:val="en-US"/>
        </w:rPr>
      </w:pPr>
      <w:r w:rsidRPr="00507462">
        <w:rPr>
          <w:rFonts w:cs="Times New Roman"/>
          <w:noProof/>
          <w:u w:val="single"/>
          <w:lang w:val="en-US"/>
        </w:rPr>
        <w:lastRenderedPageBreak/>
        <w:drawing>
          <wp:inline distT="0" distB="0" distL="0" distR="0" wp14:anchorId="15641683" wp14:editId="3BC0589C">
            <wp:extent cx="3941621" cy="198391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9652" cy="2003053"/>
                    </a:xfrm>
                    <a:prstGeom prst="rect">
                      <a:avLst/>
                    </a:prstGeom>
                  </pic:spPr>
                </pic:pic>
              </a:graphicData>
            </a:graphic>
          </wp:inline>
        </w:drawing>
      </w:r>
    </w:p>
    <w:p w14:paraId="173AF057" w14:textId="42CF76F5" w:rsidR="00AD3AE5" w:rsidRPr="00507462" w:rsidRDefault="00AD3AE5" w:rsidP="00AD3AE5">
      <w:pPr>
        <w:spacing w:after="0" w:line="276" w:lineRule="auto"/>
        <w:jc w:val="center"/>
        <w:rPr>
          <w:rFonts w:cs="Times New Roman"/>
          <w:i/>
          <w:iCs/>
          <w:lang w:val="en-US"/>
        </w:rPr>
      </w:pPr>
      <w:r w:rsidRPr="00507462">
        <w:rPr>
          <w:rFonts w:cs="Times New Roman"/>
          <w:i/>
          <w:iCs/>
          <w:lang w:val="en-US"/>
        </w:rPr>
        <w:t>Figure 3: Chart depicting the formation of the armed conflict in Colombia.</w:t>
      </w:r>
    </w:p>
    <w:p w14:paraId="4B22E97C" w14:textId="77777777" w:rsidR="00AD3AE5" w:rsidRPr="00507462" w:rsidRDefault="00AD3AE5" w:rsidP="00AD3AE5">
      <w:pPr>
        <w:spacing w:after="0" w:line="276" w:lineRule="auto"/>
        <w:jc w:val="center"/>
        <w:rPr>
          <w:rFonts w:cs="Times New Roman"/>
          <w:i/>
          <w:iCs/>
          <w:lang w:val="en-US"/>
        </w:rPr>
      </w:pPr>
    </w:p>
    <w:p w14:paraId="3299C5C4" w14:textId="12505DE7" w:rsidR="007A4099" w:rsidRPr="00507462" w:rsidRDefault="007A4099" w:rsidP="0025555B">
      <w:pPr>
        <w:spacing w:after="0" w:line="240" w:lineRule="auto"/>
        <w:rPr>
          <w:rFonts w:cs="Times New Roman"/>
          <w:lang w:val="en-US"/>
        </w:rPr>
      </w:pPr>
      <w:r w:rsidRPr="00507462">
        <w:rPr>
          <w:rFonts w:cs="Times New Roman"/>
          <w:lang w:val="en-US"/>
        </w:rPr>
        <w:t xml:space="preserve">Colombia’s armed conflict started as a left-wing guerrilla insurgency against Colombia’s government in 1964, after bipartisan violence from 1948 to 1958. In the 1990s, the conflict mutated as the illicit drug trade became more central to the conflict. Left-wing guerrillas and paramilitary groups became involved in drug production and trafficking providing them with financial resources. Thus, control over the drug-related resources became a part of the contested issue that resulted in new actors such as drug cartels </w:t>
      </w:r>
      <w:r w:rsidR="00B92AEC" w:rsidRPr="00507462">
        <w:rPr>
          <w:rFonts w:cs="Times New Roman"/>
          <w:lang w:val="en-US"/>
        </w:rPr>
        <w:t xml:space="preserve">becoming </w:t>
      </w:r>
      <w:r w:rsidRPr="00507462">
        <w:rPr>
          <w:rFonts w:cs="Times New Roman"/>
          <w:lang w:val="en-US"/>
        </w:rPr>
        <w:t xml:space="preserve">intertwined with the Colombian conflict </w:t>
      </w:r>
      <w:r w:rsidRPr="00507462">
        <w:rPr>
          <w:rFonts w:cs="Times New Roman"/>
          <w:lang w:val="en-US"/>
        </w:rPr>
        <w:fldChar w:fldCharType="begin"/>
      </w:r>
      <w:r w:rsidR="00092080">
        <w:rPr>
          <w:rFonts w:cs="Times New Roman"/>
          <w:lang w:val="en-US"/>
        </w:rPr>
        <w:instrText xml:space="preserve"> ADDIN ZOTERO_ITEM CSL_CITATION {"citationID":"8yFdxNZR","properties":{"formattedCitation":"(Idler, 2019)","plainCitation":"(Idler, 2019)","noteIndex":0},"citationItems":[{"id":80,"uris":["http://zotero.org/users/1557557/items/TBBHJ6T5"],"itemData":{"id":80,"type":"book","abstract":"This book argues that borderlands intensify security threats at the conflict-crime nexus. It demonstrates the multiple insecurities that arise from complex interactions among rebels, criminals, and other violent non-state groups. Challenging urban biases and state-centric views, it draws on unprecedented multi-year fieldwork in the war-torn marginalized Colombian-Ecuadorian and Colombian-Venezuelan borderlands. Cover; Borderland Battles; Copyright; Dedication; Contents; List of Tables, Figures, and Maps; Acknowledgments; List of Abbreviations; Prologue: Witnessing Insecurity from the Margins; Borderland Maps; 1. Borderlands: Security through a Magnifying Glass; 1.1 From Local Security to Non-​State Order around the Globe; 1.2 Contributions toward a Transformative Goal; 2. Non-​State Order and Security; 2.1 Non-​State Order; 2.2 Security; 2.3 The Role of the State and the Regional Context; 3. The Borderland Lens; 3.1 Borders Viewed from the Centers; 3.2 Borderlands Viewed from the Margins 3.3 Conclusion4. Violence and Survival; 4.1 Combat; 4.2 Armed Disputes; 4.3 Tense Calm; 4.4 Conclusion; 5. Crime and Uncertainty; 5.1 Spot Sales and Barter Agreements; 5.2 Tactical Alliances; 5.3 Subcontractual Relationships; 5.4 Conclusion; 6. Governance and Consent; 6.1 Supply Chain Relationships; 6.2 Strategic Alliances; 6.3 Pacific Coexistence; 6.4 Preponderance Relations; 6.5 Conclusion; 7. The Border Effect; 7.1 The Border as Facilitator; 7.2 The Border as Deterrent; 7.3 The Border as Magnet; 7.4 The Border as Disguise; 7.5 Conclusion 8. Global Borderlands: Security through a Kaleidoscope8.1 Borderland Battles for Positive Change; 8.2 Putting the Marginalized Center Stage; Epilogue: Experiencing Insecurity in the Margins; Appendix A: Further Methodological Notes; Appendix B: Violent Non-​state Group Interactions across the Borderlands; Appendix C: Borderland Fieldwork Itineraries; Notes; Bibliography; Index","event-place":"New York","ISBN":"0-19-084915-0","publisher":"Oxford University Press","publisher-place":"New York","title":"Borderland Battles: Violence, Crime, and Governance at the Edges of Colombia's War","author":[{"family":"Idler","given":"Annette"}],"issued":{"date-parts":[["2019"]]}}}],"schema":"https://github.com/citation-style-language/schema/raw/master/csl-citation.json"} </w:instrText>
      </w:r>
      <w:r w:rsidRPr="00507462">
        <w:rPr>
          <w:rFonts w:cs="Times New Roman"/>
          <w:lang w:val="en-US"/>
        </w:rPr>
        <w:fldChar w:fldCharType="separate"/>
      </w:r>
      <w:r w:rsidR="00092080">
        <w:rPr>
          <w:rFonts w:cs="Times New Roman"/>
          <w:noProof/>
          <w:lang w:val="en-US"/>
        </w:rPr>
        <w:t>(Idler, 2019)</w:t>
      </w:r>
      <w:r w:rsidRPr="00507462">
        <w:rPr>
          <w:rFonts w:cs="Times New Roman"/>
          <w:lang w:val="en-US"/>
        </w:rPr>
        <w:fldChar w:fldCharType="end"/>
      </w:r>
      <w:r w:rsidRPr="00507462">
        <w:rPr>
          <w:rFonts w:cs="Times New Roman"/>
          <w:lang w:val="en-US"/>
        </w:rPr>
        <w:t>.</w:t>
      </w:r>
    </w:p>
    <w:p w14:paraId="2715F6EA" w14:textId="77777777" w:rsidR="00EA3247" w:rsidRPr="00507462" w:rsidRDefault="00EA3247" w:rsidP="0025555B">
      <w:pPr>
        <w:spacing w:after="0" w:line="240" w:lineRule="auto"/>
        <w:rPr>
          <w:rFonts w:cs="Times New Roman"/>
          <w:lang w:val="en-US"/>
        </w:rPr>
      </w:pPr>
    </w:p>
    <w:tbl>
      <w:tblPr>
        <w:tblStyle w:val="GridTable1Light"/>
        <w:tblW w:w="9067" w:type="dxa"/>
        <w:tblLook w:val="04A0" w:firstRow="1" w:lastRow="0" w:firstColumn="1" w:lastColumn="0" w:noHBand="0" w:noVBand="1"/>
      </w:tblPr>
      <w:tblGrid>
        <w:gridCol w:w="1129"/>
        <w:gridCol w:w="2367"/>
        <w:gridCol w:w="3094"/>
        <w:gridCol w:w="2477"/>
      </w:tblGrid>
      <w:tr w:rsidR="00EA3247" w:rsidRPr="00507462" w14:paraId="08EBE4A8" w14:textId="77777777" w:rsidTr="00CE5F38">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1F6F9208" w14:textId="77777777" w:rsidR="00EA3247" w:rsidRPr="00507462" w:rsidRDefault="00EA3247" w:rsidP="00CE5F38">
            <w:pPr>
              <w:spacing w:line="276" w:lineRule="auto"/>
              <w:jc w:val="left"/>
              <w:rPr>
                <w:rFonts w:cs="Times New Roman"/>
                <w:lang w:val="en-US"/>
              </w:rPr>
            </w:pPr>
            <w:r w:rsidRPr="00507462">
              <w:rPr>
                <w:rFonts w:cs="Times New Roman"/>
                <w:lang w:val="en-US"/>
              </w:rPr>
              <w:t>UCDP GED ID</w:t>
            </w:r>
          </w:p>
        </w:tc>
        <w:tc>
          <w:tcPr>
            <w:tcW w:w="2367" w:type="dxa"/>
            <w:vAlign w:val="center"/>
          </w:tcPr>
          <w:p w14:paraId="16421087" w14:textId="77777777" w:rsidR="00EA3247" w:rsidRPr="00507462" w:rsidRDefault="00EA3247"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CDP NAME</w:t>
            </w:r>
          </w:p>
        </w:tc>
        <w:tc>
          <w:tcPr>
            <w:tcW w:w="3094" w:type="dxa"/>
            <w:vAlign w:val="center"/>
          </w:tcPr>
          <w:p w14:paraId="7F80D9CA" w14:textId="77777777" w:rsidR="00EA3247" w:rsidRPr="00507462" w:rsidRDefault="00EA3247"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ULL/OTHER NAME</w:t>
            </w:r>
            <w:r w:rsidRPr="00507462">
              <w:rPr>
                <w:rStyle w:val="EndnoteReference"/>
                <w:rFonts w:cs="Times New Roman"/>
                <w:lang w:val="en-US"/>
              </w:rPr>
              <w:endnoteReference w:id="10"/>
            </w:r>
          </w:p>
        </w:tc>
        <w:tc>
          <w:tcPr>
            <w:tcW w:w="2477" w:type="dxa"/>
          </w:tcPr>
          <w:p w14:paraId="0D3016EB" w14:textId="77777777" w:rsidR="00EA3247" w:rsidRPr="00507462" w:rsidRDefault="00EA3247"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ONFLICT-CONNECTING MECHASNIM</w:t>
            </w:r>
          </w:p>
        </w:tc>
      </w:tr>
      <w:tr w:rsidR="00EA3247" w:rsidRPr="00507462" w14:paraId="64E13F23"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5CAFA5BF"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771</w:t>
            </w:r>
          </w:p>
        </w:tc>
        <w:tc>
          <w:tcPr>
            <w:tcW w:w="2367" w:type="dxa"/>
          </w:tcPr>
          <w:p w14:paraId="59766A60"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UC</w:t>
            </w:r>
          </w:p>
        </w:tc>
        <w:tc>
          <w:tcPr>
            <w:tcW w:w="3094" w:type="dxa"/>
          </w:tcPr>
          <w:p w14:paraId="2EDBC47C"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United Self-Defense Forces of Colombia, </w:t>
            </w:r>
            <w:proofErr w:type="spellStart"/>
            <w:r w:rsidRPr="00507462">
              <w:rPr>
                <w:rFonts w:cs="Times New Roman"/>
                <w:lang w:val="en-US"/>
              </w:rPr>
              <w:t>Autodefensas</w:t>
            </w:r>
            <w:proofErr w:type="spellEnd"/>
            <w:r w:rsidRPr="00507462">
              <w:rPr>
                <w:rFonts w:cs="Times New Roman"/>
                <w:lang w:val="en-US"/>
              </w:rPr>
              <w:t xml:space="preserve"> </w:t>
            </w:r>
            <w:proofErr w:type="spellStart"/>
            <w:r w:rsidRPr="00507462">
              <w:rPr>
                <w:rFonts w:cs="Times New Roman"/>
                <w:lang w:val="en-US"/>
              </w:rPr>
              <w:t>Unidas</w:t>
            </w:r>
            <w:proofErr w:type="spellEnd"/>
            <w:r w:rsidRPr="00507462">
              <w:rPr>
                <w:rFonts w:cs="Times New Roman"/>
                <w:lang w:val="en-US"/>
              </w:rPr>
              <w:t xml:space="preserve"> de Colombia</w:t>
            </w:r>
          </w:p>
        </w:tc>
        <w:tc>
          <w:tcPr>
            <w:tcW w:w="2477" w:type="dxa"/>
          </w:tcPr>
          <w:p w14:paraId="400D9A32"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40084EA6"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30400CCA"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6506</w:t>
            </w:r>
          </w:p>
        </w:tc>
        <w:tc>
          <w:tcPr>
            <w:tcW w:w="2367" w:type="dxa"/>
          </w:tcPr>
          <w:p w14:paraId="24376A84"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Bloque</w:t>
            </w:r>
            <w:proofErr w:type="spellEnd"/>
            <w:r w:rsidRPr="00507462">
              <w:rPr>
                <w:rFonts w:cs="Times New Roman"/>
                <w:lang w:val="en-US"/>
              </w:rPr>
              <w:t xml:space="preserve"> Central Bolívar</w:t>
            </w:r>
          </w:p>
        </w:tc>
        <w:tc>
          <w:tcPr>
            <w:tcW w:w="3094" w:type="dxa"/>
          </w:tcPr>
          <w:p w14:paraId="7CFE0837"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entral Bolívar Bloc</w:t>
            </w:r>
          </w:p>
        </w:tc>
        <w:tc>
          <w:tcPr>
            <w:tcW w:w="2477" w:type="dxa"/>
          </w:tcPr>
          <w:p w14:paraId="388E2403"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1A98B42C"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19BDFBB1"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810</w:t>
            </w:r>
          </w:p>
        </w:tc>
        <w:tc>
          <w:tcPr>
            <w:tcW w:w="2367" w:type="dxa"/>
          </w:tcPr>
          <w:p w14:paraId="286D706C"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ali Cartel</w:t>
            </w:r>
          </w:p>
        </w:tc>
        <w:tc>
          <w:tcPr>
            <w:tcW w:w="3094" w:type="dxa"/>
          </w:tcPr>
          <w:p w14:paraId="097E9EC7"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77" w:type="dxa"/>
          </w:tcPr>
          <w:p w14:paraId="599DECF7"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Mutation</w:t>
            </w:r>
          </w:p>
        </w:tc>
      </w:tr>
      <w:tr w:rsidR="00EA3247" w:rsidRPr="00507462" w14:paraId="667420F4"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6F44B9CC"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744</w:t>
            </w:r>
          </w:p>
        </w:tc>
        <w:tc>
          <w:tcPr>
            <w:tcW w:w="2367" w:type="dxa"/>
          </w:tcPr>
          <w:p w14:paraId="3A98C1B1"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ELN</w:t>
            </w:r>
          </w:p>
        </w:tc>
        <w:tc>
          <w:tcPr>
            <w:tcW w:w="3094" w:type="dxa"/>
          </w:tcPr>
          <w:p w14:paraId="114B8370"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National Liberation Army, </w:t>
            </w:r>
            <w:proofErr w:type="spellStart"/>
            <w:r w:rsidRPr="00507462">
              <w:rPr>
                <w:rFonts w:cs="Times New Roman"/>
                <w:lang w:val="en-US"/>
              </w:rPr>
              <w:t>Ejército</w:t>
            </w:r>
            <w:proofErr w:type="spellEnd"/>
            <w:r w:rsidRPr="00507462">
              <w:rPr>
                <w:rFonts w:cs="Times New Roman"/>
                <w:lang w:val="en-US"/>
              </w:rPr>
              <w:t xml:space="preserve"> de </w:t>
            </w:r>
            <w:proofErr w:type="spellStart"/>
            <w:r w:rsidRPr="00507462">
              <w:rPr>
                <w:rFonts w:cs="Times New Roman"/>
                <w:lang w:val="en-US"/>
              </w:rPr>
              <w:t>Liberación</w:t>
            </w:r>
            <w:proofErr w:type="spellEnd"/>
            <w:r w:rsidRPr="00507462">
              <w:rPr>
                <w:rFonts w:cs="Times New Roman"/>
                <w:lang w:val="en-US"/>
              </w:rPr>
              <w:t xml:space="preserve"> Nacional</w:t>
            </w:r>
          </w:p>
        </w:tc>
        <w:tc>
          <w:tcPr>
            <w:tcW w:w="2477" w:type="dxa"/>
          </w:tcPr>
          <w:p w14:paraId="18FE14E4"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07E44AE7"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10211E57"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746</w:t>
            </w:r>
          </w:p>
        </w:tc>
        <w:tc>
          <w:tcPr>
            <w:tcW w:w="2367" w:type="dxa"/>
          </w:tcPr>
          <w:p w14:paraId="6195A015"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EPL</w:t>
            </w:r>
          </w:p>
        </w:tc>
        <w:tc>
          <w:tcPr>
            <w:tcW w:w="3094" w:type="dxa"/>
          </w:tcPr>
          <w:p w14:paraId="442B3379"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Popular Liberation Army, </w:t>
            </w:r>
            <w:proofErr w:type="spellStart"/>
            <w:r w:rsidRPr="00507462">
              <w:rPr>
                <w:rFonts w:cs="Times New Roman"/>
                <w:lang w:val="en-US"/>
              </w:rPr>
              <w:t>Ejército</w:t>
            </w:r>
            <w:proofErr w:type="spellEnd"/>
            <w:r w:rsidRPr="00507462">
              <w:rPr>
                <w:rFonts w:cs="Times New Roman"/>
                <w:lang w:val="en-US"/>
              </w:rPr>
              <w:t xml:space="preserve"> Popular de </w:t>
            </w:r>
            <w:proofErr w:type="spellStart"/>
            <w:r w:rsidRPr="00507462">
              <w:rPr>
                <w:rFonts w:cs="Times New Roman"/>
                <w:lang w:val="en-US"/>
              </w:rPr>
              <w:t>Liberación</w:t>
            </w:r>
            <w:proofErr w:type="spellEnd"/>
          </w:p>
        </w:tc>
        <w:tc>
          <w:tcPr>
            <w:tcW w:w="2477" w:type="dxa"/>
          </w:tcPr>
          <w:p w14:paraId="48628DBC"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7D8C0496" w14:textId="77777777" w:rsidTr="00CE5F38">
        <w:tc>
          <w:tcPr>
            <w:tcW w:w="1129" w:type="dxa"/>
          </w:tcPr>
          <w:p w14:paraId="5C1A3F15" w14:textId="77777777" w:rsidR="00EA3247" w:rsidRPr="00507462" w:rsidRDefault="00EA3247"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b w:val="0"/>
                <w:bCs w:val="0"/>
                <w:lang w:val="en-US"/>
              </w:rPr>
              <w:t>743</w:t>
            </w:r>
          </w:p>
        </w:tc>
        <w:tc>
          <w:tcPr>
            <w:tcW w:w="2367" w:type="dxa"/>
          </w:tcPr>
          <w:p w14:paraId="75F2E72F" w14:textId="77777777" w:rsidR="00EA3247" w:rsidRPr="00507462" w:rsidRDefault="00EA3247" w:rsidP="00CE5F38">
            <w:pPr>
              <w:spacing w:line="276" w:lineRule="auto"/>
              <w:jc w:val="left"/>
              <w:rPr>
                <w:rFonts w:cs="Times New Roman"/>
                <w:b/>
                <w:bCs/>
                <w:lang w:val="en-US"/>
              </w:rPr>
            </w:pPr>
            <w:r w:rsidRPr="00507462">
              <w:rPr>
                <w:rFonts w:cs="Times New Roman"/>
                <w:b/>
                <w:bCs/>
                <w:lang w:val="en-US"/>
              </w:rPr>
              <w:t>FARC</w:t>
            </w:r>
            <w:r w:rsidRPr="00507462">
              <w:rPr>
                <w:rStyle w:val="EndnoteReference"/>
                <w:rFonts w:cs="Times New Roman"/>
                <w:lang w:val="en-US"/>
              </w:rPr>
              <w:endnoteReference w:id="11"/>
            </w:r>
          </w:p>
        </w:tc>
        <w:tc>
          <w:tcPr>
            <w:tcW w:w="3094" w:type="dxa"/>
          </w:tcPr>
          <w:p w14:paraId="029BFF1F" w14:textId="77777777" w:rsidR="00EA3247" w:rsidRPr="00507462" w:rsidRDefault="00EA3247" w:rsidP="00CE5F38">
            <w:pPr>
              <w:spacing w:line="276" w:lineRule="auto"/>
              <w:jc w:val="left"/>
              <w:rPr>
                <w:rFonts w:cs="Times New Roman"/>
                <w:lang w:val="en-US"/>
              </w:rPr>
            </w:pPr>
            <w:r w:rsidRPr="00507462">
              <w:rPr>
                <w:rFonts w:cs="Times New Roman"/>
                <w:lang w:val="en-US"/>
              </w:rPr>
              <w:t xml:space="preserve">Revolutionary Armed Forces of Colombia—People’s Army, </w:t>
            </w:r>
            <w:proofErr w:type="spellStart"/>
            <w:r w:rsidRPr="00507462">
              <w:rPr>
                <w:rFonts w:cs="Times New Roman"/>
                <w:lang w:val="en-US"/>
              </w:rPr>
              <w:t>Fuerzas</w:t>
            </w:r>
            <w:proofErr w:type="spellEnd"/>
            <w:r w:rsidRPr="00507462">
              <w:rPr>
                <w:rFonts w:cs="Times New Roman"/>
                <w:lang w:val="en-US"/>
              </w:rPr>
              <w:t xml:space="preserve"> Armadas </w:t>
            </w:r>
            <w:proofErr w:type="spellStart"/>
            <w:r w:rsidRPr="00507462">
              <w:rPr>
                <w:rFonts w:cs="Times New Roman"/>
                <w:lang w:val="en-US"/>
              </w:rPr>
              <w:t>Revolucionarias</w:t>
            </w:r>
            <w:proofErr w:type="spellEnd"/>
            <w:r w:rsidRPr="00507462">
              <w:rPr>
                <w:rFonts w:cs="Times New Roman"/>
                <w:lang w:val="en-US"/>
              </w:rPr>
              <w:t xml:space="preserve"> de Colombia—</w:t>
            </w:r>
            <w:proofErr w:type="spellStart"/>
            <w:r w:rsidRPr="00507462">
              <w:rPr>
                <w:rFonts w:cs="Times New Roman"/>
                <w:lang w:val="en-US"/>
              </w:rPr>
              <w:t>Ejército</w:t>
            </w:r>
            <w:proofErr w:type="spellEnd"/>
            <w:r w:rsidRPr="00507462">
              <w:rPr>
                <w:rFonts w:cs="Times New Roman"/>
                <w:lang w:val="en-US"/>
              </w:rPr>
              <w:t xml:space="preserve"> del Pueblo, FARC – EP</w:t>
            </w:r>
          </w:p>
        </w:tc>
        <w:tc>
          <w:tcPr>
            <w:tcW w:w="2477" w:type="dxa"/>
          </w:tcPr>
          <w:p w14:paraId="35970448" w14:textId="77777777" w:rsidR="00EA3247" w:rsidRPr="00507462" w:rsidRDefault="00EA3247" w:rsidP="00CE5F38">
            <w:pPr>
              <w:spacing w:line="276" w:lineRule="auto"/>
              <w:jc w:val="left"/>
              <w:rPr>
                <w:rFonts w:cs="Times New Roman"/>
                <w:lang w:val="en-US"/>
              </w:rPr>
            </w:pPr>
            <w:r w:rsidRPr="00507462">
              <w:rPr>
                <w:rFonts w:cs="Times New Roman"/>
                <w:lang w:val="en-US"/>
              </w:rPr>
              <w:t>Anchor conflict</w:t>
            </w:r>
          </w:p>
        </w:tc>
      </w:tr>
      <w:tr w:rsidR="00EA3247" w:rsidRPr="00507462" w14:paraId="304B0FE4"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7F98FBCE"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7013</w:t>
            </w:r>
          </w:p>
        </w:tc>
        <w:tc>
          <w:tcPr>
            <w:tcW w:w="2367" w:type="dxa"/>
          </w:tcPr>
          <w:p w14:paraId="2B00FDDB"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ARC dissidents</w:t>
            </w:r>
          </w:p>
        </w:tc>
        <w:tc>
          <w:tcPr>
            <w:tcW w:w="3094" w:type="dxa"/>
          </w:tcPr>
          <w:p w14:paraId="60178350"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77" w:type="dxa"/>
          </w:tcPr>
          <w:p w14:paraId="01157C38"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231FDD32" w14:textId="77777777" w:rsidTr="00CE5F38">
        <w:tc>
          <w:tcPr>
            <w:tcW w:w="1129" w:type="dxa"/>
          </w:tcPr>
          <w:p w14:paraId="4AAD635D" w14:textId="77777777" w:rsidR="00EA3247" w:rsidRPr="00507462" w:rsidRDefault="00EA3247"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b w:val="0"/>
                <w:bCs w:val="0"/>
                <w:lang w:val="en-US"/>
              </w:rPr>
              <w:t>17</w:t>
            </w:r>
          </w:p>
        </w:tc>
        <w:tc>
          <w:tcPr>
            <w:tcW w:w="2367" w:type="dxa"/>
          </w:tcPr>
          <w:p w14:paraId="78C9BB57" w14:textId="77777777" w:rsidR="00EA3247" w:rsidRPr="00507462" w:rsidRDefault="00EA3247" w:rsidP="00CE5F38">
            <w:pPr>
              <w:spacing w:line="276" w:lineRule="auto"/>
              <w:jc w:val="left"/>
              <w:rPr>
                <w:rFonts w:cs="Times New Roman"/>
                <w:b/>
                <w:bCs/>
                <w:lang w:val="en-US"/>
              </w:rPr>
            </w:pPr>
            <w:r w:rsidRPr="00507462">
              <w:rPr>
                <w:rFonts w:cs="Times New Roman"/>
                <w:b/>
                <w:bCs/>
                <w:lang w:val="en-US"/>
              </w:rPr>
              <w:t>Government of Colombia</w:t>
            </w:r>
            <w:r w:rsidRPr="00507462">
              <w:rPr>
                <w:rStyle w:val="EndnoteReference"/>
                <w:rFonts w:cs="Times New Roman"/>
                <w:lang w:val="en-US"/>
              </w:rPr>
              <w:endnoteReference w:id="12"/>
            </w:r>
          </w:p>
        </w:tc>
        <w:tc>
          <w:tcPr>
            <w:tcW w:w="3094" w:type="dxa"/>
          </w:tcPr>
          <w:p w14:paraId="6E24E4F3" w14:textId="77777777" w:rsidR="00EA3247" w:rsidRPr="00507462" w:rsidRDefault="00EA3247" w:rsidP="00CE5F38">
            <w:pPr>
              <w:spacing w:line="276" w:lineRule="auto"/>
              <w:jc w:val="left"/>
              <w:rPr>
                <w:rFonts w:cs="Times New Roman"/>
                <w:lang w:val="en-US"/>
              </w:rPr>
            </w:pPr>
          </w:p>
        </w:tc>
        <w:tc>
          <w:tcPr>
            <w:tcW w:w="2477" w:type="dxa"/>
          </w:tcPr>
          <w:p w14:paraId="1870314C" w14:textId="77777777" w:rsidR="00EA3247" w:rsidRPr="00507462" w:rsidRDefault="00EA3247" w:rsidP="00CE5F38">
            <w:pPr>
              <w:spacing w:line="276" w:lineRule="auto"/>
              <w:jc w:val="left"/>
              <w:rPr>
                <w:rFonts w:cs="Times New Roman"/>
                <w:lang w:val="en-US"/>
              </w:rPr>
            </w:pPr>
            <w:r w:rsidRPr="00507462">
              <w:rPr>
                <w:rFonts w:cs="Times New Roman"/>
                <w:lang w:val="en-US"/>
              </w:rPr>
              <w:t>Anchor conflict</w:t>
            </w:r>
          </w:p>
        </w:tc>
      </w:tr>
      <w:tr w:rsidR="00EA3247" w:rsidRPr="00507462" w14:paraId="659639FA"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18757D91"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6579</w:t>
            </w:r>
          </w:p>
        </w:tc>
        <w:tc>
          <w:tcPr>
            <w:tcW w:w="2367" w:type="dxa"/>
          </w:tcPr>
          <w:p w14:paraId="6E5ED234"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MAS</w:t>
            </w:r>
          </w:p>
        </w:tc>
        <w:tc>
          <w:tcPr>
            <w:tcW w:w="3094" w:type="dxa"/>
          </w:tcPr>
          <w:p w14:paraId="46B30D60"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Death to Kidnappers, Muerte a </w:t>
            </w:r>
            <w:proofErr w:type="spellStart"/>
            <w:r w:rsidRPr="00507462">
              <w:rPr>
                <w:rFonts w:cs="Times New Roman"/>
                <w:lang w:val="en-US"/>
              </w:rPr>
              <w:t>Secuestradores</w:t>
            </w:r>
            <w:proofErr w:type="spellEnd"/>
          </w:p>
        </w:tc>
        <w:tc>
          <w:tcPr>
            <w:tcW w:w="2477" w:type="dxa"/>
          </w:tcPr>
          <w:p w14:paraId="5E14F8B6"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EA3247" w:rsidRPr="00507462" w14:paraId="1AD4BD4C"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4F3B202F"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774</w:t>
            </w:r>
          </w:p>
        </w:tc>
        <w:tc>
          <w:tcPr>
            <w:tcW w:w="2367" w:type="dxa"/>
          </w:tcPr>
          <w:p w14:paraId="2A4E8849"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Medellin Cartel</w:t>
            </w:r>
          </w:p>
        </w:tc>
        <w:tc>
          <w:tcPr>
            <w:tcW w:w="3094" w:type="dxa"/>
          </w:tcPr>
          <w:p w14:paraId="21CF30DD"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77" w:type="dxa"/>
          </w:tcPr>
          <w:p w14:paraId="249247AF"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Mutation</w:t>
            </w:r>
          </w:p>
        </w:tc>
      </w:tr>
      <w:tr w:rsidR="00EA3247" w:rsidRPr="00507462" w14:paraId="0B869A63" w14:textId="77777777" w:rsidTr="00CE5F38">
        <w:tc>
          <w:tcPr>
            <w:cnfStyle w:val="001000000000" w:firstRow="0" w:lastRow="0" w:firstColumn="1" w:lastColumn="0" w:oddVBand="0" w:evenVBand="0" w:oddHBand="0" w:evenHBand="0" w:firstRowFirstColumn="0" w:firstRowLastColumn="0" w:lastRowFirstColumn="0" w:lastRowLastColumn="0"/>
            <w:tcW w:w="1129" w:type="dxa"/>
          </w:tcPr>
          <w:p w14:paraId="6E6ED357" w14:textId="77777777" w:rsidR="00EA3247" w:rsidRPr="00507462" w:rsidRDefault="00EA3247" w:rsidP="00CE5F38">
            <w:pPr>
              <w:spacing w:line="276" w:lineRule="auto"/>
              <w:jc w:val="left"/>
              <w:rPr>
                <w:rFonts w:cs="Times New Roman"/>
                <w:b w:val="0"/>
                <w:bCs w:val="0"/>
                <w:lang w:val="en-US"/>
              </w:rPr>
            </w:pPr>
            <w:r w:rsidRPr="00507462">
              <w:rPr>
                <w:rFonts w:cs="Times New Roman"/>
                <w:b w:val="0"/>
                <w:bCs w:val="0"/>
                <w:lang w:val="en-US"/>
              </w:rPr>
              <w:t>811</w:t>
            </w:r>
          </w:p>
        </w:tc>
        <w:tc>
          <w:tcPr>
            <w:tcW w:w="2367" w:type="dxa"/>
          </w:tcPr>
          <w:p w14:paraId="2CAE9C6E"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PEPES</w:t>
            </w:r>
          </w:p>
        </w:tc>
        <w:tc>
          <w:tcPr>
            <w:tcW w:w="3094" w:type="dxa"/>
          </w:tcPr>
          <w:p w14:paraId="41B3EA1F" w14:textId="77777777" w:rsidR="00EA3247" w:rsidRPr="00507462" w:rsidRDefault="00EA3247"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Persecuted by Pablo Escobar, </w:t>
            </w:r>
            <w:proofErr w:type="spellStart"/>
            <w:r w:rsidRPr="00507462">
              <w:rPr>
                <w:rFonts w:cs="Times New Roman"/>
                <w:lang w:val="en-US"/>
              </w:rPr>
              <w:t>Perseguidos</w:t>
            </w:r>
            <w:proofErr w:type="spellEnd"/>
            <w:r w:rsidRPr="00507462">
              <w:rPr>
                <w:rFonts w:cs="Times New Roman"/>
                <w:lang w:val="en-US"/>
              </w:rPr>
              <w:t xml:space="preserve"> </w:t>
            </w:r>
            <w:proofErr w:type="spellStart"/>
            <w:r w:rsidRPr="00507462">
              <w:rPr>
                <w:rFonts w:cs="Times New Roman"/>
                <w:lang w:val="en-US"/>
              </w:rPr>
              <w:t>por</w:t>
            </w:r>
            <w:proofErr w:type="spellEnd"/>
            <w:r w:rsidRPr="00507462">
              <w:rPr>
                <w:rFonts w:cs="Times New Roman"/>
                <w:lang w:val="en-US"/>
              </w:rPr>
              <w:t xml:space="preserve"> Pablo Escobar, Los </w:t>
            </w:r>
            <w:proofErr w:type="spellStart"/>
            <w:r w:rsidRPr="00507462">
              <w:rPr>
                <w:rFonts w:cs="Times New Roman"/>
                <w:lang w:val="en-US"/>
              </w:rPr>
              <w:t>Pepes</w:t>
            </w:r>
            <w:proofErr w:type="spellEnd"/>
          </w:p>
        </w:tc>
        <w:tc>
          <w:tcPr>
            <w:tcW w:w="2477" w:type="dxa"/>
          </w:tcPr>
          <w:p w14:paraId="2E299003" w14:textId="77777777" w:rsidR="00EA3247" w:rsidRPr="00507462" w:rsidRDefault="00EA3247" w:rsidP="00CE5F38">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bl>
    <w:p w14:paraId="63762D7C" w14:textId="77777777" w:rsidR="004678A2" w:rsidRPr="00507462" w:rsidRDefault="004678A2" w:rsidP="004678A2">
      <w:pPr>
        <w:pStyle w:val="Caption"/>
        <w:spacing w:after="0" w:line="276" w:lineRule="auto"/>
        <w:jc w:val="center"/>
        <w:rPr>
          <w:rFonts w:cs="Times New Roman"/>
          <w:color w:val="000000" w:themeColor="text1"/>
          <w:sz w:val="22"/>
          <w:szCs w:val="22"/>
          <w:lang w:val="en-US"/>
        </w:rPr>
      </w:pPr>
      <w:r w:rsidRPr="00507462">
        <w:rPr>
          <w:rFonts w:cs="Times New Roman"/>
          <w:color w:val="000000" w:themeColor="text1"/>
          <w:sz w:val="22"/>
          <w:szCs w:val="22"/>
          <w:lang w:val="en-US"/>
        </w:rPr>
        <w:t xml:space="preserve">Table </w:t>
      </w:r>
      <w:r w:rsidRPr="00507462">
        <w:rPr>
          <w:rFonts w:cs="Times New Roman"/>
          <w:color w:val="000000" w:themeColor="text1"/>
          <w:sz w:val="22"/>
          <w:szCs w:val="22"/>
          <w:lang w:val="en-US"/>
        </w:rPr>
        <w:fldChar w:fldCharType="begin"/>
      </w:r>
      <w:r w:rsidRPr="00507462">
        <w:rPr>
          <w:rFonts w:cs="Times New Roman"/>
          <w:color w:val="000000" w:themeColor="text1"/>
          <w:sz w:val="22"/>
          <w:szCs w:val="22"/>
          <w:lang w:val="en-US"/>
        </w:rPr>
        <w:instrText xml:space="preserve"> SEQ Table \* ARABIC </w:instrText>
      </w:r>
      <w:r w:rsidRPr="00507462">
        <w:rPr>
          <w:rFonts w:cs="Times New Roman"/>
          <w:color w:val="000000" w:themeColor="text1"/>
          <w:sz w:val="22"/>
          <w:szCs w:val="22"/>
          <w:lang w:val="en-US"/>
        </w:rPr>
        <w:fldChar w:fldCharType="separate"/>
      </w:r>
      <w:r w:rsidRPr="00507462">
        <w:rPr>
          <w:rFonts w:cs="Times New Roman"/>
          <w:noProof/>
          <w:color w:val="000000" w:themeColor="text1"/>
          <w:sz w:val="22"/>
          <w:szCs w:val="22"/>
          <w:lang w:val="en-US"/>
        </w:rPr>
        <w:t>1</w:t>
      </w:r>
      <w:r w:rsidRPr="00507462">
        <w:rPr>
          <w:rFonts w:cs="Times New Roman"/>
          <w:color w:val="000000" w:themeColor="text1"/>
          <w:sz w:val="22"/>
          <w:szCs w:val="22"/>
          <w:lang w:val="en-US"/>
        </w:rPr>
        <w:fldChar w:fldCharType="end"/>
      </w:r>
      <w:r w:rsidRPr="00507462">
        <w:rPr>
          <w:rFonts w:cs="Times New Roman"/>
          <w:color w:val="000000" w:themeColor="text1"/>
          <w:sz w:val="22"/>
          <w:szCs w:val="22"/>
          <w:lang w:val="en-US"/>
        </w:rPr>
        <w:t>: List of relevant actors for the armed conflict in Colombia</w:t>
      </w:r>
    </w:p>
    <w:p w14:paraId="0608A2B8" w14:textId="77777777" w:rsidR="00EA3247" w:rsidRPr="00507462" w:rsidRDefault="00EA3247" w:rsidP="0025555B">
      <w:pPr>
        <w:spacing w:after="0" w:line="240" w:lineRule="auto"/>
        <w:rPr>
          <w:rFonts w:cs="Times New Roman"/>
          <w:lang w:val="en-US"/>
        </w:rPr>
      </w:pPr>
    </w:p>
    <w:p w14:paraId="6DE17710" w14:textId="77777777" w:rsidR="00EA3247" w:rsidRPr="00507462" w:rsidRDefault="00EA3247" w:rsidP="0025555B">
      <w:pPr>
        <w:spacing w:after="0" w:line="240" w:lineRule="auto"/>
        <w:rPr>
          <w:rFonts w:cs="Times New Roman"/>
          <w:lang w:val="en-US"/>
        </w:rPr>
      </w:pPr>
    </w:p>
    <w:p w14:paraId="2847CC67" w14:textId="77777777" w:rsidR="00A73463" w:rsidRPr="00507462" w:rsidRDefault="00A73463" w:rsidP="00A73463">
      <w:pPr>
        <w:spacing w:line="276" w:lineRule="auto"/>
        <w:jc w:val="left"/>
        <w:rPr>
          <w:rFonts w:cs="Times New Roman"/>
          <w:lang w:val="en-US"/>
        </w:rPr>
      </w:pPr>
      <w:r w:rsidRPr="00507462">
        <w:rPr>
          <w:rFonts w:cs="Times New Roman"/>
          <w:u w:val="single"/>
          <w:lang w:val="en-US"/>
        </w:rPr>
        <w:lastRenderedPageBreak/>
        <w:t>Actors added through friction mechanism for specific years only:</w:t>
      </w:r>
      <w:r w:rsidRPr="00507462">
        <w:rPr>
          <w:rFonts w:cs="Times New Roman"/>
          <w:lang w:val="en-US"/>
        </w:rPr>
        <w:t xml:space="preserve"> NONE</w:t>
      </w:r>
    </w:p>
    <w:p w14:paraId="38D9942C" w14:textId="77777777" w:rsidR="00EA3247" w:rsidRPr="00507462" w:rsidRDefault="00EA3247" w:rsidP="0025555B">
      <w:pPr>
        <w:spacing w:after="0" w:line="240" w:lineRule="auto"/>
        <w:rPr>
          <w:rFonts w:cs="Times New Roman"/>
          <w:lang w:val="en-US"/>
        </w:rPr>
      </w:pPr>
    </w:p>
    <w:p w14:paraId="5D953DE4" w14:textId="68D224BD" w:rsidR="00AB4518" w:rsidRPr="00507462" w:rsidRDefault="00B62D3C" w:rsidP="0025555B">
      <w:pPr>
        <w:pStyle w:val="Heading2"/>
        <w:spacing w:before="0" w:line="240" w:lineRule="auto"/>
        <w:rPr>
          <w:rFonts w:cs="Times New Roman"/>
          <w:lang w:val="en-US"/>
        </w:rPr>
      </w:pPr>
      <w:r>
        <w:rPr>
          <w:rFonts w:cs="Times New Roman"/>
          <w:lang w:val="en-US"/>
        </w:rPr>
        <w:t>Armed conflict in the Lake Chad region</w:t>
      </w:r>
    </w:p>
    <w:p w14:paraId="41744126" w14:textId="363466BB" w:rsidR="00AB4518" w:rsidRPr="00507462" w:rsidRDefault="005618AA" w:rsidP="0025555B">
      <w:pPr>
        <w:spacing w:after="0" w:line="240" w:lineRule="auto"/>
        <w:rPr>
          <w:rFonts w:cs="Times New Roman"/>
          <w:lang w:val="en-US"/>
        </w:rPr>
      </w:pPr>
      <w:r w:rsidRPr="00507462">
        <w:rPr>
          <w:rFonts w:cs="Times New Roman"/>
          <w:u w:val="single"/>
          <w:lang w:val="en-US"/>
        </w:rPr>
        <w:t>A</w:t>
      </w:r>
      <w:r w:rsidR="00AB4518" w:rsidRPr="00507462">
        <w:rPr>
          <w:rFonts w:cs="Times New Roman"/>
          <w:u w:val="single"/>
          <w:lang w:val="en-US"/>
        </w:rPr>
        <w:t>nchor conflict:</w:t>
      </w:r>
      <w:r w:rsidR="00AB4518" w:rsidRPr="00507462">
        <w:rPr>
          <w:rFonts w:cs="Times New Roman"/>
          <w:lang w:val="en-US"/>
        </w:rPr>
        <w:t xml:space="preserve"> Islamist insurgency led by Boko Haram, conflict actors </w:t>
      </w:r>
      <w:r w:rsidR="00F107F8" w:rsidRPr="00507462">
        <w:rPr>
          <w:rFonts w:cs="Times New Roman"/>
          <w:lang w:val="en-US"/>
        </w:rPr>
        <w:t xml:space="preserve">and events </w:t>
      </w:r>
      <w:r w:rsidR="00AB4518" w:rsidRPr="00507462">
        <w:rPr>
          <w:rFonts w:cs="Times New Roman"/>
          <w:lang w:val="en-US"/>
        </w:rPr>
        <w:t xml:space="preserve">added via spread </w:t>
      </w:r>
      <w:r w:rsidR="00F107F8" w:rsidRPr="00507462">
        <w:rPr>
          <w:rFonts w:cs="Times New Roman"/>
          <w:lang w:val="en-US"/>
        </w:rPr>
        <w:t xml:space="preserve">mechanism (across Nigeria’s borders) </w:t>
      </w:r>
      <w:r w:rsidR="00AB4518" w:rsidRPr="00507462">
        <w:rPr>
          <w:rFonts w:cs="Times New Roman"/>
          <w:lang w:val="en-US"/>
        </w:rPr>
        <w:t>and friction mechanism</w:t>
      </w:r>
      <w:r w:rsidR="00F107F8" w:rsidRPr="00507462">
        <w:rPr>
          <w:rFonts w:cs="Times New Roman"/>
          <w:lang w:val="en-US"/>
        </w:rPr>
        <w:t xml:space="preserve"> (overlap with farmer-pastoralist conflict in central Nigeria)</w:t>
      </w:r>
      <w:r w:rsidR="00C30C67">
        <w:rPr>
          <w:rFonts w:cs="Times New Roman"/>
          <w:lang w:val="en-US"/>
        </w:rPr>
        <w:t>.</w:t>
      </w:r>
      <w:r w:rsidR="00651F7B" w:rsidRPr="00507462">
        <w:rPr>
          <w:rStyle w:val="EndnoteReference"/>
          <w:rFonts w:cs="Times New Roman"/>
          <w:lang w:val="en-US"/>
        </w:rPr>
        <w:t xml:space="preserve"> </w:t>
      </w:r>
      <w:r w:rsidR="00651F7B" w:rsidRPr="00507462">
        <w:rPr>
          <w:rStyle w:val="EndnoteReference"/>
          <w:rFonts w:cs="Times New Roman"/>
          <w:lang w:val="en-US"/>
        </w:rPr>
        <w:endnoteReference w:id="13"/>
      </w:r>
    </w:p>
    <w:p w14:paraId="1054180A" w14:textId="76458750" w:rsidR="005618AA" w:rsidRPr="00507462" w:rsidRDefault="00B92AEC" w:rsidP="0025555B">
      <w:pPr>
        <w:spacing w:after="0" w:line="240" w:lineRule="auto"/>
        <w:rPr>
          <w:rFonts w:cs="Times New Roman"/>
          <w:lang w:val="en-US"/>
        </w:rPr>
      </w:pPr>
      <w:r w:rsidRPr="00507462">
        <w:rPr>
          <w:rFonts w:cs="Times New Roman"/>
          <w:u w:val="single"/>
          <w:lang w:val="en-US"/>
        </w:rPr>
        <w:t>Analysis s</w:t>
      </w:r>
      <w:r w:rsidR="005618AA" w:rsidRPr="00507462">
        <w:rPr>
          <w:rFonts w:cs="Times New Roman"/>
          <w:u w:val="single"/>
          <w:lang w:val="en-US"/>
        </w:rPr>
        <w:t>tart date:</w:t>
      </w:r>
      <w:r w:rsidR="005618AA" w:rsidRPr="00507462">
        <w:rPr>
          <w:rFonts w:cs="Times New Roman"/>
          <w:lang w:val="en-US"/>
        </w:rPr>
        <w:t xml:space="preserve"> 2009. While Boko Haram was founded in 2002 or 2003, they started using violence in 2009 </w:t>
      </w:r>
      <w:r w:rsidR="005618AA" w:rsidRPr="00507462">
        <w:rPr>
          <w:rFonts w:cs="Times New Roman"/>
          <w:lang w:val="en-US"/>
        </w:rPr>
        <w:fldChar w:fldCharType="begin"/>
      </w:r>
      <w:r w:rsidR="00092080">
        <w:rPr>
          <w:rFonts w:cs="Times New Roman"/>
          <w:lang w:val="en-US"/>
        </w:rPr>
        <w:instrText xml:space="preserve"> ADDIN ZOTERO_ITEM CSL_CITATION {"citationID":"t9v1PdRX","properties":{"formattedCitation":"(Hansen, 2017)","plainCitation":"(Hansen, 2017)","noteIndex":0},"citationItems":[{"id":304,"uris":["http://zotero.org/users/1557557/items/9UKXMQLM"],"itemData":{"id":304,"type":"article-journal","abstract":"This article is interested in shedding light on why a phenomenon such as Boko Haram came into existence and why it poses a threat to the very existence of the Nigerian state. The Boko Haram phenomenon, I argue, can only be understood as a reaction to more than a half century of corruption, venality, poverty, and abuse by the state predator class. My argument is that Boko Haram is the entirely logical consequence of more than five decades of the post-colonial Nigerian state ruled by a parasitic predator class that is itself a by-product of the colonial state.","container-title":"Journal of Asian and African Studies","DOI":"10.1177/0021909615615594","issue":"4","page":"551-569","title":"Boko Haram: Religious Radicalism and Insurrection in Northern Nigeria","volume":"52","author":[{"family":"Hansen","given":"William"}],"issued":{"date-parts":[["2017"]]}}}],"schema":"https://github.com/citation-style-language/schema/raw/master/csl-citation.json"} </w:instrText>
      </w:r>
      <w:r w:rsidR="005618AA" w:rsidRPr="00507462">
        <w:rPr>
          <w:rFonts w:cs="Times New Roman"/>
          <w:lang w:val="en-US"/>
        </w:rPr>
        <w:fldChar w:fldCharType="separate"/>
      </w:r>
      <w:r w:rsidR="00092080">
        <w:rPr>
          <w:rFonts w:cs="Times New Roman"/>
          <w:noProof/>
          <w:lang w:val="en-US"/>
        </w:rPr>
        <w:t>(Hansen, 2017)</w:t>
      </w:r>
      <w:r w:rsidR="005618AA" w:rsidRPr="00507462">
        <w:rPr>
          <w:rFonts w:cs="Times New Roman"/>
          <w:lang w:val="en-US"/>
        </w:rPr>
        <w:fldChar w:fldCharType="end"/>
      </w:r>
      <w:r w:rsidR="005618AA" w:rsidRPr="00507462">
        <w:rPr>
          <w:rFonts w:cs="Times New Roman"/>
          <w:lang w:val="en-US"/>
        </w:rPr>
        <w:t>.</w:t>
      </w:r>
    </w:p>
    <w:p w14:paraId="309F72B2" w14:textId="237C227F" w:rsidR="00426159" w:rsidRPr="00507462" w:rsidRDefault="005618AA" w:rsidP="005618AA">
      <w:pPr>
        <w:spacing w:after="0" w:line="276" w:lineRule="auto"/>
        <w:rPr>
          <w:rFonts w:cs="Times New Roman"/>
          <w:lang w:val="en-US"/>
        </w:rPr>
      </w:pPr>
      <w:r w:rsidRPr="00507462">
        <w:rPr>
          <w:rFonts w:cs="Times New Roman"/>
          <w:u w:val="single"/>
          <w:lang w:val="en-US"/>
        </w:rPr>
        <w:t>Number of actors included:</w:t>
      </w:r>
      <w:r w:rsidRPr="00507462">
        <w:rPr>
          <w:rFonts w:cs="Times New Roman"/>
          <w:lang w:val="en-US"/>
        </w:rPr>
        <w:t xml:space="preserve"> 13</w:t>
      </w:r>
      <w:r w:rsidR="0083462D" w:rsidRPr="00507462">
        <w:rPr>
          <w:rFonts w:cs="Times New Roman"/>
          <w:lang w:val="en-US"/>
        </w:rPr>
        <w:t xml:space="preserve"> </w:t>
      </w:r>
    </w:p>
    <w:p w14:paraId="534482C4" w14:textId="77777777" w:rsidR="00461F9A" w:rsidRPr="00507462" w:rsidRDefault="00461F9A" w:rsidP="00461F9A">
      <w:pPr>
        <w:spacing w:after="0" w:line="276" w:lineRule="auto"/>
        <w:rPr>
          <w:rFonts w:cs="Times New Roman"/>
          <w:lang w:val="en-US"/>
        </w:rPr>
      </w:pPr>
      <w:r w:rsidRPr="00507462">
        <w:rPr>
          <w:rFonts w:cs="Times New Roman"/>
          <w:u w:val="single"/>
          <w:lang w:val="en-US"/>
        </w:rPr>
        <w:t>Region used to compile a list of potentially involved actors:</w:t>
      </w:r>
      <w:r w:rsidRPr="00507462">
        <w:rPr>
          <w:rFonts w:cs="Times New Roman"/>
          <w:lang w:val="en-US"/>
        </w:rPr>
        <w:t xml:space="preserve"> Nigeria, Chad, Cameroon, Niger (in total 58 actors for the period 2009–2016).</w:t>
      </w:r>
    </w:p>
    <w:p w14:paraId="2AE20138" w14:textId="77777777" w:rsidR="00461F9A" w:rsidRPr="00507462" w:rsidRDefault="00461F9A" w:rsidP="005618AA">
      <w:pPr>
        <w:spacing w:after="0" w:line="276" w:lineRule="auto"/>
        <w:rPr>
          <w:rFonts w:cs="Times New Roman"/>
          <w:lang w:val="en-US"/>
        </w:rPr>
      </w:pPr>
    </w:p>
    <w:p w14:paraId="1B05F0EF" w14:textId="77777777" w:rsidR="00FD6056" w:rsidRPr="00507462" w:rsidRDefault="00FD6056" w:rsidP="00FD6056">
      <w:pPr>
        <w:spacing w:after="0" w:line="276" w:lineRule="auto"/>
        <w:jc w:val="center"/>
        <w:rPr>
          <w:rFonts w:cs="Times New Roman"/>
          <w:u w:val="single"/>
          <w:lang w:val="en-US"/>
        </w:rPr>
      </w:pPr>
      <w:r w:rsidRPr="00507462">
        <w:rPr>
          <w:rFonts w:cs="Times New Roman"/>
          <w:noProof/>
          <w:u w:val="single"/>
          <w:lang w:val="en-US"/>
        </w:rPr>
        <w:drawing>
          <wp:inline distT="0" distB="0" distL="0" distR="0" wp14:anchorId="59ED36D9" wp14:editId="7C5E16E5">
            <wp:extent cx="5026748" cy="1665187"/>
            <wp:effectExtent l="0" t="0" r="254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8610" cy="1685680"/>
                    </a:xfrm>
                    <a:prstGeom prst="rect">
                      <a:avLst/>
                    </a:prstGeom>
                  </pic:spPr>
                </pic:pic>
              </a:graphicData>
            </a:graphic>
          </wp:inline>
        </w:drawing>
      </w:r>
    </w:p>
    <w:p w14:paraId="4DF8B965" w14:textId="75A86467" w:rsidR="00FD6056" w:rsidRPr="00507462" w:rsidRDefault="00FD6056" w:rsidP="00FD6056">
      <w:pPr>
        <w:spacing w:after="0" w:line="276" w:lineRule="auto"/>
        <w:jc w:val="center"/>
        <w:rPr>
          <w:rFonts w:cs="Times New Roman"/>
          <w:u w:val="single"/>
          <w:lang w:val="en-US"/>
        </w:rPr>
      </w:pPr>
      <w:r w:rsidRPr="00507462">
        <w:rPr>
          <w:rFonts w:cs="Times New Roman"/>
          <w:i/>
          <w:iCs/>
          <w:lang w:val="en-US"/>
        </w:rPr>
        <w:t xml:space="preserve">Figure 4: Chart depicting the formation of the </w:t>
      </w:r>
      <w:r w:rsidR="00463C73">
        <w:rPr>
          <w:rFonts w:cs="Times New Roman"/>
          <w:i/>
          <w:iCs/>
          <w:lang w:val="en-US"/>
        </w:rPr>
        <w:t>armed conflict in the Lake Chad</w:t>
      </w:r>
      <w:r w:rsidRPr="00507462">
        <w:rPr>
          <w:rFonts w:cs="Times New Roman"/>
          <w:i/>
          <w:iCs/>
          <w:lang w:val="en-US"/>
        </w:rPr>
        <w:t>.</w:t>
      </w:r>
    </w:p>
    <w:p w14:paraId="6405F294" w14:textId="77777777" w:rsidR="005618AA" w:rsidRPr="00507462" w:rsidRDefault="005618AA" w:rsidP="005618AA">
      <w:pPr>
        <w:spacing w:after="0" w:line="276" w:lineRule="auto"/>
        <w:rPr>
          <w:rFonts w:cs="Times New Roman"/>
          <w:lang w:val="en-US"/>
        </w:rPr>
      </w:pPr>
    </w:p>
    <w:p w14:paraId="5750DF2C" w14:textId="6865CDBE" w:rsidR="00AB4518" w:rsidRPr="00507462" w:rsidRDefault="00426159" w:rsidP="00BE1628">
      <w:pPr>
        <w:spacing w:after="0" w:line="276" w:lineRule="auto"/>
        <w:rPr>
          <w:rFonts w:cs="Times New Roman"/>
          <w:lang w:val="en-US"/>
        </w:rPr>
      </w:pPr>
      <w:r w:rsidRPr="00507462">
        <w:rPr>
          <w:rFonts w:cs="Times New Roman"/>
          <w:lang w:val="en-US"/>
        </w:rPr>
        <w:t xml:space="preserve">Boko Haram started to fight Nigeria’s government in 2009 and over time more actors became involved. The military pressure from the Nigerian government and Yan Gora forced the Islamist groups to retreat to the Lake Chad region, and they then engaged in violent activities across Nigeria’s borders in Chad, Cameroon, and Niger </w:t>
      </w:r>
      <w:r w:rsidRPr="00507462">
        <w:rPr>
          <w:rFonts w:cs="Times New Roman"/>
          <w:lang w:val="en-US"/>
        </w:rPr>
        <w:fldChar w:fldCharType="begin"/>
      </w:r>
      <w:r w:rsidR="00092080">
        <w:rPr>
          <w:rFonts w:cs="Times New Roman"/>
          <w:lang w:val="en-US"/>
        </w:rPr>
        <w:instrText xml:space="preserve"> ADDIN ZOTERO_ITEM CSL_CITATION {"citationID":"EGMJyhtH","properties":{"formattedCitation":"(Osumah, 2013)","plainCitation":"(Osumah, 2013)","noteIndex":0},"citationItems":[{"id":2357,"uris":["http://zotero.org/groups/2379885/items/L3EYNSFC"],"itemData":{"id":2357,"type":"article-journal","abstract":"The phenomenon of the Boko Haram insurgency in Northern Nigeria has\ngenerated many security concerns. This article explores the implications\nof the Boko Haram insurgency in Northern Nigeria for internal security.\nThe article, which relies on a study of secondary sources of data, reveals that\nthe insurgency has spawned varied implications such as an international\nimage crisis, huge economic losses, a health and humanitarian crisis, a huge\nburden on the security apparatuses, arms proliferation, and endangered\nnational unity. It holds that the insurgency is essentially interlinked with a\nbreakdown of the social contract manifested in opportunistic behavior,\neconomic stagnation, and lack of functioning institutional mechanisms for\npolicy conduct and conflict resolution. Owing to the security menace posed\nby the insurgency, the article recommends that the root causes of the\ninsurgency should be tackled rather than relying on reactive measures that\ncannot guarantee enduring peace and internal security.","container-title":"Small Wars and Insurgencies","DOI":"10/gksctb","issue":"3","note":"ZSCC: 0000061","page":"536-560","title":"Boko Haram insurgency in Northern Nigeria and the vicious cycle of internal insecurity","volume":"24","author":[{"family":"Osumah","given":"Oarhe"}],"issued":{"date-parts":[["2013"]]}}}],"schema":"https://github.com/citation-style-language/schema/raw/master/csl-citation.json"} </w:instrText>
      </w:r>
      <w:r w:rsidRPr="00507462">
        <w:rPr>
          <w:rFonts w:cs="Times New Roman"/>
          <w:lang w:val="en-US"/>
        </w:rPr>
        <w:fldChar w:fldCharType="separate"/>
      </w:r>
      <w:r w:rsidR="00092080">
        <w:rPr>
          <w:rFonts w:cs="Times New Roman"/>
          <w:noProof/>
          <w:lang w:val="en-US"/>
        </w:rPr>
        <w:t>(Osumah, 2013)</w:t>
      </w:r>
      <w:r w:rsidRPr="00507462">
        <w:rPr>
          <w:rFonts w:cs="Times New Roman"/>
          <w:lang w:val="en-US"/>
        </w:rPr>
        <w:fldChar w:fldCharType="end"/>
      </w:r>
      <w:r w:rsidRPr="00507462">
        <w:rPr>
          <w:rFonts w:cs="Times New Roman"/>
          <w:lang w:val="en-US"/>
        </w:rPr>
        <w:t xml:space="preserve">. This </w:t>
      </w:r>
      <w:r w:rsidRPr="00507462">
        <w:rPr>
          <w:rFonts w:cs="Times New Roman"/>
          <w:i/>
          <w:iCs/>
          <w:lang w:val="en-US"/>
        </w:rPr>
        <w:t>conflict spread</w:t>
      </w:r>
      <w:r w:rsidRPr="00507462">
        <w:rPr>
          <w:rFonts w:cs="Times New Roman"/>
          <w:lang w:val="en-US"/>
        </w:rPr>
        <w:t xml:space="preserve"> led the governments of Cameroon, Chad, and Niger to join Nigeria in the fight against the Islamists </w:t>
      </w:r>
      <w:r w:rsidRPr="00507462">
        <w:rPr>
          <w:rFonts w:cs="Times New Roman"/>
          <w:lang w:val="en-US"/>
        </w:rPr>
        <w:fldChar w:fldCharType="begin"/>
      </w:r>
      <w:r w:rsidR="00092080">
        <w:rPr>
          <w:rFonts w:cs="Times New Roman"/>
          <w:lang w:val="en-US"/>
        </w:rPr>
        <w:instrText xml:space="preserve"> ADDIN ZOTERO_ITEM CSL_CITATION {"citationID":"IMh01GtA","properties":{"formattedCitation":"(Weeraratne, 2017)","plainCitation":"(Weeraratne, 2017)","noteIndex":0},"citationItems":[{"id":224,"uris":["http://zotero.org/users/1557557/items/6QMABE4C"],"itemData":{"id":224,"type":"article-journal","abstract":"This research investigates the dramatic expansion of the Boko Haram insurgency in Nigeria in the last few years. Militant activity has expanded in terms of frequency and severity of attacks, geographic scope, target selection, and strategies used. The evolution of the group and the trajectory of violence are best explained through four overlapping theoretical strands. These include the growing fragmentation of the movement, development of strategic ties with Al Qaeda affiliates, strong-armed counterterrorism operations that further radicalized the movement, and exploitation of the porous border area that separates Nigeria from its northern neighbors.","container-title":"Terrorism and Political Violence","DOI":"10.1080/09546553.2015.1005742","issue":"4","note":"publisher: Routledge","page":"610-634","title":"Theorizing the Expansion of the Boko Haram Insurgency in Nigeria","volume":"29","author":[{"family":"Weeraratne","given":"Suranjan"}],"issued":{"date-parts":[["2017",7]]}}}],"schema":"https://github.com/citation-style-language/schema/raw/master/csl-citation.json"} </w:instrText>
      </w:r>
      <w:r w:rsidRPr="00507462">
        <w:rPr>
          <w:rFonts w:cs="Times New Roman"/>
          <w:lang w:val="en-US"/>
        </w:rPr>
        <w:fldChar w:fldCharType="separate"/>
      </w:r>
      <w:r w:rsidR="00092080">
        <w:rPr>
          <w:rFonts w:cs="Times New Roman"/>
          <w:noProof/>
          <w:lang w:val="en-US"/>
        </w:rPr>
        <w:t>(Weeraratne, 2017)</w:t>
      </w:r>
      <w:r w:rsidRPr="00507462">
        <w:rPr>
          <w:rFonts w:cs="Times New Roman"/>
          <w:lang w:val="en-US"/>
        </w:rPr>
        <w:fldChar w:fldCharType="end"/>
      </w:r>
      <w:r w:rsidR="005618AA" w:rsidRPr="00507462">
        <w:rPr>
          <w:rFonts w:cs="Times New Roman"/>
          <w:lang w:val="en-US"/>
        </w:rPr>
        <w:t xml:space="preserve">. </w:t>
      </w:r>
      <w:r w:rsidR="00AB4518" w:rsidRPr="00507462">
        <w:rPr>
          <w:rFonts w:cs="Times New Roman"/>
          <w:lang w:val="en-US"/>
        </w:rPr>
        <w:t xml:space="preserve">Ethno-religious violence in the Jos Plateau </w:t>
      </w:r>
      <w:r w:rsidR="0083462D" w:rsidRPr="00507462">
        <w:rPr>
          <w:rFonts w:cs="Times New Roman"/>
          <w:lang w:val="en-US"/>
        </w:rPr>
        <w:t xml:space="preserve">and </w:t>
      </w:r>
      <w:r w:rsidR="00AB4518" w:rsidRPr="00507462">
        <w:rPr>
          <w:rFonts w:cs="Times New Roman"/>
          <w:lang w:val="en-US"/>
        </w:rPr>
        <w:t>throughout Nigeria is often seen as clashes between farmers and pastoralists. We do not consider the violence in Jos Plateau as a part of the armed conflict because it is not directly connected to the Islamist insurgency in northeast Nigeria. However, the activities of Boko Haram and</w:t>
      </w:r>
      <w:r w:rsidR="00C17B38" w:rsidRPr="00507462">
        <w:rPr>
          <w:rFonts w:cs="Times New Roman"/>
          <w:lang w:val="en-US"/>
        </w:rPr>
        <w:t xml:space="preserve"> the Islamic State (</w:t>
      </w:r>
      <w:r w:rsidR="00AB4518" w:rsidRPr="00507462">
        <w:rPr>
          <w:rFonts w:cs="Times New Roman"/>
          <w:lang w:val="en-US"/>
        </w:rPr>
        <w:t>IS</w:t>
      </w:r>
      <w:r w:rsidR="00C17B38" w:rsidRPr="00507462">
        <w:rPr>
          <w:rFonts w:cs="Times New Roman"/>
          <w:lang w:val="en-US"/>
        </w:rPr>
        <w:t>)</w:t>
      </w:r>
      <w:r w:rsidR="00AB4518" w:rsidRPr="00507462">
        <w:rPr>
          <w:rFonts w:cs="Times New Roman"/>
          <w:lang w:val="en-US"/>
        </w:rPr>
        <w:t xml:space="preserve"> spread to central Nigeria and contributed to the blurred distinction between the jihadists from northeast Nigeria and Muslims in central Nigeria. </w:t>
      </w:r>
      <w:r w:rsidR="0083462D" w:rsidRPr="00507462">
        <w:rPr>
          <w:rFonts w:cs="Times New Roman"/>
          <w:lang w:val="en-US"/>
        </w:rPr>
        <w:t>The Islamists’ a</w:t>
      </w:r>
      <w:r w:rsidR="00AB4518" w:rsidRPr="00507462">
        <w:rPr>
          <w:rFonts w:cs="Times New Roman"/>
          <w:lang w:val="en-US"/>
        </w:rPr>
        <w:t xml:space="preserve">ctivities enhanced the </w:t>
      </w:r>
      <w:r w:rsidR="0083462D" w:rsidRPr="00507462">
        <w:rPr>
          <w:rFonts w:cs="Times New Roman"/>
          <w:lang w:val="en-US"/>
        </w:rPr>
        <w:t xml:space="preserve">conflict’s </w:t>
      </w:r>
      <w:r w:rsidR="00AB4518" w:rsidRPr="00507462">
        <w:rPr>
          <w:rFonts w:cs="Times New Roman"/>
          <w:lang w:val="en-US"/>
        </w:rPr>
        <w:t xml:space="preserve">narrative </w:t>
      </w:r>
      <w:r w:rsidR="0083462D" w:rsidRPr="00507462">
        <w:rPr>
          <w:rFonts w:cs="Times New Roman"/>
          <w:lang w:val="en-US"/>
        </w:rPr>
        <w:t xml:space="preserve">as being </w:t>
      </w:r>
      <w:r w:rsidR="00AB4518" w:rsidRPr="00507462">
        <w:rPr>
          <w:rFonts w:cs="Times New Roman"/>
          <w:lang w:val="en-US"/>
        </w:rPr>
        <w:t xml:space="preserve">between Christians and Muslims while omitting the </w:t>
      </w:r>
      <w:r w:rsidR="0083462D" w:rsidRPr="00507462">
        <w:rPr>
          <w:rFonts w:cs="Times New Roman"/>
          <w:lang w:val="en-US"/>
        </w:rPr>
        <w:t xml:space="preserve">clashes’ </w:t>
      </w:r>
      <w:r w:rsidR="00AB4518" w:rsidRPr="00507462">
        <w:rPr>
          <w:rFonts w:cs="Times New Roman"/>
          <w:lang w:val="en-US"/>
        </w:rPr>
        <w:t xml:space="preserve">locally specific roots </w:t>
      </w:r>
      <w:r w:rsidR="00A2039B" w:rsidRPr="00507462">
        <w:rPr>
          <w:rFonts w:cs="Times New Roman"/>
          <w:lang w:val="en-US"/>
        </w:rPr>
        <w:fldChar w:fldCharType="begin"/>
      </w:r>
      <w:r w:rsidR="00092080">
        <w:rPr>
          <w:rFonts w:cs="Times New Roman"/>
          <w:lang w:val="en-US"/>
        </w:rPr>
        <w:instrText xml:space="preserve"> ADDIN ZOTERO_ITEM CSL_CITATION {"citationID":"AwhHnjcj","properties":{"formattedCitation":"(Higazi, 2016)","plainCitation":"(Higazi, 2016)","noteIndex":0},"citationItems":[{"id":2724,"uris":["http://zotero.org/groups/2700094/items/5VXKH24N"],"itemData":{"id":2724,"type":"article-journal","abstract":"The Jos Plateau is an ethno-linguistically and religiously plural part of north-central Nigeria that has experienced both coexistence and conflict between Muslims and Christians. The city of Jos and its rural hinterland are widely represented as flashpoints of collective violence in Nigeria. The specificities of inter-group relations, conflict and insecurity in the rural areas seldom receive as much attention as the urban disputes. This article argues that to understand the sources of localised armed conflict, it is necessary to analyse how forms of ‘insecurity’ and narratives of ‘threat’ are articulated in cultural, social and material terms. These vary between urban and rural areas, though there are also many cross-cutting issues. The Plateau conflicts have produced contrasting discourses from Muslims and Christians and from farmers and pastoralists who have been engaged in armed conflict in some northern parts of the Jos Plateau. The ways in which the violence is understood and its different local impacts shapes both the Plateau State government’s involvement in the conflicts and local participation and reactions.","container-title":"Conflict, Security and Development","DOI":"10.1080/14678802.2016.1200314","issue":"4","page":"365-385","title":"Farmer-Pastoralist Conflicts on the Jos Plateau, Central Nigeria: Security Responses of Local Vigilantes and the Nigerian State","volume":"16","author":[{"family":"Higazi","given":"Adam"}],"issued":{"date-parts":[["2016"]]}}}],"schema":"https://github.com/citation-style-language/schema/raw/master/csl-citation.json"} </w:instrText>
      </w:r>
      <w:r w:rsidR="00A2039B" w:rsidRPr="00507462">
        <w:rPr>
          <w:rFonts w:cs="Times New Roman"/>
          <w:lang w:val="en-US"/>
        </w:rPr>
        <w:fldChar w:fldCharType="separate"/>
      </w:r>
      <w:r w:rsidR="00092080">
        <w:rPr>
          <w:rFonts w:cs="Times New Roman"/>
          <w:noProof/>
          <w:lang w:val="en-US"/>
        </w:rPr>
        <w:t>(Higazi, 2016)</w:t>
      </w:r>
      <w:r w:rsidR="00A2039B" w:rsidRPr="00507462">
        <w:rPr>
          <w:rFonts w:cs="Times New Roman"/>
          <w:lang w:val="en-US"/>
        </w:rPr>
        <w:fldChar w:fldCharType="end"/>
      </w:r>
      <w:r w:rsidR="00AB4518" w:rsidRPr="00507462">
        <w:rPr>
          <w:rFonts w:cs="Times New Roman"/>
          <w:lang w:val="en-US"/>
        </w:rPr>
        <w:t>. Since one of the cleavages between those communities is religion, it is reasonable to assume that increased activity of Boko Haram or Islamic State’s West Africa Province (ISWAP) can increase the violent activity there too. Therefore, we include the farmer-pastoralist clashes only via the friction mechanism</w:t>
      </w:r>
      <w:r w:rsidR="00F107F8" w:rsidRPr="00507462">
        <w:rPr>
          <w:rFonts w:cs="Times New Roman"/>
          <w:lang w:val="en-US"/>
        </w:rPr>
        <w:t>.</w:t>
      </w:r>
      <w:r w:rsidR="005618AA" w:rsidRPr="00507462">
        <w:rPr>
          <w:rFonts w:cs="Times New Roman"/>
          <w:lang w:val="en-US"/>
        </w:rPr>
        <w:t xml:space="preserve"> </w:t>
      </w:r>
      <w:r w:rsidR="00F107F8" w:rsidRPr="00507462">
        <w:rPr>
          <w:rFonts w:cs="Times New Roman"/>
          <w:lang w:val="en-US"/>
        </w:rPr>
        <w:t xml:space="preserve">Since </w:t>
      </w:r>
      <w:r w:rsidR="00AB4518" w:rsidRPr="00507462">
        <w:rPr>
          <w:rFonts w:cs="Times New Roman"/>
          <w:lang w:val="en-US"/>
        </w:rPr>
        <w:t xml:space="preserve">the violence between Christians and Muslims is community-based rather than a conflict between two armed actors, we do not add the UCDP conflict </w:t>
      </w:r>
      <w:r w:rsidR="00D85BD6" w:rsidRPr="00507462">
        <w:rPr>
          <w:rFonts w:cs="Times New Roman"/>
          <w:lang w:val="en-US"/>
        </w:rPr>
        <w:t>“</w:t>
      </w:r>
      <w:r w:rsidR="00AB4518" w:rsidRPr="00507462">
        <w:rPr>
          <w:rFonts w:cs="Times New Roman"/>
          <w:lang w:val="en-US"/>
        </w:rPr>
        <w:t>Christians</w:t>
      </w:r>
      <w:r w:rsidR="00DD36A2" w:rsidRPr="00507462">
        <w:rPr>
          <w:rFonts w:cs="Times New Roman"/>
          <w:lang w:val="en-US"/>
        </w:rPr>
        <w:t>-</w:t>
      </w:r>
      <w:r w:rsidR="00AB4518" w:rsidRPr="00507462">
        <w:rPr>
          <w:rFonts w:cs="Times New Roman"/>
          <w:lang w:val="en-US"/>
        </w:rPr>
        <w:t>Muslims</w:t>
      </w:r>
      <w:r w:rsidR="00D85BD6" w:rsidRPr="00507462">
        <w:rPr>
          <w:rFonts w:cs="Times New Roman"/>
          <w:lang w:val="en-US"/>
        </w:rPr>
        <w:t>”</w:t>
      </w:r>
      <w:r w:rsidR="00AB4518" w:rsidRPr="00507462">
        <w:rPr>
          <w:rFonts w:cs="Times New Roman"/>
          <w:lang w:val="en-US"/>
        </w:rPr>
        <w:t xml:space="preserve"> to the armed conflict, even when there is substantial overlap in time and space. Thus, we treat the resulting events as instances of one-sided violence against civilians.</w:t>
      </w:r>
    </w:p>
    <w:p w14:paraId="088465DC" w14:textId="77777777" w:rsidR="00A73463" w:rsidRPr="00507462" w:rsidRDefault="00A73463" w:rsidP="00BE1628">
      <w:pPr>
        <w:spacing w:after="0" w:line="276" w:lineRule="auto"/>
        <w:rPr>
          <w:rFonts w:cs="Times New Roman"/>
          <w:lang w:val="en-US"/>
        </w:rPr>
      </w:pPr>
    </w:p>
    <w:p w14:paraId="68841569" w14:textId="77777777" w:rsidR="00A73463" w:rsidRPr="00507462" w:rsidRDefault="00A73463" w:rsidP="00BE1628">
      <w:pPr>
        <w:spacing w:after="0" w:line="276" w:lineRule="auto"/>
        <w:rPr>
          <w:rFonts w:cs="Times New Roman"/>
          <w:lang w:val="en-US"/>
        </w:rPr>
      </w:pPr>
    </w:p>
    <w:p w14:paraId="764ED503" w14:textId="77777777" w:rsidR="00A73463" w:rsidRPr="00507462" w:rsidRDefault="00A73463" w:rsidP="00BE1628">
      <w:pPr>
        <w:spacing w:after="0" w:line="276" w:lineRule="auto"/>
        <w:rPr>
          <w:rFonts w:cs="Times New Roman"/>
          <w:lang w:val="en-US"/>
        </w:rPr>
      </w:pPr>
    </w:p>
    <w:p w14:paraId="6C47E033" w14:textId="77777777" w:rsidR="00A73463" w:rsidRPr="00507462" w:rsidRDefault="00A73463" w:rsidP="00BE1628">
      <w:pPr>
        <w:spacing w:after="0" w:line="276" w:lineRule="auto"/>
        <w:rPr>
          <w:rFonts w:cs="Times New Roman"/>
          <w:lang w:val="en-US"/>
        </w:rPr>
      </w:pPr>
    </w:p>
    <w:p w14:paraId="35E6763B" w14:textId="77777777" w:rsidR="00A73463" w:rsidRPr="00507462" w:rsidRDefault="00A73463" w:rsidP="00BE1628">
      <w:pPr>
        <w:spacing w:after="0" w:line="276" w:lineRule="auto"/>
        <w:rPr>
          <w:rFonts w:cs="Times New Roman"/>
          <w:lang w:val="en-US"/>
        </w:rPr>
      </w:pPr>
    </w:p>
    <w:p w14:paraId="2B9CDE9C" w14:textId="77777777" w:rsidR="00A73463" w:rsidRPr="00507462" w:rsidRDefault="00A73463" w:rsidP="00BE1628">
      <w:pPr>
        <w:spacing w:after="0" w:line="276" w:lineRule="auto"/>
        <w:rPr>
          <w:rFonts w:cs="Times New Roman"/>
          <w:lang w:val="en-US"/>
        </w:rPr>
      </w:pPr>
    </w:p>
    <w:p w14:paraId="08772D72" w14:textId="77777777" w:rsidR="00A73463" w:rsidRPr="00507462" w:rsidRDefault="00A73463" w:rsidP="00BE1628">
      <w:pPr>
        <w:spacing w:after="0" w:line="276" w:lineRule="auto"/>
        <w:rPr>
          <w:rFonts w:cs="Times New Roman"/>
          <w:lang w:val="en-US"/>
        </w:rPr>
      </w:pPr>
    </w:p>
    <w:p w14:paraId="165F0F49" w14:textId="77777777" w:rsidR="00A73463" w:rsidRPr="00507462" w:rsidRDefault="00A73463" w:rsidP="00BE1628">
      <w:pPr>
        <w:spacing w:after="0" w:line="276" w:lineRule="auto"/>
        <w:rPr>
          <w:rFonts w:cs="Times New Roman"/>
          <w:lang w:val="en-US"/>
        </w:rPr>
      </w:pPr>
    </w:p>
    <w:p w14:paraId="0EB37807" w14:textId="77777777" w:rsidR="007635D6" w:rsidRPr="00507462" w:rsidRDefault="007635D6" w:rsidP="007635D6">
      <w:pPr>
        <w:spacing w:after="0" w:line="276" w:lineRule="auto"/>
        <w:rPr>
          <w:rFonts w:cs="Times New Roman"/>
          <w:u w:val="single"/>
          <w:lang w:val="en-US"/>
        </w:rPr>
      </w:pPr>
    </w:p>
    <w:tbl>
      <w:tblPr>
        <w:tblStyle w:val="GridTable1Light"/>
        <w:tblW w:w="0" w:type="auto"/>
        <w:tblLook w:val="04A0" w:firstRow="1" w:lastRow="0" w:firstColumn="1" w:lastColumn="0" w:noHBand="0" w:noVBand="1"/>
      </w:tblPr>
      <w:tblGrid>
        <w:gridCol w:w="828"/>
        <w:gridCol w:w="2646"/>
        <w:gridCol w:w="3086"/>
        <w:gridCol w:w="2456"/>
      </w:tblGrid>
      <w:tr w:rsidR="007635D6" w:rsidRPr="00507462" w14:paraId="3EBA3ACF" w14:textId="77777777" w:rsidTr="00CE5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vAlign w:val="center"/>
          </w:tcPr>
          <w:p w14:paraId="161066A2" w14:textId="77777777" w:rsidR="007635D6" w:rsidRPr="00507462" w:rsidRDefault="007635D6" w:rsidP="00CE5F38">
            <w:pPr>
              <w:spacing w:line="276" w:lineRule="auto"/>
              <w:jc w:val="left"/>
              <w:rPr>
                <w:rFonts w:cs="Times New Roman"/>
                <w:lang w:val="en-US"/>
              </w:rPr>
            </w:pPr>
            <w:r w:rsidRPr="00507462">
              <w:rPr>
                <w:rFonts w:cs="Times New Roman"/>
                <w:lang w:val="en-US"/>
              </w:rPr>
              <w:t>UCDP GED ID</w:t>
            </w:r>
          </w:p>
        </w:tc>
        <w:tc>
          <w:tcPr>
            <w:tcW w:w="2646" w:type="dxa"/>
            <w:vAlign w:val="center"/>
          </w:tcPr>
          <w:p w14:paraId="0E3E1046" w14:textId="77777777" w:rsidR="007635D6" w:rsidRPr="00507462" w:rsidRDefault="007635D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CDP NAME</w:t>
            </w:r>
          </w:p>
        </w:tc>
        <w:tc>
          <w:tcPr>
            <w:tcW w:w="3086" w:type="dxa"/>
            <w:vAlign w:val="center"/>
          </w:tcPr>
          <w:p w14:paraId="7E03027A" w14:textId="77777777" w:rsidR="007635D6" w:rsidRPr="00507462" w:rsidRDefault="007635D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ULL/OTHER NAME</w:t>
            </w:r>
            <w:r w:rsidRPr="00507462">
              <w:rPr>
                <w:rStyle w:val="EndnoteReference"/>
                <w:rFonts w:cs="Times New Roman"/>
                <w:lang w:val="en-US"/>
              </w:rPr>
              <w:endnoteReference w:id="14"/>
            </w:r>
          </w:p>
        </w:tc>
        <w:tc>
          <w:tcPr>
            <w:tcW w:w="2456" w:type="dxa"/>
          </w:tcPr>
          <w:p w14:paraId="5482F33C" w14:textId="77777777" w:rsidR="007635D6" w:rsidRPr="00507462" w:rsidRDefault="007635D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ONFLICT-CONNECTING MECHANISM</w:t>
            </w:r>
          </w:p>
        </w:tc>
      </w:tr>
      <w:tr w:rsidR="007635D6" w:rsidRPr="00507462" w14:paraId="2A26563B"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096EF444" w14:textId="77777777" w:rsidR="007635D6" w:rsidRPr="00507462" w:rsidRDefault="007635D6" w:rsidP="00CE5F38">
            <w:pPr>
              <w:spacing w:line="276" w:lineRule="auto"/>
              <w:jc w:val="left"/>
              <w:rPr>
                <w:rFonts w:cs="Times New Roman"/>
                <w:b w:val="0"/>
                <w:bCs w:val="0"/>
                <w:lang w:val="en-US"/>
              </w:rPr>
            </w:pPr>
            <w:r w:rsidRPr="00507462">
              <w:rPr>
                <w:rFonts w:cs="Times New Roman"/>
                <w:b w:val="0"/>
                <w:bCs w:val="0"/>
                <w:lang w:val="en-US"/>
              </w:rPr>
              <w:t>83</w:t>
            </w:r>
          </w:p>
        </w:tc>
        <w:tc>
          <w:tcPr>
            <w:tcW w:w="2646" w:type="dxa"/>
          </w:tcPr>
          <w:p w14:paraId="009D78BF"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Cameroon</w:t>
            </w:r>
          </w:p>
        </w:tc>
        <w:tc>
          <w:tcPr>
            <w:tcW w:w="3086" w:type="dxa"/>
          </w:tcPr>
          <w:p w14:paraId="342DF906"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62B73984"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Spread </w:t>
            </w:r>
          </w:p>
        </w:tc>
      </w:tr>
      <w:tr w:rsidR="007635D6" w:rsidRPr="00507462" w14:paraId="71420174"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1BC6EC5A" w14:textId="77777777" w:rsidR="007635D6" w:rsidRPr="00507462" w:rsidRDefault="007635D6" w:rsidP="00CE5F38">
            <w:pPr>
              <w:spacing w:line="276" w:lineRule="auto"/>
              <w:jc w:val="left"/>
              <w:rPr>
                <w:rFonts w:cs="Times New Roman"/>
                <w:b w:val="0"/>
                <w:bCs w:val="0"/>
                <w:lang w:val="en-US"/>
              </w:rPr>
            </w:pPr>
            <w:r w:rsidRPr="00507462">
              <w:rPr>
                <w:rFonts w:cs="Times New Roman"/>
                <w:b w:val="0"/>
                <w:bCs w:val="0"/>
                <w:lang w:val="en-US"/>
              </w:rPr>
              <w:t>87</w:t>
            </w:r>
          </w:p>
        </w:tc>
        <w:tc>
          <w:tcPr>
            <w:tcW w:w="2646" w:type="dxa"/>
          </w:tcPr>
          <w:p w14:paraId="39660725"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Chad</w:t>
            </w:r>
          </w:p>
        </w:tc>
        <w:tc>
          <w:tcPr>
            <w:tcW w:w="3086" w:type="dxa"/>
          </w:tcPr>
          <w:p w14:paraId="1A2CF71A"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4A10600F"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Spread </w:t>
            </w:r>
          </w:p>
        </w:tc>
      </w:tr>
      <w:tr w:rsidR="007635D6" w:rsidRPr="00507462" w14:paraId="3BA4E398"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0C3EAF76" w14:textId="77777777" w:rsidR="007635D6" w:rsidRPr="00507462" w:rsidRDefault="007635D6" w:rsidP="00CE5F38">
            <w:pPr>
              <w:spacing w:line="276" w:lineRule="auto"/>
              <w:jc w:val="left"/>
              <w:rPr>
                <w:rFonts w:cs="Times New Roman"/>
                <w:b w:val="0"/>
                <w:bCs w:val="0"/>
                <w:lang w:val="en-US"/>
              </w:rPr>
            </w:pPr>
            <w:r w:rsidRPr="00507462">
              <w:rPr>
                <w:rFonts w:cs="Times New Roman"/>
                <w:b w:val="0"/>
                <w:bCs w:val="0"/>
                <w:lang w:val="en-US"/>
              </w:rPr>
              <w:t>75</w:t>
            </w:r>
          </w:p>
        </w:tc>
        <w:tc>
          <w:tcPr>
            <w:tcW w:w="2646" w:type="dxa"/>
          </w:tcPr>
          <w:p w14:paraId="5BDE0022"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Niger</w:t>
            </w:r>
          </w:p>
        </w:tc>
        <w:tc>
          <w:tcPr>
            <w:tcW w:w="3086" w:type="dxa"/>
          </w:tcPr>
          <w:p w14:paraId="6EB7F004"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217FB73A"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Spread </w:t>
            </w:r>
          </w:p>
        </w:tc>
      </w:tr>
      <w:tr w:rsidR="007635D6" w:rsidRPr="00507462" w14:paraId="6BE3D68F" w14:textId="77777777" w:rsidTr="00CE5F38">
        <w:tc>
          <w:tcPr>
            <w:tcW w:w="828" w:type="dxa"/>
          </w:tcPr>
          <w:p w14:paraId="3FBC088C" w14:textId="77777777" w:rsidR="007635D6" w:rsidRPr="00507462" w:rsidRDefault="007635D6"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b w:val="0"/>
                <w:bCs w:val="0"/>
                <w:lang w:val="en-US"/>
              </w:rPr>
              <w:t>84</w:t>
            </w:r>
          </w:p>
        </w:tc>
        <w:tc>
          <w:tcPr>
            <w:tcW w:w="2646" w:type="dxa"/>
          </w:tcPr>
          <w:p w14:paraId="2BA0C3E5" w14:textId="77777777" w:rsidR="007635D6" w:rsidRPr="00507462" w:rsidDel="00411BA1" w:rsidRDefault="007635D6" w:rsidP="00CE5F38">
            <w:pPr>
              <w:spacing w:line="276" w:lineRule="auto"/>
              <w:contextualSpacing/>
              <w:jc w:val="left"/>
              <w:rPr>
                <w:rFonts w:cs="Times New Roman"/>
                <w:b/>
                <w:bCs/>
                <w:lang w:val="en-US"/>
              </w:rPr>
            </w:pPr>
            <w:r w:rsidRPr="00507462">
              <w:rPr>
                <w:rFonts w:cs="Times New Roman"/>
                <w:b/>
                <w:bCs/>
                <w:lang w:val="en-US"/>
              </w:rPr>
              <w:t>Government of Nigeria</w:t>
            </w:r>
            <w:r w:rsidRPr="00507462">
              <w:rPr>
                <w:rStyle w:val="EndnoteReference"/>
                <w:rFonts w:cs="Times New Roman"/>
                <w:lang w:val="en-US"/>
              </w:rPr>
              <w:endnoteReference w:id="15"/>
            </w:r>
          </w:p>
        </w:tc>
        <w:tc>
          <w:tcPr>
            <w:tcW w:w="3086" w:type="dxa"/>
          </w:tcPr>
          <w:p w14:paraId="5187E448" w14:textId="77777777" w:rsidR="007635D6" w:rsidRPr="00507462" w:rsidRDefault="007635D6" w:rsidP="00CE5F38">
            <w:pPr>
              <w:spacing w:line="276" w:lineRule="auto"/>
              <w:jc w:val="left"/>
              <w:rPr>
                <w:rFonts w:cs="Times New Roman"/>
                <w:lang w:val="en-US"/>
              </w:rPr>
            </w:pPr>
          </w:p>
        </w:tc>
        <w:tc>
          <w:tcPr>
            <w:tcW w:w="2456" w:type="dxa"/>
          </w:tcPr>
          <w:p w14:paraId="654D91EB" w14:textId="77777777" w:rsidR="007635D6" w:rsidRPr="00507462" w:rsidRDefault="007635D6" w:rsidP="00CE5F38">
            <w:pPr>
              <w:spacing w:line="276" w:lineRule="auto"/>
              <w:jc w:val="left"/>
              <w:rPr>
                <w:rFonts w:cs="Times New Roman"/>
                <w:lang w:val="en-US"/>
              </w:rPr>
            </w:pPr>
            <w:r w:rsidRPr="00507462">
              <w:rPr>
                <w:rFonts w:cs="Times New Roman"/>
                <w:lang w:val="en-US"/>
              </w:rPr>
              <w:t xml:space="preserve">Spread </w:t>
            </w:r>
          </w:p>
        </w:tc>
      </w:tr>
      <w:tr w:rsidR="007635D6" w:rsidRPr="00507462" w14:paraId="6AB5F5CA" w14:textId="77777777" w:rsidTr="00CE5F38">
        <w:tc>
          <w:tcPr>
            <w:tcW w:w="828" w:type="dxa"/>
          </w:tcPr>
          <w:p w14:paraId="1EAB2543" w14:textId="77777777" w:rsidR="007635D6" w:rsidRPr="00507462" w:rsidRDefault="007635D6"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b w:val="0"/>
                <w:bCs w:val="0"/>
                <w:lang w:val="en-US"/>
              </w:rPr>
              <w:t>234</w:t>
            </w:r>
          </w:p>
        </w:tc>
        <w:tc>
          <w:tcPr>
            <w:tcW w:w="2646" w:type="dxa"/>
          </w:tcPr>
          <w:p w14:paraId="26C131D1" w14:textId="77777777" w:rsidR="007635D6" w:rsidRPr="00507462" w:rsidRDefault="007635D6" w:rsidP="00CE5F38">
            <w:pPr>
              <w:spacing w:line="276" w:lineRule="auto"/>
              <w:contextualSpacing/>
              <w:jc w:val="left"/>
              <w:rPr>
                <w:rFonts w:cs="Times New Roman"/>
                <w:b/>
                <w:bCs/>
                <w:lang w:val="en-US"/>
              </w:rPr>
            </w:pPr>
            <w:r w:rsidRPr="00507462">
              <w:rPr>
                <w:rFonts w:cs="Times New Roman"/>
                <w:b/>
                <w:bCs/>
                <w:lang w:val="en-US"/>
              </w:rPr>
              <w:t>IS</w:t>
            </w:r>
            <w:r w:rsidRPr="00507462">
              <w:rPr>
                <w:rStyle w:val="EndnoteReference"/>
                <w:rFonts w:cs="Times New Roman"/>
                <w:lang w:val="en-US"/>
              </w:rPr>
              <w:endnoteReference w:id="16"/>
            </w:r>
          </w:p>
        </w:tc>
        <w:tc>
          <w:tcPr>
            <w:tcW w:w="3086" w:type="dxa"/>
          </w:tcPr>
          <w:p w14:paraId="5CA0D46C" w14:textId="77777777" w:rsidR="007635D6" w:rsidRPr="00507462" w:rsidRDefault="007635D6" w:rsidP="00CE5F38">
            <w:pPr>
              <w:spacing w:line="276" w:lineRule="auto"/>
              <w:jc w:val="left"/>
              <w:rPr>
                <w:rFonts w:cs="Times New Roman"/>
                <w:lang w:val="en-US"/>
              </w:rPr>
            </w:pPr>
            <w:r w:rsidRPr="00507462">
              <w:rPr>
                <w:rFonts w:cs="Times New Roman"/>
                <w:lang w:val="en-US"/>
              </w:rPr>
              <w:t>Islamic State, Daesh</w:t>
            </w:r>
          </w:p>
        </w:tc>
        <w:tc>
          <w:tcPr>
            <w:tcW w:w="2456" w:type="dxa"/>
          </w:tcPr>
          <w:p w14:paraId="2102279A" w14:textId="77777777" w:rsidR="007635D6" w:rsidRPr="00507462" w:rsidRDefault="007635D6" w:rsidP="00CE5F38">
            <w:pPr>
              <w:spacing w:line="276" w:lineRule="auto"/>
              <w:jc w:val="left"/>
              <w:rPr>
                <w:rFonts w:cs="Times New Roman"/>
                <w:lang w:val="en-US"/>
              </w:rPr>
            </w:pPr>
            <w:r w:rsidRPr="00507462">
              <w:rPr>
                <w:rFonts w:cs="Times New Roman"/>
                <w:lang w:val="en-US"/>
              </w:rPr>
              <w:t>Anchor conflict</w:t>
            </w:r>
          </w:p>
        </w:tc>
      </w:tr>
      <w:tr w:rsidR="007635D6" w:rsidRPr="00507462" w14:paraId="313675C8" w14:textId="77777777" w:rsidTr="00CE5F38">
        <w:tc>
          <w:tcPr>
            <w:tcW w:w="828" w:type="dxa"/>
          </w:tcPr>
          <w:p w14:paraId="61A34516" w14:textId="77777777" w:rsidR="007635D6" w:rsidRPr="00507462" w:rsidRDefault="007635D6"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b w:val="0"/>
                <w:bCs w:val="0"/>
                <w:lang w:val="en-US"/>
              </w:rPr>
              <w:t>1051</w:t>
            </w:r>
          </w:p>
        </w:tc>
        <w:tc>
          <w:tcPr>
            <w:tcW w:w="2646" w:type="dxa"/>
          </w:tcPr>
          <w:p w14:paraId="4F9E3CC0" w14:textId="77777777" w:rsidR="007635D6" w:rsidRPr="00507462" w:rsidRDefault="007635D6" w:rsidP="00CE5F38">
            <w:pPr>
              <w:spacing w:line="276" w:lineRule="auto"/>
              <w:contextualSpacing/>
              <w:jc w:val="left"/>
              <w:rPr>
                <w:rFonts w:cs="Times New Roman"/>
                <w:b/>
                <w:bCs/>
                <w:lang w:val="en-US"/>
              </w:rPr>
            </w:pPr>
            <w:proofErr w:type="spellStart"/>
            <w:r w:rsidRPr="00507462">
              <w:rPr>
                <w:rFonts w:cs="Times New Roman"/>
                <w:b/>
                <w:bCs/>
                <w:lang w:val="en-US"/>
              </w:rPr>
              <w:t>Jama'atu</w:t>
            </w:r>
            <w:proofErr w:type="spellEnd"/>
            <w:r w:rsidRPr="00507462">
              <w:rPr>
                <w:rFonts w:cs="Times New Roman"/>
                <w:b/>
                <w:bCs/>
                <w:lang w:val="en-US"/>
              </w:rPr>
              <w:t xml:space="preserve"> </w:t>
            </w:r>
            <w:proofErr w:type="spellStart"/>
            <w:r w:rsidRPr="00507462">
              <w:rPr>
                <w:rFonts w:cs="Times New Roman"/>
                <w:b/>
                <w:bCs/>
                <w:lang w:val="en-US"/>
              </w:rPr>
              <w:t>Ahlis</w:t>
            </w:r>
            <w:proofErr w:type="spellEnd"/>
            <w:r w:rsidRPr="00507462">
              <w:rPr>
                <w:rFonts w:cs="Times New Roman"/>
                <w:b/>
                <w:bCs/>
                <w:lang w:val="en-US"/>
              </w:rPr>
              <w:t xml:space="preserve"> Sunna </w:t>
            </w:r>
            <w:proofErr w:type="spellStart"/>
            <w:r w:rsidRPr="00507462">
              <w:rPr>
                <w:rFonts w:cs="Times New Roman"/>
                <w:b/>
                <w:bCs/>
                <w:lang w:val="en-US"/>
              </w:rPr>
              <w:t>Lidda'awati</w:t>
            </w:r>
            <w:proofErr w:type="spellEnd"/>
            <w:r w:rsidRPr="00507462">
              <w:rPr>
                <w:rFonts w:cs="Times New Roman"/>
                <w:b/>
                <w:bCs/>
                <w:lang w:val="en-US"/>
              </w:rPr>
              <w:t xml:space="preserve"> </w:t>
            </w:r>
            <w:proofErr w:type="spellStart"/>
            <w:r w:rsidRPr="00507462">
              <w:rPr>
                <w:rFonts w:cs="Times New Roman"/>
                <w:b/>
                <w:bCs/>
                <w:lang w:val="en-US"/>
              </w:rPr>
              <w:t>wal</w:t>
            </w:r>
            <w:proofErr w:type="spellEnd"/>
            <w:r w:rsidRPr="00507462">
              <w:rPr>
                <w:rFonts w:cs="Times New Roman"/>
                <w:b/>
                <w:bCs/>
                <w:lang w:val="en-US"/>
              </w:rPr>
              <w:t>-Jihad</w:t>
            </w:r>
            <w:r w:rsidRPr="00507462">
              <w:rPr>
                <w:rStyle w:val="EndnoteReference"/>
                <w:rFonts w:cs="Times New Roman"/>
                <w:lang w:val="en-US"/>
              </w:rPr>
              <w:endnoteReference w:id="17"/>
            </w:r>
          </w:p>
        </w:tc>
        <w:tc>
          <w:tcPr>
            <w:tcW w:w="3086" w:type="dxa"/>
          </w:tcPr>
          <w:p w14:paraId="048D70D7" w14:textId="77777777" w:rsidR="007635D6" w:rsidRPr="00507462" w:rsidRDefault="007635D6" w:rsidP="00CE5F38">
            <w:pPr>
              <w:spacing w:line="276" w:lineRule="auto"/>
              <w:jc w:val="left"/>
              <w:rPr>
                <w:rFonts w:cs="Times New Roman"/>
                <w:lang w:val="en-US"/>
              </w:rPr>
            </w:pPr>
            <w:r w:rsidRPr="00507462">
              <w:rPr>
                <w:rFonts w:cs="Times New Roman"/>
                <w:lang w:val="en-US"/>
              </w:rPr>
              <w:t>Boko Haram</w:t>
            </w:r>
          </w:p>
        </w:tc>
        <w:tc>
          <w:tcPr>
            <w:tcW w:w="2456" w:type="dxa"/>
          </w:tcPr>
          <w:p w14:paraId="412E887A" w14:textId="77777777" w:rsidR="007635D6" w:rsidRPr="00507462" w:rsidRDefault="007635D6" w:rsidP="00CE5F38">
            <w:pPr>
              <w:spacing w:line="276" w:lineRule="auto"/>
              <w:jc w:val="left"/>
              <w:rPr>
                <w:rFonts w:cs="Times New Roman"/>
                <w:lang w:val="en-US"/>
              </w:rPr>
            </w:pPr>
            <w:r w:rsidRPr="00507462">
              <w:rPr>
                <w:rFonts w:cs="Times New Roman"/>
                <w:lang w:val="en-US"/>
              </w:rPr>
              <w:t>Anchor conflict</w:t>
            </w:r>
          </w:p>
        </w:tc>
      </w:tr>
      <w:tr w:rsidR="007635D6" w:rsidRPr="00507462" w14:paraId="5E86E269"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11513BBF" w14:textId="77777777" w:rsidR="007635D6" w:rsidRPr="00507462" w:rsidRDefault="007635D6" w:rsidP="00CE5F38">
            <w:pPr>
              <w:spacing w:line="276" w:lineRule="auto"/>
              <w:jc w:val="left"/>
              <w:rPr>
                <w:rFonts w:cs="Times New Roman"/>
                <w:b w:val="0"/>
                <w:bCs w:val="0"/>
                <w:lang w:val="en-US"/>
              </w:rPr>
            </w:pPr>
            <w:r w:rsidRPr="00507462">
              <w:rPr>
                <w:rFonts w:cs="Times New Roman"/>
                <w:b w:val="0"/>
                <w:bCs w:val="0"/>
                <w:lang w:val="en-US"/>
              </w:rPr>
              <w:t>4000</w:t>
            </w:r>
          </w:p>
        </w:tc>
        <w:tc>
          <w:tcPr>
            <w:tcW w:w="2646" w:type="dxa"/>
          </w:tcPr>
          <w:p w14:paraId="746DC9CD"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Yan Gora</w:t>
            </w:r>
          </w:p>
        </w:tc>
        <w:tc>
          <w:tcPr>
            <w:tcW w:w="3086" w:type="dxa"/>
          </w:tcPr>
          <w:p w14:paraId="32E3BF40"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662CC4CD"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7635D6" w:rsidRPr="00507462" w14:paraId="01F04EFD"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77A8AC3C" w14:textId="77777777" w:rsidR="007635D6" w:rsidRPr="00507462" w:rsidRDefault="007635D6" w:rsidP="00CE5F38">
            <w:pPr>
              <w:spacing w:line="276" w:lineRule="auto"/>
              <w:jc w:val="left"/>
              <w:rPr>
                <w:rFonts w:cs="Times New Roman"/>
                <w:lang w:val="en-US"/>
              </w:rPr>
            </w:pPr>
            <w:r w:rsidRPr="00507462">
              <w:rPr>
                <w:rFonts w:cs="Times New Roman"/>
                <w:lang w:val="en-US"/>
              </w:rPr>
              <w:t>4120</w:t>
            </w:r>
          </w:p>
        </w:tc>
        <w:tc>
          <w:tcPr>
            <w:tcW w:w="2646" w:type="dxa"/>
          </w:tcPr>
          <w:p w14:paraId="1CE46EB0"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Agatu</w:t>
            </w:r>
            <w:proofErr w:type="spellEnd"/>
          </w:p>
        </w:tc>
        <w:tc>
          <w:tcPr>
            <w:tcW w:w="3086" w:type="dxa"/>
          </w:tcPr>
          <w:p w14:paraId="02771734"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2DC1E163"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riction</w:t>
            </w:r>
          </w:p>
        </w:tc>
      </w:tr>
      <w:tr w:rsidR="007635D6" w:rsidRPr="00507462" w14:paraId="0B799F90"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7B12F6FB" w14:textId="77777777" w:rsidR="007635D6" w:rsidRPr="00507462" w:rsidRDefault="007635D6" w:rsidP="00CE5F38">
            <w:pPr>
              <w:spacing w:line="276" w:lineRule="auto"/>
              <w:jc w:val="left"/>
              <w:rPr>
                <w:rFonts w:cs="Times New Roman"/>
                <w:lang w:val="en-US"/>
              </w:rPr>
            </w:pPr>
            <w:r w:rsidRPr="00507462">
              <w:rPr>
                <w:rFonts w:cs="Times New Roman"/>
                <w:lang w:val="en-US"/>
              </w:rPr>
              <w:t>4022</w:t>
            </w:r>
          </w:p>
        </w:tc>
        <w:tc>
          <w:tcPr>
            <w:tcW w:w="2646" w:type="dxa"/>
          </w:tcPr>
          <w:p w14:paraId="2199E86F"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Atakar</w:t>
            </w:r>
            <w:proofErr w:type="spellEnd"/>
          </w:p>
        </w:tc>
        <w:tc>
          <w:tcPr>
            <w:tcW w:w="3086" w:type="dxa"/>
          </w:tcPr>
          <w:p w14:paraId="2876AE70"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6C0EB66F"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7635D6" w:rsidRPr="00507462" w14:paraId="20190E78"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53EB05B1" w14:textId="77777777" w:rsidR="007635D6" w:rsidRPr="00507462" w:rsidRDefault="007635D6" w:rsidP="00CE5F38">
            <w:pPr>
              <w:spacing w:line="276" w:lineRule="auto"/>
              <w:jc w:val="left"/>
              <w:rPr>
                <w:rFonts w:cs="Times New Roman"/>
                <w:lang w:val="en-US"/>
              </w:rPr>
            </w:pPr>
            <w:r w:rsidRPr="00507462">
              <w:rPr>
                <w:rFonts w:cs="Times New Roman"/>
                <w:lang w:val="en-US"/>
              </w:rPr>
              <w:t>589</w:t>
            </w:r>
          </w:p>
        </w:tc>
        <w:tc>
          <w:tcPr>
            <w:tcW w:w="2646" w:type="dxa"/>
          </w:tcPr>
          <w:p w14:paraId="7A4641D8"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Birom</w:t>
            </w:r>
            <w:proofErr w:type="spellEnd"/>
          </w:p>
        </w:tc>
        <w:tc>
          <w:tcPr>
            <w:tcW w:w="3086" w:type="dxa"/>
          </w:tcPr>
          <w:p w14:paraId="745906E8"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166AF3D6"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7635D6" w:rsidRPr="00507462" w14:paraId="69D7A5EE"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7C4CCE22" w14:textId="77777777" w:rsidR="007635D6" w:rsidRPr="00507462" w:rsidRDefault="007635D6" w:rsidP="00CE5F38">
            <w:pPr>
              <w:spacing w:line="276" w:lineRule="auto"/>
              <w:jc w:val="left"/>
              <w:rPr>
                <w:rFonts w:cs="Times New Roman"/>
                <w:lang w:val="en-US"/>
              </w:rPr>
            </w:pPr>
            <w:r w:rsidRPr="00507462">
              <w:rPr>
                <w:rFonts w:cs="Times New Roman"/>
                <w:lang w:val="en-US"/>
              </w:rPr>
              <w:t>607</w:t>
            </w:r>
          </w:p>
        </w:tc>
        <w:tc>
          <w:tcPr>
            <w:tcW w:w="2646" w:type="dxa"/>
          </w:tcPr>
          <w:p w14:paraId="298CE590"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ulani</w:t>
            </w:r>
          </w:p>
        </w:tc>
        <w:tc>
          <w:tcPr>
            <w:tcW w:w="3086" w:type="dxa"/>
          </w:tcPr>
          <w:p w14:paraId="1D4F9EDB"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128DED5C"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7635D6" w:rsidRPr="00507462" w14:paraId="79D690FC"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11058E8E" w14:textId="77777777" w:rsidR="007635D6" w:rsidRPr="00507462" w:rsidRDefault="007635D6" w:rsidP="00CE5F38">
            <w:pPr>
              <w:spacing w:line="276" w:lineRule="auto"/>
              <w:jc w:val="left"/>
              <w:rPr>
                <w:rFonts w:cs="Times New Roman"/>
                <w:lang w:val="en-US"/>
              </w:rPr>
            </w:pPr>
            <w:r w:rsidRPr="00507462">
              <w:rPr>
                <w:rFonts w:cs="Times New Roman"/>
                <w:lang w:val="en-US"/>
              </w:rPr>
              <w:t>608</w:t>
            </w:r>
          </w:p>
        </w:tc>
        <w:tc>
          <w:tcPr>
            <w:tcW w:w="2646" w:type="dxa"/>
          </w:tcPr>
          <w:p w14:paraId="1D3A9110"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Hausa</w:t>
            </w:r>
          </w:p>
        </w:tc>
        <w:tc>
          <w:tcPr>
            <w:tcW w:w="3086" w:type="dxa"/>
          </w:tcPr>
          <w:p w14:paraId="6ADBE47B"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10D94271"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7635D6" w:rsidRPr="00507462" w14:paraId="613BC264" w14:textId="77777777" w:rsidTr="00CE5F38">
        <w:tc>
          <w:tcPr>
            <w:cnfStyle w:val="001000000000" w:firstRow="0" w:lastRow="0" w:firstColumn="1" w:lastColumn="0" w:oddVBand="0" w:evenVBand="0" w:oddHBand="0" w:evenHBand="0" w:firstRowFirstColumn="0" w:firstRowLastColumn="0" w:lastRowFirstColumn="0" w:lastRowLastColumn="0"/>
            <w:tcW w:w="828" w:type="dxa"/>
          </w:tcPr>
          <w:p w14:paraId="37850CA2" w14:textId="77777777" w:rsidR="007635D6" w:rsidRPr="00507462" w:rsidRDefault="007635D6" w:rsidP="00CE5F38">
            <w:pPr>
              <w:spacing w:line="276" w:lineRule="auto"/>
              <w:jc w:val="left"/>
              <w:rPr>
                <w:rFonts w:cs="Times New Roman"/>
                <w:lang w:val="en-US"/>
              </w:rPr>
            </w:pPr>
            <w:r w:rsidRPr="00507462">
              <w:rPr>
                <w:rFonts w:cs="Times New Roman"/>
                <w:lang w:val="en-US"/>
              </w:rPr>
              <w:t>11040</w:t>
            </w:r>
          </w:p>
        </w:tc>
        <w:tc>
          <w:tcPr>
            <w:tcW w:w="2646" w:type="dxa"/>
          </w:tcPr>
          <w:p w14:paraId="06426AB6" w14:textId="77777777" w:rsidR="007635D6" w:rsidRPr="00507462" w:rsidRDefault="007635D6"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Sayawa</w:t>
            </w:r>
            <w:proofErr w:type="spellEnd"/>
          </w:p>
        </w:tc>
        <w:tc>
          <w:tcPr>
            <w:tcW w:w="3086" w:type="dxa"/>
          </w:tcPr>
          <w:p w14:paraId="3D048303" w14:textId="77777777" w:rsidR="007635D6" w:rsidRPr="00507462" w:rsidRDefault="007635D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456" w:type="dxa"/>
          </w:tcPr>
          <w:p w14:paraId="7122DB16" w14:textId="77777777" w:rsidR="007635D6" w:rsidRPr="00507462" w:rsidRDefault="007635D6" w:rsidP="00CE5F38">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bl>
    <w:p w14:paraId="4C9D69A4" w14:textId="77777777" w:rsidR="007635D6" w:rsidRPr="00507462" w:rsidRDefault="007635D6" w:rsidP="007635D6">
      <w:pPr>
        <w:pStyle w:val="Caption"/>
        <w:spacing w:after="0" w:line="276" w:lineRule="auto"/>
        <w:rPr>
          <w:rFonts w:cs="Times New Roman"/>
          <w:lang w:val="en-US"/>
        </w:rPr>
      </w:pPr>
    </w:p>
    <w:p w14:paraId="4DEAA752" w14:textId="740E9075" w:rsidR="007635D6" w:rsidRPr="00507462" w:rsidRDefault="007635D6" w:rsidP="007635D6">
      <w:pPr>
        <w:pStyle w:val="Caption"/>
        <w:spacing w:after="0" w:line="276" w:lineRule="auto"/>
        <w:jc w:val="center"/>
        <w:rPr>
          <w:rFonts w:cs="Times New Roman"/>
          <w:color w:val="000000" w:themeColor="text1"/>
          <w:lang w:val="en-US"/>
        </w:rPr>
      </w:pPr>
      <w:r w:rsidRPr="00507462">
        <w:rPr>
          <w:rFonts w:cs="Times New Roman"/>
          <w:color w:val="000000" w:themeColor="text1"/>
          <w:sz w:val="22"/>
          <w:szCs w:val="22"/>
          <w:lang w:val="en-US"/>
        </w:rPr>
        <w:t xml:space="preserve">Table </w:t>
      </w:r>
      <w:r w:rsidRPr="00507462">
        <w:rPr>
          <w:rFonts w:cs="Times New Roman"/>
          <w:color w:val="000000" w:themeColor="text1"/>
          <w:sz w:val="22"/>
          <w:szCs w:val="22"/>
          <w:lang w:val="en-US"/>
        </w:rPr>
        <w:fldChar w:fldCharType="begin"/>
      </w:r>
      <w:r w:rsidRPr="00507462">
        <w:rPr>
          <w:rFonts w:cs="Times New Roman"/>
          <w:color w:val="000000" w:themeColor="text1"/>
          <w:sz w:val="22"/>
          <w:szCs w:val="22"/>
          <w:lang w:val="en-US"/>
        </w:rPr>
        <w:instrText xml:space="preserve"> SEQ Table \* ARABIC </w:instrText>
      </w:r>
      <w:r w:rsidRPr="00507462">
        <w:rPr>
          <w:rFonts w:cs="Times New Roman"/>
          <w:color w:val="000000" w:themeColor="text1"/>
          <w:sz w:val="22"/>
          <w:szCs w:val="22"/>
          <w:lang w:val="en-US"/>
        </w:rPr>
        <w:fldChar w:fldCharType="separate"/>
      </w:r>
      <w:r w:rsidRPr="00507462">
        <w:rPr>
          <w:rFonts w:cs="Times New Roman"/>
          <w:noProof/>
          <w:color w:val="000000" w:themeColor="text1"/>
          <w:sz w:val="22"/>
          <w:szCs w:val="22"/>
          <w:lang w:val="en-US"/>
        </w:rPr>
        <w:t>2</w:t>
      </w:r>
      <w:r w:rsidRPr="00507462">
        <w:rPr>
          <w:rFonts w:cs="Times New Roman"/>
          <w:color w:val="000000" w:themeColor="text1"/>
          <w:sz w:val="22"/>
          <w:szCs w:val="22"/>
          <w:lang w:val="en-US"/>
        </w:rPr>
        <w:fldChar w:fldCharType="end"/>
      </w:r>
      <w:r w:rsidRPr="00507462">
        <w:rPr>
          <w:rFonts w:cs="Times New Roman"/>
          <w:color w:val="000000" w:themeColor="text1"/>
          <w:sz w:val="22"/>
          <w:szCs w:val="22"/>
          <w:lang w:val="en-US"/>
        </w:rPr>
        <w:t xml:space="preserve">: List of relevant actors for </w:t>
      </w:r>
      <w:r w:rsidR="00463C73">
        <w:rPr>
          <w:rFonts w:cs="Times New Roman"/>
          <w:color w:val="000000" w:themeColor="text1"/>
          <w:sz w:val="22"/>
          <w:szCs w:val="22"/>
          <w:lang w:val="en-US"/>
        </w:rPr>
        <w:t>the armed conflict in the Lake Chad region</w:t>
      </w:r>
    </w:p>
    <w:p w14:paraId="438C9350" w14:textId="77777777" w:rsidR="007635D6" w:rsidRPr="00507462" w:rsidRDefault="007635D6" w:rsidP="007635D6">
      <w:pPr>
        <w:spacing w:after="0" w:line="276" w:lineRule="auto"/>
        <w:contextualSpacing/>
        <w:jc w:val="left"/>
        <w:rPr>
          <w:rFonts w:cs="Times New Roman"/>
          <w:u w:val="single"/>
          <w:lang w:val="en-US"/>
        </w:rPr>
      </w:pPr>
    </w:p>
    <w:p w14:paraId="02FC3391" w14:textId="77777777" w:rsidR="007635D6" w:rsidRPr="00507462" w:rsidRDefault="007635D6" w:rsidP="007635D6">
      <w:pPr>
        <w:spacing w:after="0" w:line="276" w:lineRule="auto"/>
        <w:contextualSpacing/>
        <w:jc w:val="left"/>
        <w:rPr>
          <w:rFonts w:cs="Times New Roman"/>
          <w:u w:val="single"/>
          <w:lang w:val="en-US"/>
        </w:rPr>
      </w:pPr>
      <w:r w:rsidRPr="00507462">
        <w:rPr>
          <w:rFonts w:cs="Times New Roman"/>
          <w:u w:val="single"/>
          <w:lang w:val="en-US"/>
        </w:rPr>
        <w:t>Actors added through friction mechanism for specific years only:</w:t>
      </w:r>
    </w:p>
    <w:p w14:paraId="2052EA70" w14:textId="77777777" w:rsidR="007635D6" w:rsidRPr="00507462" w:rsidRDefault="007635D6" w:rsidP="007635D6">
      <w:pPr>
        <w:pStyle w:val="ListParagraph"/>
        <w:numPr>
          <w:ilvl w:val="0"/>
          <w:numId w:val="25"/>
        </w:numPr>
        <w:spacing w:after="0" w:line="276" w:lineRule="auto"/>
        <w:jc w:val="left"/>
        <w:rPr>
          <w:rFonts w:cs="Times New Roman"/>
          <w:lang w:val="en-US"/>
        </w:rPr>
      </w:pPr>
      <w:r w:rsidRPr="00507462">
        <w:rPr>
          <w:rFonts w:cs="Times New Roman"/>
          <w:lang w:val="en-US"/>
        </w:rPr>
        <w:t xml:space="preserve">2011: </w:t>
      </w:r>
      <w:proofErr w:type="spellStart"/>
      <w:r w:rsidRPr="00507462">
        <w:rPr>
          <w:rFonts w:cs="Times New Roman"/>
          <w:lang w:val="en-US"/>
        </w:rPr>
        <w:t>Birom</w:t>
      </w:r>
      <w:proofErr w:type="spellEnd"/>
      <w:r w:rsidRPr="00507462">
        <w:rPr>
          <w:rFonts w:cs="Times New Roman"/>
          <w:lang w:val="en-US"/>
        </w:rPr>
        <w:t xml:space="preserve">, Fulani, Hausa, </w:t>
      </w:r>
      <w:proofErr w:type="spellStart"/>
      <w:r w:rsidRPr="00507462">
        <w:rPr>
          <w:rFonts w:cs="Times New Roman"/>
          <w:lang w:val="en-US"/>
        </w:rPr>
        <w:t>Sayawa</w:t>
      </w:r>
      <w:proofErr w:type="spellEnd"/>
      <w:r w:rsidRPr="00507462" w:rsidDel="002D14EF">
        <w:rPr>
          <w:rFonts w:cs="Times New Roman"/>
          <w:lang w:val="en-US"/>
        </w:rPr>
        <w:t xml:space="preserve"> </w:t>
      </w:r>
    </w:p>
    <w:p w14:paraId="27F89D56" w14:textId="77777777" w:rsidR="007635D6" w:rsidRPr="00507462" w:rsidRDefault="007635D6" w:rsidP="007635D6">
      <w:pPr>
        <w:pStyle w:val="ListParagraph"/>
        <w:numPr>
          <w:ilvl w:val="0"/>
          <w:numId w:val="25"/>
        </w:numPr>
        <w:spacing w:after="0" w:line="276" w:lineRule="auto"/>
        <w:jc w:val="left"/>
        <w:rPr>
          <w:rFonts w:cs="Times New Roman"/>
          <w:lang w:val="en-US"/>
        </w:rPr>
      </w:pPr>
      <w:r w:rsidRPr="00507462">
        <w:rPr>
          <w:rFonts w:cs="Times New Roman"/>
          <w:lang w:val="en-US"/>
        </w:rPr>
        <w:t xml:space="preserve">2014: </w:t>
      </w:r>
      <w:proofErr w:type="spellStart"/>
      <w:r w:rsidRPr="00507462">
        <w:rPr>
          <w:rFonts w:cs="Times New Roman"/>
          <w:lang w:val="en-US"/>
        </w:rPr>
        <w:t>Birom</w:t>
      </w:r>
      <w:proofErr w:type="spellEnd"/>
      <w:r w:rsidRPr="00507462">
        <w:rPr>
          <w:rFonts w:cs="Times New Roman"/>
          <w:lang w:val="en-US"/>
        </w:rPr>
        <w:t xml:space="preserve">, Fulani </w:t>
      </w:r>
    </w:p>
    <w:p w14:paraId="07B8C423" w14:textId="77777777" w:rsidR="007635D6" w:rsidRPr="00507462" w:rsidRDefault="007635D6" w:rsidP="007635D6">
      <w:pPr>
        <w:pStyle w:val="ListParagraph"/>
        <w:numPr>
          <w:ilvl w:val="0"/>
          <w:numId w:val="25"/>
        </w:numPr>
        <w:spacing w:after="0" w:line="276" w:lineRule="auto"/>
        <w:jc w:val="left"/>
        <w:rPr>
          <w:rFonts w:cs="Times New Roman"/>
          <w:lang w:val="en-US"/>
        </w:rPr>
      </w:pPr>
      <w:r w:rsidRPr="00507462">
        <w:rPr>
          <w:rFonts w:cs="Times New Roman"/>
          <w:lang w:val="en-US"/>
        </w:rPr>
        <w:t xml:space="preserve">2015: </w:t>
      </w:r>
      <w:proofErr w:type="spellStart"/>
      <w:r w:rsidRPr="00507462">
        <w:rPr>
          <w:rFonts w:cs="Times New Roman"/>
          <w:lang w:val="en-US"/>
        </w:rPr>
        <w:t>Birom</w:t>
      </w:r>
      <w:proofErr w:type="spellEnd"/>
      <w:r w:rsidRPr="00507462">
        <w:rPr>
          <w:rFonts w:cs="Times New Roman"/>
          <w:lang w:val="en-US"/>
        </w:rPr>
        <w:t xml:space="preserve">, Fulani, </w:t>
      </w:r>
      <w:proofErr w:type="spellStart"/>
      <w:r w:rsidRPr="00507462">
        <w:rPr>
          <w:rFonts w:cs="Times New Roman"/>
          <w:lang w:val="en-US"/>
        </w:rPr>
        <w:t>Agatu</w:t>
      </w:r>
      <w:proofErr w:type="spellEnd"/>
      <w:r w:rsidRPr="00507462">
        <w:rPr>
          <w:rFonts w:cs="Times New Roman"/>
          <w:lang w:val="en-US"/>
        </w:rPr>
        <w:t xml:space="preserve">, </w:t>
      </w:r>
      <w:proofErr w:type="spellStart"/>
      <w:r w:rsidRPr="00507462">
        <w:rPr>
          <w:rFonts w:cs="Times New Roman"/>
          <w:lang w:val="en-US"/>
        </w:rPr>
        <w:t>Atakar</w:t>
      </w:r>
      <w:proofErr w:type="spellEnd"/>
      <w:r w:rsidRPr="00507462">
        <w:rPr>
          <w:rFonts w:cs="Times New Roman"/>
          <w:lang w:val="en-US"/>
        </w:rPr>
        <w:t xml:space="preserve"> </w:t>
      </w:r>
    </w:p>
    <w:p w14:paraId="4574322E" w14:textId="77777777" w:rsidR="00F6377A" w:rsidRPr="00507462" w:rsidRDefault="00F6377A" w:rsidP="00BE1628">
      <w:pPr>
        <w:spacing w:after="0" w:line="276" w:lineRule="auto"/>
        <w:rPr>
          <w:rFonts w:cs="Times New Roman"/>
          <w:i/>
          <w:iCs/>
          <w:lang w:val="en-US"/>
        </w:rPr>
      </w:pPr>
    </w:p>
    <w:p w14:paraId="560FE6AE" w14:textId="143E2F89" w:rsidR="00F6377A" w:rsidRPr="00507462" w:rsidRDefault="00F6377A" w:rsidP="00F6377A">
      <w:pPr>
        <w:pStyle w:val="Heading2"/>
        <w:spacing w:before="0" w:line="276" w:lineRule="auto"/>
        <w:rPr>
          <w:rFonts w:cs="Times New Roman"/>
          <w:lang w:val="en-US"/>
        </w:rPr>
      </w:pPr>
      <w:r w:rsidRPr="00507462">
        <w:rPr>
          <w:rFonts w:cs="Times New Roman"/>
          <w:lang w:val="en-US"/>
        </w:rPr>
        <w:t>Armed conflict in the Afghan-Pakistani borderlands</w:t>
      </w:r>
    </w:p>
    <w:p w14:paraId="6D3C78DB" w14:textId="272224AA" w:rsidR="00EE17FE" w:rsidRPr="00507462" w:rsidRDefault="00EE17FE" w:rsidP="00EE17FE">
      <w:pPr>
        <w:spacing w:after="0" w:line="276" w:lineRule="auto"/>
        <w:rPr>
          <w:rFonts w:cs="Times New Roman"/>
          <w:lang w:val="en-US"/>
        </w:rPr>
      </w:pPr>
      <w:r w:rsidRPr="00507462">
        <w:rPr>
          <w:rFonts w:cs="Times New Roman"/>
          <w:u w:val="single"/>
          <w:lang w:val="en-US"/>
        </w:rPr>
        <w:t>A</w:t>
      </w:r>
      <w:r w:rsidR="00F6377A" w:rsidRPr="00507462">
        <w:rPr>
          <w:rFonts w:cs="Times New Roman"/>
          <w:u w:val="single"/>
          <w:lang w:val="en-US"/>
        </w:rPr>
        <w:t>nchor conflict:</w:t>
      </w:r>
      <w:r w:rsidR="00F6377A" w:rsidRPr="00507462">
        <w:rPr>
          <w:rFonts w:cs="Times New Roman"/>
          <w:lang w:val="en-US"/>
        </w:rPr>
        <w:t xml:space="preserve"> Islamist insurgency led by </w:t>
      </w:r>
      <w:r w:rsidR="00C15F10" w:rsidRPr="00507462">
        <w:rPr>
          <w:rFonts w:cs="Times New Roman"/>
          <w:lang w:val="en-US"/>
        </w:rPr>
        <w:t>t</w:t>
      </w:r>
      <w:r w:rsidR="00F6377A" w:rsidRPr="00507462">
        <w:rPr>
          <w:rFonts w:cs="Times New Roman"/>
          <w:lang w:val="en-US"/>
        </w:rPr>
        <w:t>he Tal</w:t>
      </w:r>
      <w:r w:rsidR="00D85BD6" w:rsidRPr="00507462">
        <w:rPr>
          <w:rFonts w:cs="Times New Roman"/>
          <w:lang w:val="en-US"/>
        </w:rPr>
        <w:t>i</w:t>
      </w:r>
      <w:r w:rsidR="00F6377A" w:rsidRPr="00507462">
        <w:rPr>
          <w:rFonts w:cs="Times New Roman"/>
          <w:lang w:val="en-US"/>
        </w:rPr>
        <w:t>ban Movement of Pakistan (TTP)</w:t>
      </w:r>
      <w:r w:rsidR="00F107F8" w:rsidRPr="00507462">
        <w:rPr>
          <w:rFonts w:cs="Times New Roman"/>
          <w:lang w:val="en-US"/>
        </w:rPr>
        <w:t xml:space="preserve"> in FATA</w:t>
      </w:r>
      <w:r w:rsidR="00F6377A" w:rsidRPr="00507462">
        <w:rPr>
          <w:rFonts w:cs="Times New Roman"/>
          <w:lang w:val="en-US"/>
        </w:rPr>
        <w:t xml:space="preserve">, conflict actors </w:t>
      </w:r>
      <w:r w:rsidR="00F107F8" w:rsidRPr="00507462">
        <w:rPr>
          <w:rFonts w:cs="Times New Roman"/>
          <w:lang w:val="en-US"/>
        </w:rPr>
        <w:t xml:space="preserve">and events </w:t>
      </w:r>
      <w:r w:rsidR="00F6377A" w:rsidRPr="00507462">
        <w:rPr>
          <w:rFonts w:cs="Times New Roman"/>
          <w:lang w:val="en-US"/>
        </w:rPr>
        <w:t xml:space="preserve">added via spread </w:t>
      </w:r>
      <w:r w:rsidR="00F107F8" w:rsidRPr="00507462">
        <w:rPr>
          <w:rFonts w:cs="Times New Roman"/>
          <w:lang w:val="en-US"/>
        </w:rPr>
        <w:t xml:space="preserve">mechanisms (conflict in Afghanistan, Islamist violence in wider Pakistan) </w:t>
      </w:r>
      <w:r w:rsidR="00F6377A" w:rsidRPr="00507462">
        <w:rPr>
          <w:rFonts w:cs="Times New Roman"/>
          <w:lang w:val="en-US"/>
        </w:rPr>
        <w:t>and friction</w:t>
      </w:r>
      <w:r w:rsidR="00F107F8" w:rsidRPr="00507462">
        <w:rPr>
          <w:rFonts w:cs="Times New Roman"/>
          <w:lang w:val="en-US"/>
        </w:rPr>
        <w:t xml:space="preserve"> </w:t>
      </w:r>
      <w:r w:rsidR="00F6377A" w:rsidRPr="00507462">
        <w:rPr>
          <w:rFonts w:cs="Times New Roman"/>
          <w:lang w:val="en-US"/>
        </w:rPr>
        <w:t>mechanism</w:t>
      </w:r>
      <w:r w:rsidR="00F107F8" w:rsidRPr="00507462">
        <w:rPr>
          <w:rFonts w:cs="Times New Roman"/>
          <w:lang w:val="en-US"/>
        </w:rPr>
        <w:t xml:space="preserve"> (overlap with conflict in Baluchistan)</w:t>
      </w:r>
      <w:r w:rsidR="004E0AFA">
        <w:rPr>
          <w:rFonts w:cs="Times New Roman"/>
          <w:lang w:val="en-US"/>
        </w:rPr>
        <w:t>.</w:t>
      </w:r>
      <w:r w:rsidR="00AB4320" w:rsidRPr="00507462">
        <w:rPr>
          <w:rStyle w:val="EndnoteReference"/>
          <w:rFonts w:cs="Times New Roman"/>
          <w:lang w:val="en-US"/>
        </w:rPr>
        <w:t xml:space="preserve"> </w:t>
      </w:r>
      <w:r w:rsidR="00AB4320" w:rsidRPr="00507462">
        <w:rPr>
          <w:rStyle w:val="EndnoteReference"/>
          <w:rFonts w:cs="Times New Roman"/>
          <w:lang w:val="en-US"/>
        </w:rPr>
        <w:endnoteReference w:id="18"/>
      </w:r>
    </w:p>
    <w:p w14:paraId="3990C808" w14:textId="6199E2AC" w:rsidR="00EE17FE" w:rsidRPr="00507462" w:rsidRDefault="00D85BD6" w:rsidP="00EE17FE">
      <w:pPr>
        <w:spacing w:after="0" w:line="276" w:lineRule="auto"/>
        <w:rPr>
          <w:rFonts w:cs="Times New Roman"/>
          <w:lang w:val="en-US"/>
        </w:rPr>
      </w:pPr>
      <w:r w:rsidRPr="00507462">
        <w:rPr>
          <w:rFonts w:cs="Times New Roman"/>
          <w:u w:val="single"/>
          <w:lang w:val="en-US"/>
        </w:rPr>
        <w:t>Analysis st</w:t>
      </w:r>
      <w:r w:rsidR="00EE17FE" w:rsidRPr="00507462">
        <w:rPr>
          <w:rFonts w:cs="Times New Roman"/>
          <w:u w:val="single"/>
          <w:lang w:val="en-US"/>
        </w:rPr>
        <w:t>art date:</w:t>
      </w:r>
      <w:r w:rsidR="00EE17FE" w:rsidRPr="00507462">
        <w:rPr>
          <w:rFonts w:cs="Times New Roman"/>
          <w:lang w:val="en-US"/>
        </w:rPr>
        <w:t xml:space="preserve"> 2001. The US-led invasion of Afghanistan in 2001 is seen as one of the casual factors leading to the founding of TTP in 2007.  </w:t>
      </w:r>
    </w:p>
    <w:p w14:paraId="0256B546" w14:textId="5D8BDC8C" w:rsidR="00EE17FE" w:rsidRPr="00507462" w:rsidRDefault="00EE17FE" w:rsidP="00EE17FE">
      <w:pPr>
        <w:spacing w:after="0" w:line="276" w:lineRule="auto"/>
        <w:rPr>
          <w:rFonts w:cs="Times New Roman"/>
          <w:lang w:val="en-US"/>
        </w:rPr>
      </w:pPr>
      <w:r w:rsidRPr="00507462">
        <w:rPr>
          <w:rFonts w:cs="Times New Roman"/>
          <w:u w:val="single"/>
          <w:lang w:val="en-US"/>
        </w:rPr>
        <w:t>Number of actors included</w:t>
      </w:r>
      <w:r w:rsidRPr="00507462">
        <w:rPr>
          <w:rFonts w:cs="Times New Roman"/>
          <w:lang w:val="en-US"/>
        </w:rPr>
        <w:t>: 45</w:t>
      </w:r>
      <w:r w:rsidR="00D85BD6" w:rsidRPr="00507462">
        <w:rPr>
          <w:rFonts w:cs="Times New Roman"/>
          <w:lang w:val="en-US"/>
        </w:rPr>
        <w:t xml:space="preserve"> </w:t>
      </w:r>
      <w:r w:rsidRPr="00507462">
        <w:rPr>
          <w:rFonts w:cs="Times New Roman"/>
          <w:lang w:val="en-US"/>
        </w:rPr>
        <w:t xml:space="preserve"> </w:t>
      </w:r>
    </w:p>
    <w:p w14:paraId="4BF9DC7F" w14:textId="593329AD" w:rsidR="00D97538" w:rsidRPr="00507462" w:rsidRDefault="00D97538" w:rsidP="00EE17FE">
      <w:pPr>
        <w:spacing w:after="0" w:line="276" w:lineRule="auto"/>
        <w:rPr>
          <w:rFonts w:cs="Times New Roman"/>
          <w:lang w:val="en-US"/>
        </w:rPr>
      </w:pPr>
      <w:r w:rsidRPr="00507462">
        <w:rPr>
          <w:rFonts w:cs="Times New Roman"/>
          <w:u w:val="single"/>
          <w:lang w:val="en-US"/>
        </w:rPr>
        <w:t>Region used to compile a list of potentially involved actors:</w:t>
      </w:r>
      <w:r w:rsidRPr="00507462">
        <w:rPr>
          <w:rFonts w:cs="Times New Roman"/>
          <w:lang w:val="en-US"/>
        </w:rPr>
        <w:t xml:space="preserve"> Afghanistan and Pakistan (in total 67 actors for the period 2001–2016)</w:t>
      </w:r>
    </w:p>
    <w:p w14:paraId="01CC5D69" w14:textId="77777777" w:rsidR="00A77DED" w:rsidRPr="00507462" w:rsidRDefault="00A77DED" w:rsidP="00A77DED">
      <w:pPr>
        <w:spacing w:after="0" w:line="276" w:lineRule="auto"/>
        <w:rPr>
          <w:rFonts w:cs="Times New Roman"/>
          <w:u w:val="single"/>
          <w:lang w:val="en-US"/>
        </w:rPr>
      </w:pPr>
      <w:r w:rsidRPr="00507462">
        <w:rPr>
          <w:rFonts w:cs="Times New Roman"/>
          <w:noProof/>
          <w:u w:val="single"/>
          <w:lang w:val="en-US"/>
        </w:rPr>
        <w:drawing>
          <wp:inline distT="0" distB="0" distL="0" distR="0" wp14:anchorId="5ADFBAA2" wp14:editId="5407CF12">
            <wp:extent cx="5731510" cy="1879681"/>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4451"/>
                    <a:stretch/>
                  </pic:blipFill>
                  <pic:spPr bwMode="auto">
                    <a:xfrm>
                      <a:off x="0" y="0"/>
                      <a:ext cx="5731510" cy="1879681"/>
                    </a:xfrm>
                    <a:prstGeom prst="rect">
                      <a:avLst/>
                    </a:prstGeom>
                    <a:ln>
                      <a:noFill/>
                    </a:ln>
                    <a:extLst>
                      <a:ext uri="{53640926-AAD7-44D8-BBD7-CCE9431645EC}">
                        <a14:shadowObscured xmlns:a14="http://schemas.microsoft.com/office/drawing/2010/main"/>
                      </a:ext>
                    </a:extLst>
                  </pic:spPr>
                </pic:pic>
              </a:graphicData>
            </a:graphic>
          </wp:inline>
        </w:drawing>
      </w:r>
    </w:p>
    <w:p w14:paraId="18283E03" w14:textId="3D3751E1" w:rsidR="00A77DED" w:rsidRPr="00507462" w:rsidRDefault="00A77DED" w:rsidP="00A77DED">
      <w:pPr>
        <w:spacing w:after="0" w:line="276" w:lineRule="auto"/>
        <w:jc w:val="center"/>
        <w:rPr>
          <w:rFonts w:cs="Times New Roman"/>
          <w:u w:val="single"/>
          <w:lang w:val="en-US"/>
        </w:rPr>
      </w:pPr>
      <w:r w:rsidRPr="00507462">
        <w:rPr>
          <w:rFonts w:cs="Times New Roman"/>
          <w:i/>
          <w:iCs/>
          <w:lang w:val="en-US"/>
        </w:rPr>
        <w:t>Figure 5: Chart depicting the formation of the armed conflict in the Afghan-Pakistani borderlands.</w:t>
      </w:r>
    </w:p>
    <w:p w14:paraId="257997AA" w14:textId="77777777" w:rsidR="00426159" w:rsidRPr="00507462" w:rsidRDefault="00426159" w:rsidP="00BE1628">
      <w:pPr>
        <w:spacing w:after="0" w:line="276" w:lineRule="auto"/>
        <w:rPr>
          <w:rFonts w:cs="Times New Roman"/>
          <w:lang w:val="en-US"/>
        </w:rPr>
      </w:pPr>
    </w:p>
    <w:p w14:paraId="1B29ED6B" w14:textId="3C1F6BBE" w:rsidR="00AB4320" w:rsidRPr="00507462" w:rsidRDefault="00C15F10" w:rsidP="00BE1628">
      <w:pPr>
        <w:spacing w:after="0" w:line="276" w:lineRule="auto"/>
        <w:rPr>
          <w:rFonts w:cs="Times New Roman"/>
          <w:lang w:val="en-US"/>
        </w:rPr>
      </w:pPr>
      <w:r w:rsidRPr="00507462">
        <w:rPr>
          <w:rFonts w:cs="Times New Roman"/>
          <w:lang w:val="en-US"/>
        </w:rPr>
        <w:lastRenderedPageBreak/>
        <w:t xml:space="preserve">The </w:t>
      </w:r>
      <w:r w:rsidR="00F6377A" w:rsidRPr="00507462">
        <w:rPr>
          <w:rFonts w:cs="Times New Roman"/>
          <w:lang w:val="en-US"/>
        </w:rPr>
        <w:t>T</w:t>
      </w:r>
      <w:r w:rsidRPr="00507462">
        <w:rPr>
          <w:rFonts w:cs="Times New Roman"/>
          <w:lang w:val="en-US"/>
        </w:rPr>
        <w:t>TP’s</w:t>
      </w:r>
      <w:r w:rsidR="00F6377A" w:rsidRPr="00507462">
        <w:rPr>
          <w:rFonts w:cs="Times New Roman"/>
          <w:lang w:val="en-US"/>
        </w:rPr>
        <w:t xml:space="preserve"> </w:t>
      </w:r>
      <w:r w:rsidR="00A77DED" w:rsidRPr="00507462">
        <w:rPr>
          <w:rFonts w:cs="Times New Roman"/>
          <w:lang w:val="en-US"/>
        </w:rPr>
        <w:t>existence</w:t>
      </w:r>
      <w:r w:rsidR="00620178" w:rsidRPr="00507462">
        <w:rPr>
          <w:rFonts w:cs="Times New Roman"/>
          <w:lang w:val="en-US"/>
        </w:rPr>
        <w:t xml:space="preserve"> and activities </w:t>
      </w:r>
      <w:r w:rsidR="00F6377A" w:rsidRPr="00507462">
        <w:rPr>
          <w:rFonts w:cs="Times New Roman"/>
          <w:lang w:val="en-US"/>
        </w:rPr>
        <w:t>are closely connected to the US-led invasion of Afghanistan in 2001</w:t>
      </w:r>
      <w:r w:rsidR="00620178" w:rsidRPr="00507462">
        <w:rPr>
          <w:rFonts w:cs="Times New Roman"/>
          <w:lang w:val="en-US"/>
        </w:rPr>
        <w:t>,</w:t>
      </w:r>
      <w:r w:rsidR="00F6377A" w:rsidRPr="00507462">
        <w:rPr>
          <w:rFonts w:cs="Times New Roman"/>
          <w:lang w:val="en-US"/>
        </w:rPr>
        <w:t xml:space="preserve"> after which high-ranking Tal</w:t>
      </w:r>
      <w:r w:rsidR="00620178" w:rsidRPr="00507462">
        <w:rPr>
          <w:rFonts w:cs="Times New Roman"/>
          <w:lang w:val="en-US"/>
        </w:rPr>
        <w:t>i</w:t>
      </w:r>
      <w:r w:rsidR="00F6377A" w:rsidRPr="00507462">
        <w:rPr>
          <w:rFonts w:cs="Times New Roman"/>
          <w:lang w:val="en-US"/>
        </w:rPr>
        <w:t>ban and al</w:t>
      </w:r>
      <w:r w:rsidR="007352D6" w:rsidRPr="00507462">
        <w:rPr>
          <w:rFonts w:cs="Times New Roman"/>
          <w:lang w:val="en-US"/>
        </w:rPr>
        <w:t>-</w:t>
      </w:r>
      <w:r w:rsidR="00F6377A" w:rsidRPr="00507462">
        <w:rPr>
          <w:rFonts w:cs="Times New Roman"/>
          <w:lang w:val="en-US"/>
        </w:rPr>
        <w:t>Qaeda members fled to the former FATA.</w:t>
      </w:r>
      <w:r w:rsidR="00F6377A" w:rsidRPr="00507462">
        <w:rPr>
          <w:rStyle w:val="EndnoteReference"/>
          <w:rFonts w:cs="Times New Roman"/>
          <w:lang w:val="en-US"/>
        </w:rPr>
        <w:endnoteReference w:id="19"/>
      </w:r>
      <w:r w:rsidR="00F6377A" w:rsidRPr="00507462">
        <w:rPr>
          <w:rFonts w:cs="Times New Roman"/>
          <w:lang w:val="en-US"/>
        </w:rPr>
        <w:t xml:space="preserve"> We consider the conflict between the Tal</w:t>
      </w:r>
      <w:r w:rsidR="007352D6" w:rsidRPr="00507462">
        <w:rPr>
          <w:rFonts w:cs="Times New Roman"/>
          <w:lang w:val="en-US"/>
        </w:rPr>
        <w:t>i</w:t>
      </w:r>
      <w:r w:rsidR="00F6377A" w:rsidRPr="00507462">
        <w:rPr>
          <w:rFonts w:cs="Times New Roman"/>
          <w:lang w:val="en-US"/>
        </w:rPr>
        <w:t xml:space="preserve">ban and the US-led coalition connected to the insurgency led by TTP in FATA via the </w:t>
      </w:r>
      <w:r w:rsidR="00F6377A" w:rsidRPr="00507462">
        <w:rPr>
          <w:rFonts w:cs="Times New Roman"/>
          <w:i/>
          <w:iCs/>
          <w:lang w:val="en-US"/>
        </w:rPr>
        <w:t>spread mechanism</w:t>
      </w:r>
      <w:r w:rsidR="00F6377A" w:rsidRPr="00507462">
        <w:rPr>
          <w:rFonts w:cs="Times New Roman"/>
          <w:lang w:val="en-US"/>
        </w:rPr>
        <w:t xml:space="preserve"> for two main reasons. First, the presence of the Tal</w:t>
      </w:r>
      <w:r w:rsidR="005D3E82" w:rsidRPr="00507462">
        <w:rPr>
          <w:rFonts w:cs="Times New Roman"/>
          <w:lang w:val="en-US"/>
        </w:rPr>
        <w:t>i</w:t>
      </w:r>
      <w:r w:rsidR="00F6377A" w:rsidRPr="00507462">
        <w:rPr>
          <w:rFonts w:cs="Times New Roman"/>
          <w:lang w:val="en-US"/>
        </w:rPr>
        <w:t>ban and al</w:t>
      </w:r>
      <w:r w:rsidR="005D3E82" w:rsidRPr="00507462">
        <w:rPr>
          <w:rFonts w:cs="Times New Roman"/>
          <w:lang w:val="en-US"/>
        </w:rPr>
        <w:t>-</w:t>
      </w:r>
      <w:r w:rsidR="00F6377A" w:rsidRPr="00507462">
        <w:rPr>
          <w:rFonts w:cs="Times New Roman"/>
          <w:lang w:val="en-US"/>
        </w:rPr>
        <w:t xml:space="preserve">Qaeda in FATA resulted in US drone strikes beyond the Afghan border </w:t>
      </w:r>
      <w:r w:rsidR="00F6377A" w:rsidRPr="00507462">
        <w:rPr>
          <w:rFonts w:cs="Times New Roman"/>
          <w:lang w:val="en-US"/>
        </w:rPr>
        <w:fldChar w:fldCharType="begin"/>
      </w:r>
      <w:r w:rsidR="00092080">
        <w:rPr>
          <w:rFonts w:cs="Times New Roman"/>
          <w:lang w:val="en-US"/>
        </w:rPr>
        <w:instrText xml:space="preserve"> ADDIN ZOTERO_ITEM CSL_CITATION {"citationID":"npcprW8G","properties":{"formattedCitation":"(Aslam, 2011)","plainCitation":"(Aslam, 2011)","noteIndex":0},"citationItems":[{"id":2729,"uris":["http://zotero.org/groups/2700094/items/TCX66SGK"],"itemData":{"id":2729,"type":"article-journal","container-title":"Critical Studies on Terrorism","DOI":"10.1080/17539153.2011.623397","ISSN":"1753-9153, 1753-9161","issue":"3","journalAbbreviation":"Critical Studies on Terrorism","language":"en","page":"313-329","source":"DOI.org (Crossref)","title":"A Critical Evaluation of American Drone Strikes in Pakistan: Legality, Legitimacy and Prudence","title-short":"A critical evaluation of American drone strikes in Pakistan","volume":"4","author":[{"family":"Aslam","given":"Muhammad W."}],"issued":{"date-parts":[["2011"]]}}}],"schema":"https://github.com/citation-style-language/schema/raw/master/csl-citation.json"} </w:instrText>
      </w:r>
      <w:r w:rsidR="00F6377A" w:rsidRPr="00507462">
        <w:rPr>
          <w:rFonts w:cs="Times New Roman"/>
          <w:lang w:val="en-US"/>
        </w:rPr>
        <w:fldChar w:fldCharType="separate"/>
      </w:r>
      <w:r w:rsidR="00092080">
        <w:rPr>
          <w:rFonts w:cs="Times New Roman"/>
          <w:noProof/>
          <w:lang w:val="en-US"/>
        </w:rPr>
        <w:t>(Aslam, 2011)</w:t>
      </w:r>
      <w:r w:rsidR="00F6377A" w:rsidRPr="00507462">
        <w:rPr>
          <w:rFonts w:cs="Times New Roman"/>
          <w:lang w:val="en-US"/>
        </w:rPr>
        <w:fldChar w:fldCharType="end"/>
      </w:r>
      <w:r w:rsidR="00F6377A" w:rsidRPr="00507462">
        <w:rPr>
          <w:rFonts w:cs="Times New Roman"/>
          <w:lang w:val="en-US"/>
        </w:rPr>
        <w:t xml:space="preserve">. Second, the presence of Islamists from Afghanistan and foreign fighters from other countries changed the local social fabric. Religious leaders and military commanders replaced the traditional authorities called maliks </w:t>
      </w:r>
      <w:r w:rsidR="00F6377A" w:rsidRPr="00507462">
        <w:rPr>
          <w:rFonts w:cs="Times New Roman"/>
          <w:lang w:val="en-US"/>
        </w:rPr>
        <w:fldChar w:fldCharType="begin"/>
      </w:r>
      <w:r w:rsidR="00092080">
        <w:rPr>
          <w:rFonts w:cs="Times New Roman"/>
          <w:lang w:val="en-US"/>
        </w:rPr>
        <w:instrText xml:space="preserve"> ADDIN ZOTERO_ITEM CSL_CITATION {"citationID":"bykrjKnR","properties":{"formattedCitation":"(Rais, 2019)","plainCitation":"(Rais, 2019)","noteIndex":0},"citationItems":[{"id":2711,"uris":["http://zotero.org/groups/2700094/items/3DX2BKVF"],"itemData":{"id":2711,"type":"article-journal","abstract":"This research focuses on the relationship between the tribe and the state in Pakistan’s Western borderlands and how this relationship has been continuously affected by the security needs of the state. I argue that there is a dialectical relationship between the tribe and the state. Both of them represent an authority structure, institutions, leadership and rules and procedures to govern populations. While the logic of the state and the modern notions of national sovereignty and territorial control would require assimilation of the tribe into the larger national community, the tribe and its chieftain would strive to maintain their autonomy, traditions and time-tested political arrangements that have served their purpose. The ethos and structural needs of the two to survive and develop – for the state to expand and the tribe to resist and maintain its relative autonomy – clash.","container-title":"Geopolitics","DOI":"10.1080/14650045.2017.1359546","issue":"2","journalAbbreviation":"Geopolitics","language":"en","page":"284-307","source":"DOI.org (Crossref)","title":"Geopolitics on the Pakistan–Afghanistan Borderland: An Overview of Different Historical Phases","volume":"24","author":[{"family":"Rais","given":"Rasul B"}],"issued":{"date-parts":[["2019",3,15]]}}}],"schema":"https://github.com/citation-style-language/schema/raw/master/csl-citation.json"} </w:instrText>
      </w:r>
      <w:r w:rsidR="00F6377A" w:rsidRPr="00507462">
        <w:rPr>
          <w:rFonts w:cs="Times New Roman"/>
          <w:lang w:val="en-US"/>
        </w:rPr>
        <w:fldChar w:fldCharType="separate"/>
      </w:r>
      <w:r w:rsidR="00092080">
        <w:rPr>
          <w:rFonts w:cs="Times New Roman"/>
          <w:noProof/>
          <w:lang w:val="en-US"/>
        </w:rPr>
        <w:t>(Rais, 2019)</w:t>
      </w:r>
      <w:r w:rsidR="00F6377A" w:rsidRPr="00507462">
        <w:rPr>
          <w:rFonts w:cs="Times New Roman"/>
          <w:lang w:val="en-US"/>
        </w:rPr>
        <w:fldChar w:fldCharType="end"/>
      </w:r>
      <w:r w:rsidR="00F6377A" w:rsidRPr="00507462">
        <w:rPr>
          <w:rFonts w:cs="Times New Roman"/>
          <w:lang w:val="en-US"/>
        </w:rPr>
        <w:t>. This change, together with drone strikes that often caused civilian casualties</w:t>
      </w:r>
      <w:r w:rsidR="00795101" w:rsidRPr="00507462">
        <w:rPr>
          <w:rFonts w:cs="Times New Roman"/>
          <w:lang w:val="en-US"/>
        </w:rPr>
        <w:t>,</w:t>
      </w:r>
      <w:r w:rsidR="00F6377A" w:rsidRPr="00507462">
        <w:rPr>
          <w:rFonts w:cs="Times New Roman"/>
          <w:lang w:val="en-US"/>
        </w:rPr>
        <w:t xml:space="preserve"> was conducive to FATA’s militarization, </w:t>
      </w:r>
      <w:r w:rsidR="00795101" w:rsidRPr="00507462">
        <w:rPr>
          <w:rFonts w:cs="Times New Roman"/>
          <w:lang w:val="en-US"/>
        </w:rPr>
        <w:t xml:space="preserve">the TTP’s </w:t>
      </w:r>
      <w:r w:rsidR="00F6377A" w:rsidRPr="00507462">
        <w:rPr>
          <w:rFonts w:cs="Times New Roman"/>
          <w:lang w:val="en-US"/>
        </w:rPr>
        <w:t>formation, and the subsequent spread of violence to wider Pakistan.</w:t>
      </w:r>
      <w:r w:rsidR="00EE17FE" w:rsidRPr="00507462">
        <w:rPr>
          <w:rFonts w:cs="Times New Roman"/>
          <w:lang w:val="en-US"/>
        </w:rPr>
        <w:t xml:space="preserve"> </w:t>
      </w:r>
      <w:r w:rsidR="009170B2" w:rsidRPr="00507462">
        <w:rPr>
          <w:rFonts w:cs="Times New Roman"/>
          <w:lang w:val="en-US"/>
        </w:rPr>
        <w:t xml:space="preserve">The </w:t>
      </w:r>
      <w:r w:rsidR="00AB4518" w:rsidRPr="00507462">
        <w:rPr>
          <w:rFonts w:cs="Times New Roman"/>
          <w:lang w:val="en-US"/>
        </w:rPr>
        <w:t>TTP soon clashed over territorial control with the local tribes and their militias, other armed groups operating in the area, and later also with its splinter groups. Therefore, we include in this armed conflict local militias and other clan-based armed groups that either fought against</w:t>
      </w:r>
      <w:r w:rsidR="009170B2" w:rsidRPr="00507462">
        <w:rPr>
          <w:rFonts w:cs="Times New Roman"/>
          <w:lang w:val="en-US"/>
        </w:rPr>
        <w:t xml:space="preserve"> the</w:t>
      </w:r>
      <w:r w:rsidR="00AB4518" w:rsidRPr="00507462">
        <w:rPr>
          <w:rFonts w:cs="Times New Roman"/>
          <w:lang w:val="en-US"/>
        </w:rPr>
        <w:t xml:space="preserve"> TTP or the</w:t>
      </w:r>
      <w:r w:rsidR="009170B2" w:rsidRPr="00507462">
        <w:rPr>
          <w:rFonts w:cs="Times New Roman"/>
          <w:lang w:val="en-US"/>
        </w:rPr>
        <w:t>ir</w:t>
      </w:r>
      <w:r w:rsidR="00AB4518" w:rsidRPr="00507462">
        <w:rPr>
          <w:rFonts w:cs="Times New Roman"/>
          <w:lang w:val="en-US"/>
        </w:rPr>
        <w:t xml:space="preserve"> enemies. Due to their involvement with </w:t>
      </w:r>
      <w:r w:rsidR="009170B2" w:rsidRPr="00507462">
        <w:rPr>
          <w:rFonts w:cs="Times New Roman"/>
          <w:lang w:val="en-US"/>
        </w:rPr>
        <w:t xml:space="preserve">the </w:t>
      </w:r>
      <w:r w:rsidR="00AB4518" w:rsidRPr="00507462">
        <w:rPr>
          <w:rFonts w:cs="Times New Roman"/>
          <w:lang w:val="en-US"/>
        </w:rPr>
        <w:t xml:space="preserve">TTP, we consider those actors as a part of the anchor conflict. After 2012, the </w:t>
      </w:r>
      <w:r w:rsidR="00AB4518" w:rsidRPr="00507462">
        <w:rPr>
          <w:rFonts w:cs="Times New Roman"/>
          <w:i/>
          <w:iCs/>
          <w:lang w:val="en-US"/>
        </w:rPr>
        <w:t>conflict spread</w:t>
      </w:r>
      <w:r w:rsidR="00AB4518" w:rsidRPr="00507462">
        <w:rPr>
          <w:rFonts w:cs="Times New Roman"/>
          <w:lang w:val="en-US"/>
        </w:rPr>
        <w:t xml:space="preserve"> to wider Pakistan as </w:t>
      </w:r>
      <w:r w:rsidR="009170B2" w:rsidRPr="00507462">
        <w:rPr>
          <w:rFonts w:cs="Times New Roman"/>
          <w:lang w:val="en-US"/>
        </w:rPr>
        <w:t xml:space="preserve">the </w:t>
      </w:r>
      <w:r w:rsidR="00AB4518" w:rsidRPr="00507462">
        <w:rPr>
          <w:rFonts w:cs="Times New Roman"/>
          <w:lang w:val="en-US"/>
        </w:rPr>
        <w:t>TTP carried out attacks in cities such as Karachi and Lahore.</w:t>
      </w:r>
    </w:p>
    <w:p w14:paraId="25CB3322" w14:textId="77777777" w:rsidR="00D17142" w:rsidRPr="00507462" w:rsidRDefault="00D17142" w:rsidP="00D17142">
      <w:pPr>
        <w:spacing w:after="0" w:line="276" w:lineRule="auto"/>
        <w:rPr>
          <w:rFonts w:cs="Times New Roman"/>
          <w:u w:val="single"/>
          <w:lang w:val="en-US"/>
        </w:rPr>
      </w:pPr>
    </w:p>
    <w:tbl>
      <w:tblPr>
        <w:tblStyle w:val="GridTable1Light"/>
        <w:tblW w:w="0" w:type="auto"/>
        <w:tblLook w:val="04A0" w:firstRow="1" w:lastRow="0" w:firstColumn="1" w:lastColumn="0" w:noHBand="0" w:noVBand="1"/>
      </w:tblPr>
      <w:tblGrid>
        <w:gridCol w:w="992"/>
        <w:gridCol w:w="2603"/>
        <w:gridCol w:w="3039"/>
        <w:gridCol w:w="2382"/>
      </w:tblGrid>
      <w:tr w:rsidR="00D17142" w:rsidRPr="00507462" w14:paraId="54DE8472" w14:textId="77777777" w:rsidTr="00CE5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vAlign w:val="center"/>
          </w:tcPr>
          <w:p w14:paraId="7F7566E8" w14:textId="77777777" w:rsidR="00D17142" w:rsidRPr="00507462" w:rsidRDefault="00D17142" w:rsidP="00CE5F38">
            <w:pPr>
              <w:spacing w:line="276" w:lineRule="auto"/>
              <w:jc w:val="left"/>
              <w:rPr>
                <w:rFonts w:cs="Times New Roman"/>
                <w:lang w:val="en-US"/>
              </w:rPr>
            </w:pPr>
            <w:r w:rsidRPr="00507462">
              <w:rPr>
                <w:rFonts w:cs="Times New Roman"/>
                <w:lang w:val="en-US"/>
              </w:rPr>
              <w:t>UCDP GED ID</w:t>
            </w:r>
          </w:p>
        </w:tc>
        <w:tc>
          <w:tcPr>
            <w:tcW w:w="2603" w:type="dxa"/>
            <w:vAlign w:val="center"/>
          </w:tcPr>
          <w:p w14:paraId="55F9BE07" w14:textId="77777777" w:rsidR="00D17142" w:rsidRPr="00507462" w:rsidRDefault="00D17142"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CDP NAME</w:t>
            </w:r>
          </w:p>
        </w:tc>
        <w:tc>
          <w:tcPr>
            <w:tcW w:w="3039" w:type="dxa"/>
            <w:vAlign w:val="center"/>
          </w:tcPr>
          <w:p w14:paraId="68FBF42C" w14:textId="77777777" w:rsidR="00D17142" w:rsidRPr="00507462" w:rsidRDefault="00D17142"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ULL/OTHER NAME</w:t>
            </w:r>
            <w:r w:rsidRPr="00507462">
              <w:rPr>
                <w:rStyle w:val="EndnoteReference"/>
                <w:rFonts w:cs="Times New Roman"/>
                <w:lang w:val="en-US"/>
              </w:rPr>
              <w:endnoteReference w:id="20"/>
            </w:r>
          </w:p>
        </w:tc>
        <w:tc>
          <w:tcPr>
            <w:tcW w:w="2382" w:type="dxa"/>
          </w:tcPr>
          <w:p w14:paraId="24D32FD3" w14:textId="77777777" w:rsidR="00D17142" w:rsidRPr="00507462" w:rsidRDefault="00D17142"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ONFLICT-CONNECTING MECHANISM</w:t>
            </w:r>
          </w:p>
        </w:tc>
      </w:tr>
      <w:tr w:rsidR="00D17142" w:rsidRPr="00507462" w14:paraId="0431795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78BFE99"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69</w:t>
            </w:r>
          </w:p>
        </w:tc>
        <w:tc>
          <w:tcPr>
            <w:tcW w:w="2603" w:type="dxa"/>
          </w:tcPr>
          <w:p w14:paraId="50B33715"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l-Qaida</w:t>
            </w:r>
          </w:p>
        </w:tc>
        <w:tc>
          <w:tcPr>
            <w:tcW w:w="3039" w:type="dxa"/>
          </w:tcPr>
          <w:p w14:paraId="0654F21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l Qaeda</w:t>
            </w:r>
          </w:p>
        </w:tc>
        <w:tc>
          <w:tcPr>
            <w:tcW w:w="2382" w:type="dxa"/>
          </w:tcPr>
          <w:p w14:paraId="03D7ADC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Spread from Afghanistan</w:t>
            </w:r>
          </w:p>
        </w:tc>
      </w:tr>
      <w:tr w:rsidR="00D17142" w:rsidRPr="00507462" w14:paraId="239E83C1"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908C93B"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98</w:t>
            </w:r>
          </w:p>
        </w:tc>
        <w:tc>
          <w:tcPr>
            <w:tcW w:w="2603" w:type="dxa"/>
          </w:tcPr>
          <w:p w14:paraId="611CD956"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Ansaar</w:t>
            </w:r>
            <w:proofErr w:type="spellEnd"/>
            <w:r w:rsidRPr="00507462">
              <w:rPr>
                <w:rFonts w:cs="Times New Roman"/>
                <w:lang w:val="en-US"/>
              </w:rPr>
              <w:t xml:space="preserve"> </w:t>
            </w:r>
            <w:proofErr w:type="spellStart"/>
            <w:r w:rsidRPr="00507462">
              <w:rPr>
                <w:rFonts w:cs="Times New Roman"/>
                <w:lang w:val="en-US"/>
              </w:rPr>
              <w:t>ul</w:t>
            </w:r>
            <w:proofErr w:type="spellEnd"/>
            <w:r w:rsidRPr="00507462">
              <w:rPr>
                <w:rFonts w:cs="Times New Roman"/>
                <w:lang w:val="en-US"/>
              </w:rPr>
              <w:t>-Islam</w:t>
            </w:r>
          </w:p>
        </w:tc>
        <w:tc>
          <w:tcPr>
            <w:tcW w:w="3039" w:type="dxa"/>
          </w:tcPr>
          <w:p w14:paraId="2ACAB0A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3CE7CC8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681E3CC1"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133150BE"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90</w:t>
            </w:r>
          </w:p>
        </w:tc>
        <w:tc>
          <w:tcPr>
            <w:tcW w:w="2603" w:type="dxa"/>
          </w:tcPr>
          <w:p w14:paraId="65F34364"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Bangesh</w:t>
            </w:r>
            <w:proofErr w:type="spellEnd"/>
          </w:p>
        </w:tc>
        <w:tc>
          <w:tcPr>
            <w:tcW w:w="3039" w:type="dxa"/>
          </w:tcPr>
          <w:p w14:paraId="406D4046"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3A479B5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6D7F3A41"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B0D9925"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046</w:t>
            </w:r>
          </w:p>
        </w:tc>
        <w:tc>
          <w:tcPr>
            <w:tcW w:w="2603" w:type="dxa"/>
          </w:tcPr>
          <w:p w14:paraId="03B902E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edayeen Islam</w:t>
            </w:r>
          </w:p>
        </w:tc>
        <w:tc>
          <w:tcPr>
            <w:tcW w:w="3039" w:type="dxa"/>
          </w:tcPr>
          <w:p w14:paraId="6BB0FF1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0037889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5782D0C"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4EABB10"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00</w:t>
            </w:r>
          </w:p>
        </w:tc>
        <w:tc>
          <w:tcPr>
            <w:tcW w:w="2603" w:type="dxa"/>
          </w:tcPr>
          <w:p w14:paraId="7C1728CE"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orces of Momin Afridi</w:t>
            </w:r>
          </w:p>
        </w:tc>
        <w:tc>
          <w:tcPr>
            <w:tcW w:w="3039" w:type="dxa"/>
          </w:tcPr>
          <w:p w14:paraId="1F85586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599E3586"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0CBCFF60"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0E64F742"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888</w:t>
            </w:r>
          </w:p>
        </w:tc>
        <w:tc>
          <w:tcPr>
            <w:tcW w:w="2603" w:type="dxa"/>
          </w:tcPr>
          <w:p w14:paraId="526E66E8"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orces of Turkestan </w:t>
            </w:r>
            <w:proofErr w:type="spellStart"/>
            <w:r w:rsidRPr="00507462">
              <w:rPr>
                <w:rFonts w:cs="Times New Roman"/>
                <w:lang w:val="en-US"/>
              </w:rPr>
              <w:t>Bhittani</w:t>
            </w:r>
            <w:proofErr w:type="spellEnd"/>
          </w:p>
        </w:tc>
        <w:tc>
          <w:tcPr>
            <w:tcW w:w="3039" w:type="dxa"/>
          </w:tcPr>
          <w:p w14:paraId="706EBA8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62F5DA1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1D301400" w14:textId="77777777" w:rsidTr="00CE5F38">
        <w:tc>
          <w:tcPr>
            <w:tcW w:w="992" w:type="dxa"/>
          </w:tcPr>
          <w:p w14:paraId="499DB6E1" w14:textId="77777777" w:rsidR="00D17142" w:rsidRPr="00507462" w:rsidRDefault="00D17142"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lang w:val="en-US"/>
              </w:rPr>
              <w:t>130</w:t>
            </w:r>
          </w:p>
        </w:tc>
        <w:tc>
          <w:tcPr>
            <w:tcW w:w="2603" w:type="dxa"/>
          </w:tcPr>
          <w:p w14:paraId="427DA7A3" w14:textId="77777777" w:rsidR="00D17142" w:rsidRPr="00507462" w:rsidRDefault="00D17142" w:rsidP="00CE5F38">
            <w:pPr>
              <w:spacing w:line="276" w:lineRule="auto"/>
              <w:contextualSpacing/>
              <w:jc w:val="left"/>
              <w:rPr>
                <w:rFonts w:cs="Times New Roman"/>
                <w:b/>
                <w:bCs/>
                <w:lang w:val="en-US"/>
              </w:rPr>
            </w:pPr>
            <w:r w:rsidRPr="00507462">
              <w:rPr>
                <w:rFonts w:cs="Times New Roman"/>
                <w:b/>
                <w:bCs/>
                <w:lang w:val="en-US"/>
              </w:rPr>
              <w:t>Government of Afghanistan</w:t>
            </w:r>
            <w:r w:rsidRPr="00507462">
              <w:rPr>
                <w:rStyle w:val="EndnoteReference"/>
                <w:rFonts w:cs="Times New Roman"/>
                <w:lang w:val="en-US"/>
              </w:rPr>
              <w:endnoteReference w:id="21"/>
            </w:r>
          </w:p>
        </w:tc>
        <w:tc>
          <w:tcPr>
            <w:tcW w:w="3039" w:type="dxa"/>
          </w:tcPr>
          <w:p w14:paraId="6994E025" w14:textId="77777777" w:rsidR="00D17142" w:rsidRPr="00507462" w:rsidRDefault="00D17142" w:rsidP="00CE5F38">
            <w:pPr>
              <w:spacing w:line="276" w:lineRule="auto"/>
              <w:jc w:val="left"/>
              <w:rPr>
                <w:rFonts w:cs="Times New Roman"/>
                <w:lang w:val="en-US"/>
              </w:rPr>
            </w:pPr>
          </w:p>
        </w:tc>
        <w:tc>
          <w:tcPr>
            <w:tcW w:w="2382" w:type="dxa"/>
          </w:tcPr>
          <w:p w14:paraId="0F67D3AC" w14:textId="77777777" w:rsidR="00D17142" w:rsidRPr="00507462" w:rsidRDefault="00D17142" w:rsidP="00CE5F38">
            <w:pPr>
              <w:spacing w:line="276" w:lineRule="auto"/>
              <w:jc w:val="left"/>
              <w:rPr>
                <w:rFonts w:cs="Times New Roman"/>
                <w:lang w:val="en-US"/>
              </w:rPr>
            </w:pPr>
            <w:r w:rsidRPr="00507462">
              <w:rPr>
                <w:rFonts w:cs="Times New Roman"/>
                <w:lang w:val="en-US"/>
              </w:rPr>
              <w:t>Spread from Afghanistan</w:t>
            </w:r>
          </w:p>
        </w:tc>
      </w:tr>
      <w:tr w:rsidR="00D17142" w:rsidRPr="00507462" w14:paraId="2B37EA16"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587C0569"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42</w:t>
            </w:r>
          </w:p>
        </w:tc>
        <w:tc>
          <w:tcPr>
            <w:tcW w:w="2603" w:type="dxa"/>
          </w:tcPr>
          <w:p w14:paraId="28E87CF0" w14:textId="77777777" w:rsidR="00D17142" w:rsidRPr="00507462" w:rsidRDefault="00D17142" w:rsidP="00CE5F38">
            <w:pPr>
              <w:spacing w:line="276" w:lineRule="auto"/>
              <w:contextualSpacing/>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Pakistan</w:t>
            </w:r>
          </w:p>
        </w:tc>
        <w:tc>
          <w:tcPr>
            <w:tcW w:w="3039" w:type="dxa"/>
          </w:tcPr>
          <w:p w14:paraId="7A0DDD5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00F0A6B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Spread to Pakistan</w:t>
            </w:r>
          </w:p>
        </w:tc>
      </w:tr>
      <w:tr w:rsidR="00D17142" w:rsidRPr="00507462" w14:paraId="3E15C8A6"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1B1C054B"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w:t>
            </w:r>
          </w:p>
        </w:tc>
        <w:tc>
          <w:tcPr>
            <w:tcW w:w="2603" w:type="dxa"/>
          </w:tcPr>
          <w:p w14:paraId="1D03CF2D"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United States of America</w:t>
            </w:r>
          </w:p>
        </w:tc>
        <w:tc>
          <w:tcPr>
            <w:tcW w:w="3039" w:type="dxa"/>
          </w:tcPr>
          <w:p w14:paraId="362FA0A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SA</w:t>
            </w:r>
          </w:p>
        </w:tc>
        <w:tc>
          <w:tcPr>
            <w:tcW w:w="2382" w:type="dxa"/>
          </w:tcPr>
          <w:p w14:paraId="5C337B8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Spread from Afghanistan</w:t>
            </w:r>
          </w:p>
        </w:tc>
      </w:tr>
      <w:tr w:rsidR="00D17142" w:rsidRPr="00507462" w14:paraId="5282F3EF"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4BF5867"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59</w:t>
            </w:r>
          </w:p>
        </w:tc>
        <w:tc>
          <w:tcPr>
            <w:tcW w:w="2603" w:type="dxa"/>
          </w:tcPr>
          <w:p w14:paraId="1BAF47EE"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IMU</w:t>
            </w:r>
          </w:p>
        </w:tc>
        <w:tc>
          <w:tcPr>
            <w:tcW w:w="3039" w:type="dxa"/>
          </w:tcPr>
          <w:p w14:paraId="2E67272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Islamic Movement of Uzbekistan</w:t>
            </w:r>
          </w:p>
        </w:tc>
        <w:tc>
          <w:tcPr>
            <w:tcW w:w="2382" w:type="dxa"/>
          </w:tcPr>
          <w:p w14:paraId="465553F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5C9622AE"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04D5036D"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234</w:t>
            </w:r>
          </w:p>
        </w:tc>
        <w:tc>
          <w:tcPr>
            <w:tcW w:w="2603" w:type="dxa"/>
          </w:tcPr>
          <w:p w14:paraId="7AF119C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IS</w:t>
            </w:r>
          </w:p>
        </w:tc>
        <w:tc>
          <w:tcPr>
            <w:tcW w:w="3039" w:type="dxa"/>
          </w:tcPr>
          <w:p w14:paraId="0E76D57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Islamic State, Daesh</w:t>
            </w:r>
          </w:p>
        </w:tc>
        <w:tc>
          <w:tcPr>
            <w:tcW w:w="2382" w:type="dxa"/>
          </w:tcPr>
          <w:p w14:paraId="7FE7041F"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Spread from Afghanistan</w:t>
            </w:r>
          </w:p>
        </w:tc>
      </w:tr>
      <w:tr w:rsidR="00D17142" w:rsidRPr="00507462" w14:paraId="2B4AC06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06BD4C26"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5928</w:t>
            </w:r>
          </w:p>
        </w:tc>
        <w:tc>
          <w:tcPr>
            <w:tcW w:w="2603" w:type="dxa"/>
          </w:tcPr>
          <w:p w14:paraId="271F069A"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Jamaat-</w:t>
            </w:r>
            <w:proofErr w:type="spellStart"/>
            <w:r w:rsidRPr="00507462">
              <w:rPr>
                <w:rFonts w:cs="Times New Roman"/>
                <w:lang w:val="en-US"/>
              </w:rPr>
              <w:t>ul</w:t>
            </w:r>
            <w:proofErr w:type="spellEnd"/>
            <w:r w:rsidRPr="00507462">
              <w:rPr>
                <w:rFonts w:cs="Times New Roman"/>
                <w:lang w:val="en-US"/>
              </w:rPr>
              <w:t>-</w:t>
            </w:r>
            <w:proofErr w:type="spellStart"/>
            <w:r w:rsidRPr="00507462">
              <w:rPr>
                <w:rFonts w:cs="Times New Roman"/>
                <w:lang w:val="en-US"/>
              </w:rPr>
              <w:t>Ahrar</w:t>
            </w:r>
            <w:proofErr w:type="spellEnd"/>
          </w:p>
        </w:tc>
        <w:tc>
          <w:tcPr>
            <w:tcW w:w="3039" w:type="dxa"/>
          </w:tcPr>
          <w:p w14:paraId="6C4D0FA5"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635E14A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0BB1783F"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DC40DAD"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99</w:t>
            </w:r>
          </w:p>
        </w:tc>
        <w:tc>
          <w:tcPr>
            <w:tcW w:w="2603" w:type="dxa"/>
          </w:tcPr>
          <w:p w14:paraId="154D9305"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ashkar-e-Islam</w:t>
            </w:r>
          </w:p>
        </w:tc>
        <w:tc>
          <w:tcPr>
            <w:tcW w:w="3039" w:type="dxa"/>
          </w:tcPr>
          <w:p w14:paraId="5C0DF35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E3C55B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4463D6E0"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25EBACA"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77</w:t>
            </w:r>
          </w:p>
        </w:tc>
        <w:tc>
          <w:tcPr>
            <w:tcW w:w="2603" w:type="dxa"/>
          </w:tcPr>
          <w:p w14:paraId="7730B02B"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Lashkar of </w:t>
            </w:r>
            <w:proofErr w:type="spellStart"/>
            <w:r w:rsidRPr="00507462">
              <w:rPr>
                <w:rFonts w:cs="Times New Roman"/>
                <w:lang w:val="en-US"/>
              </w:rPr>
              <w:t>Akakhel</w:t>
            </w:r>
            <w:proofErr w:type="spellEnd"/>
            <w:r w:rsidRPr="00507462">
              <w:rPr>
                <w:rFonts w:cs="Times New Roman"/>
                <w:lang w:val="en-US"/>
              </w:rPr>
              <w:t xml:space="preserve"> tribe</w:t>
            </w:r>
          </w:p>
        </w:tc>
        <w:tc>
          <w:tcPr>
            <w:tcW w:w="3039" w:type="dxa"/>
          </w:tcPr>
          <w:p w14:paraId="21E36B3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2C93FD2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7F19FFA"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5372611"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55</w:t>
            </w:r>
          </w:p>
        </w:tc>
        <w:tc>
          <w:tcPr>
            <w:tcW w:w="2603" w:type="dxa"/>
          </w:tcPr>
          <w:p w14:paraId="6FBC3A15"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Lashkar of </w:t>
            </w:r>
            <w:proofErr w:type="spellStart"/>
            <w:r w:rsidRPr="00507462">
              <w:rPr>
                <w:rFonts w:cs="Times New Roman"/>
                <w:lang w:val="en-US"/>
              </w:rPr>
              <w:t>Kukikhel</w:t>
            </w:r>
            <w:proofErr w:type="spellEnd"/>
            <w:r w:rsidRPr="00507462">
              <w:rPr>
                <w:rFonts w:cs="Times New Roman"/>
                <w:lang w:val="en-US"/>
              </w:rPr>
              <w:t xml:space="preserve"> clan</w:t>
            </w:r>
          </w:p>
        </w:tc>
        <w:tc>
          <w:tcPr>
            <w:tcW w:w="3039" w:type="dxa"/>
          </w:tcPr>
          <w:p w14:paraId="230D24A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4A43D93C"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412850B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B92F0BD"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2987</w:t>
            </w:r>
          </w:p>
        </w:tc>
        <w:tc>
          <w:tcPr>
            <w:tcW w:w="2603" w:type="dxa"/>
          </w:tcPr>
          <w:p w14:paraId="4F2A8855"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ashkar of Mohmand tribe</w:t>
            </w:r>
          </w:p>
        </w:tc>
        <w:tc>
          <w:tcPr>
            <w:tcW w:w="3039" w:type="dxa"/>
          </w:tcPr>
          <w:p w14:paraId="2DBD0085"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46C9A76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4A8410A7"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2AD7A0F"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887</w:t>
            </w:r>
          </w:p>
        </w:tc>
        <w:tc>
          <w:tcPr>
            <w:tcW w:w="2603" w:type="dxa"/>
          </w:tcPr>
          <w:p w14:paraId="14307BC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ashkar of Orakzai tribe</w:t>
            </w:r>
          </w:p>
        </w:tc>
        <w:tc>
          <w:tcPr>
            <w:tcW w:w="3039" w:type="dxa"/>
          </w:tcPr>
          <w:p w14:paraId="23092B1B"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31C76BEC"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D94297D"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77FC14A"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96</w:t>
            </w:r>
          </w:p>
        </w:tc>
        <w:tc>
          <w:tcPr>
            <w:tcW w:w="2603" w:type="dxa"/>
          </w:tcPr>
          <w:p w14:paraId="0B271FEF"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Lashkar of </w:t>
            </w:r>
            <w:proofErr w:type="spellStart"/>
            <w:r w:rsidRPr="00507462">
              <w:rPr>
                <w:rFonts w:cs="Times New Roman"/>
                <w:lang w:val="en-US"/>
              </w:rPr>
              <w:t>Salarzai</w:t>
            </w:r>
            <w:proofErr w:type="spellEnd"/>
            <w:r w:rsidRPr="00507462">
              <w:rPr>
                <w:rFonts w:cs="Times New Roman"/>
                <w:lang w:val="en-US"/>
              </w:rPr>
              <w:t xml:space="preserve"> tribe</w:t>
            </w:r>
          </w:p>
        </w:tc>
        <w:tc>
          <w:tcPr>
            <w:tcW w:w="3039" w:type="dxa"/>
          </w:tcPr>
          <w:p w14:paraId="7700C47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737D6B8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384E7604"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2808607A"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87</w:t>
            </w:r>
          </w:p>
        </w:tc>
        <w:tc>
          <w:tcPr>
            <w:tcW w:w="2603" w:type="dxa"/>
          </w:tcPr>
          <w:p w14:paraId="6469E768"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ashkar of Wazir tribe</w:t>
            </w:r>
          </w:p>
        </w:tc>
        <w:tc>
          <w:tcPr>
            <w:tcW w:w="3039" w:type="dxa"/>
          </w:tcPr>
          <w:p w14:paraId="4DDF7EBC"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20DD91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443D4262"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5123A71"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42</w:t>
            </w:r>
          </w:p>
        </w:tc>
        <w:tc>
          <w:tcPr>
            <w:tcW w:w="2603" w:type="dxa"/>
          </w:tcPr>
          <w:p w14:paraId="1758C35D"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Lashkar of </w:t>
            </w:r>
            <w:proofErr w:type="spellStart"/>
            <w:r w:rsidRPr="00507462">
              <w:rPr>
                <w:rFonts w:cs="Times New Roman"/>
                <w:lang w:val="en-US"/>
              </w:rPr>
              <w:t>Zakakhel</w:t>
            </w:r>
            <w:proofErr w:type="spellEnd"/>
            <w:r w:rsidRPr="00507462">
              <w:rPr>
                <w:rFonts w:cs="Times New Roman"/>
                <w:lang w:val="en-US"/>
              </w:rPr>
              <w:t xml:space="preserve"> tribe</w:t>
            </w:r>
          </w:p>
        </w:tc>
        <w:tc>
          <w:tcPr>
            <w:tcW w:w="3039" w:type="dxa"/>
          </w:tcPr>
          <w:p w14:paraId="434B971C"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45F0DC3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68EEF14B"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D2894F8"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43</w:t>
            </w:r>
          </w:p>
        </w:tc>
        <w:tc>
          <w:tcPr>
            <w:tcW w:w="2603" w:type="dxa"/>
          </w:tcPr>
          <w:p w14:paraId="18E7F97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Laskhar</w:t>
            </w:r>
            <w:proofErr w:type="spellEnd"/>
            <w:r w:rsidRPr="00507462">
              <w:rPr>
                <w:rFonts w:cs="Times New Roman"/>
                <w:lang w:val="en-US"/>
              </w:rPr>
              <w:t xml:space="preserve"> of </w:t>
            </w:r>
            <w:proofErr w:type="spellStart"/>
            <w:r w:rsidRPr="00507462">
              <w:rPr>
                <w:rFonts w:cs="Times New Roman"/>
                <w:lang w:val="en-US"/>
              </w:rPr>
              <w:t>Masozai</w:t>
            </w:r>
            <w:proofErr w:type="spellEnd"/>
            <w:r w:rsidRPr="00507462">
              <w:rPr>
                <w:rFonts w:cs="Times New Roman"/>
                <w:lang w:val="en-US"/>
              </w:rPr>
              <w:t xml:space="preserve"> </w:t>
            </w:r>
            <w:proofErr w:type="spellStart"/>
            <w:r w:rsidRPr="00507462">
              <w:rPr>
                <w:rFonts w:cs="Times New Roman"/>
                <w:lang w:val="en-US"/>
              </w:rPr>
              <w:t>Qaumi</w:t>
            </w:r>
            <w:proofErr w:type="spellEnd"/>
            <w:r w:rsidRPr="00507462">
              <w:rPr>
                <w:rFonts w:cs="Times New Roman"/>
                <w:lang w:val="en-US"/>
              </w:rPr>
              <w:t xml:space="preserve"> tribe</w:t>
            </w:r>
          </w:p>
        </w:tc>
        <w:tc>
          <w:tcPr>
            <w:tcW w:w="3039" w:type="dxa"/>
          </w:tcPr>
          <w:p w14:paraId="1659F80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48C6442"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0375821A"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1ABC8BA"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lastRenderedPageBreak/>
              <w:t>388</w:t>
            </w:r>
          </w:p>
        </w:tc>
        <w:tc>
          <w:tcPr>
            <w:tcW w:w="2603" w:type="dxa"/>
          </w:tcPr>
          <w:p w14:paraId="2640526D"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eJ</w:t>
            </w:r>
          </w:p>
        </w:tc>
        <w:tc>
          <w:tcPr>
            <w:tcW w:w="3039" w:type="dxa"/>
          </w:tcPr>
          <w:p w14:paraId="0CA6E4AF"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Lashkar-e-</w:t>
            </w:r>
            <w:proofErr w:type="spellStart"/>
            <w:r w:rsidRPr="00507462">
              <w:rPr>
                <w:rFonts w:cs="Times New Roman"/>
                <w:lang w:val="en-US"/>
              </w:rPr>
              <w:t>Jhangvi</w:t>
            </w:r>
            <w:proofErr w:type="spellEnd"/>
            <w:r w:rsidRPr="00507462">
              <w:rPr>
                <w:rFonts w:cs="Times New Roman"/>
                <w:lang w:val="en-US"/>
              </w:rPr>
              <w:t xml:space="preserve">, Army of </w:t>
            </w:r>
            <w:proofErr w:type="spellStart"/>
            <w:r w:rsidRPr="00507462">
              <w:rPr>
                <w:rFonts w:cs="Times New Roman"/>
                <w:lang w:val="en-US"/>
              </w:rPr>
              <w:t>Jhangvi</w:t>
            </w:r>
            <w:proofErr w:type="spellEnd"/>
          </w:p>
        </w:tc>
        <w:tc>
          <w:tcPr>
            <w:tcW w:w="2382" w:type="dxa"/>
          </w:tcPr>
          <w:p w14:paraId="799FD32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5AA617E4"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E0CD29F"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97</w:t>
            </w:r>
          </w:p>
        </w:tc>
        <w:tc>
          <w:tcPr>
            <w:tcW w:w="2603" w:type="dxa"/>
          </w:tcPr>
          <w:p w14:paraId="5CF8F9EC"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Mangal</w:t>
            </w:r>
          </w:p>
        </w:tc>
        <w:tc>
          <w:tcPr>
            <w:tcW w:w="3039" w:type="dxa"/>
          </w:tcPr>
          <w:p w14:paraId="5698BC9B"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3C887966"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5524003" w14:textId="77777777" w:rsidTr="00CE5F38">
        <w:tc>
          <w:tcPr>
            <w:tcW w:w="992" w:type="dxa"/>
          </w:tcPr>
          <w:p w14:paraId="30EF7DDD" w14:textId="77777777" w:rsidR="00D17142" w:rsidRPr="00507462" w:rsidRDefault="00D17142" w:rsidP="00CE5F38">
            <w:pPr>
              <w:spacing w:line="276" w:lineRule="auto"/>
              <w:jc w:val="left"/>
              <w:cnfStyle w:val="001000000000" w:firstRow="0" w:lastRow="0" w:firstColumn="1" w:lastColumn="0" w:oddVBand="0" w:evenVBand="0" w:oddHBand="0" w:evenHBand="0" w:firstRowFirstColumn="0" w:firstRowLastColumn="0" w:lastRowFirstColumn="0" w:lastRowLastColumn="0"/>
              <w:rPr>
                <w:rFonts w:cs="Times New Roman"/>
                <w:b w:val="0"/>
                <w:bCs w:val="0"/>
                <w:lang w:val="en-US"/>
              </w:rPr>
            </w:pPr>
            <w:r w:rsidRPr="00507462">
              <w:rPr>
                <w:rFonts w:cs="Times New Roman"/>
                <w:lang w:val="en-US"/>
              </w:rPr>
              <w:t>303</w:t>
            </w:r>
          </w:p>
        </w:tc>
        <w:tc>
          <w:tcPr>
            <w:tcW w:w="2603" w:type="dxa"/>
          </w:tcPr>
          <w:p w14:paraId="6EBC60AC" w14:textId="77777777" w:rsidR="00D17142" w:rsidRPr="00507462" w:rsidRDefault="00D17142" w:rsidP="00CE5F38">
            <w:pPr>
              <w:spacing w:line="276" w:lineRule="auto"/>
              <w:contextualSpacing/>
              <w:jc w:val="left"/>
              <w:rPr>
                <w:rFonts w:cs="Times New Roman"/>
                <w:b/>
                <w:bCs/>
                <w:lang w:val="en-US"/>
              </w:rPr>
            </w:pPr>
            <w:proofErr w:type="spellStart"/>
            <w:r w:rsidRPr="00507462">
              <w:rPr>
                <w:rFonts w:cs="Times New Roman"/>
                <w:b/>
                <w:bCs/>
                <w:lang w:val="en-US"/>
              </w:rPr>
              <w:t>Taleban</w:t>
            </w:r>
            <w:proofErr w:type="spellEnd"/>
            <w:r w:rsidRPr="00507462">
              <w:rPr>
                <w:rStyle w:val="EndnoteReference"/>
                <w:rFonts w:cs="Times New Roman"/>
                <w:lang w:val="en-US"/>
              </w:rPr>
              <w:endnoteReference w:id="22"/>
            </w:r>
          </w:p>
        </w:tc>
        <w:tc>
          <w:tcPr>
            <w:tcW w:w="3039" w:type="dxa"/>
          </w:tcPr>
          <w:p w14:paraId="4BD59B13" w14:textId="77777777" w:rsidR="00D17142" w:rsidRPr="00507462" w:rsidRDefault="00D17142" w:rsidP="00CE5F38">
            <w:pPr>
              <w:spacing w:line="276" w:lineRule="auto"/>
              <w:jc w:val="left"/>
              <w:rPr>
                <w:rFonts w:cs="Times New Roman"/>
                <w:lang w:val="en-US"/>
              </w:rPr>
            </w:pPr>
            <w:r w:rsidRPr="00507462">
              <w:rPr>
                <w:rFonts w:cs="Times New Roman"/>
                <w:lang w:val="en-US"/>
              </w:rPr>
              <w:t>Taliban</w:t>
            </w:r>
          </w:p>
        </w:tc>
        <w:tc>
          <w:tcPr>
            <w:tcW w:w="2382" w:type="dxa"/>
          </w:tcPr>
          <w:p w14:paraId="5CAAF3A7" w14:textId="77777777" w:rsidR="00D17142" w:rsidRPr="00507462" w:rsidRDefault="00D17142" w:rsidP="00CE5F38">
            <w:pPr>
              <w:spacing w:line="276" w:lineRule="auto"/>
              <w:jc w:val="left"/>
              <w:rPr>
                <w:rFonts w:cs="Times New Roman"/>
                <w:lang w:val="en-US"/>
              </w:rPr>
            </w:pPr>
            <w:r w:rsidRPr="00507462">
              <w:rPr>
                <w:rFonts w:cs="Times New Roman"/>
                <w:lang w:val="en-US"/>
              </w:rPr>
              <w:t>Spread from Afghanistan</w:t>
            </w:r>
          </w:p>
        </w:tc>
      </w:tr>
      <w:tr w:rsidR="00D17142" w:rsidRPr="00507462" w14:paraId="166976C4"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5F6E6D9B"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78</w:t>
            </w:r>
          </w:p>
        </w:tc>
        <w:tc>
          <w:tcPr>
            <w:tcW w:w="2603" w:type="dxa"/>
          </w:tcPr>
          <w:p w14:paraId="2A6FCE31"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Tawheed</w:t>
            </w:r>
            <w:proofErr w:type="spellEnd"/>
            <w:r w:rsidRPr="00507462">
              <w:rPr>
                <w:rFonts w:cs="Times New Roman"/>
                <w:lang w:val="en-US"/>
              </w:rPr>
              <w:t xml:space="preserve"> </w:t>
            </w:r>
            <w:proofErr w:type="spellStart"/>
            <w:r w:rsidRPr="00507462">
              <w:rPr>
                <w:rFonts w:cs="Times New Roman"/>
                <w:lang w:val="en-US"/>
              </w:rPr>
              <w:t>ul</w:t>
            </w:r>
            <w:proofErr w:type="spellEnd"/>
            <w:r w:rsidRPr="00507462">
              <w:rPr>
                <w:rFonts w:cs="Times New Roman"/>
                <w:lang w:val="en-US"/>
              </w:rPr>
              <w:t>-Islam</w:t>
            </w:r>
          </w:p>
        </w:tc>
        <w:tc>
          <w:tcPr>
            <w:tcW w:w="3039" w:type="dxa"/>
          </w:tcPr>
          <w:p w14:paraId="1E460372"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7EFEF77D"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33D6D89"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6FDF685"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56</w:t>
            </w:r>
          </w:p>
        </w:tc>
        <w:tc>
          <w:tcPr>
            <w:tcW w:w="2603" w:type="dxa"/>
          </w:tcPr>
          <w:p w14:paraId="37E74ACC"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w:t>
            </w:r>
          </w:p>
        </w:tc>
        <w:tc>
          <w:tcPr>
            <w:tcW w:w="3039" w:type="dxa"/>
          </w:tcPr>
          <w:p w14:paraId="3F2D3EF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The </w:t>
            </w:r>
            <w:proofErr w:type="spellStart"/>
            <w:r w:rsidRPr="00507462">
              <w:rPr>
                <w:rFonts w:cs="Times New Roman"/>
                <w:lang w:val="en-US"/>
              </w:rPr>
              <w:t>Taleban</w:t>
            </w:r>
            <w:proofErr w:type="spellEnd"/>
            <w:r w:rsidRPr="00507462">
              <w:rPr>
                <w:rFonts w:cs="Times New Roman"/>
                <w:lang w:val="en-US"/>
              </w:rPr>
              <w:t xml:space="preserve"> Movement of Pakistan, </w:t>
            </w:r>
            <w:proofErr w:type="spellStart"/>
            <w:r w:rsidRPr="00507462">
              <w:rPr>
                <w:rFonts w:cs="Times New Roman"/>
                <w:lang w:val="en-US"/>
              </w:rPr>
              <w:t>Tehrik</w:t>
            </w:r>
            <w:proofErr w:type="spellEnd"/>
            <w:r w:rsidRPr="00507462">
              <w:rPr>
                <w:rFonts w:cs="Times New Roman"/>
                <w:lang w:val="en-US"/>
              </w:rPr>
              <w:t>-</w:t>
            </w:r>
            <w:proofErr w:type="spellStart"/>
            <w:r w:rsidRPr="00507462">
              <w:rPr>
                <w:rFonts w:cs="Times New Roman"/>
                <w:lang w:val="en-US"/>
              </w:rPr>
              <w:t>i</w:t>
            </w:r>
            <w:proofErr w:type="spellEnd"/>
            <w:r w:rsidRPr="00507462">
              <w:rPr>
                <w:rFonts w:cs="Times New Roman"/>
                <w:lang w:val="en-US"/>
              </w:rPr>
              <w:t>-Taliban Pakistan</w:t>
            </w:r>
          </w:p>
        </w:tc>
        <w:tc>
          <w:tcPr>
            <w:tcW w:w="2382" w:type="dxa"/>
          </w:tcPr>
          <w:p w14:paraId="45D54ED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43F676B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069FF0CC"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3047</w:t>
            </w:r>
          </w:p>
        </w:tc>
        <w:tc>
          <w:tcPr>
            <w:tcW w:w="2603" w:type="dxa"/>
          </w:tcPr>
          <w:p w14:paraId="40E57549"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w:t>
            </w:r>
            <w:proofErr w:type="spellStart"/>
            <w:r w:rsidRPr="00507462">
              <w:rPr>
                <w:rFonts w:cs="Times New Roman"/>
                <w:lang w:val="en-US"/>
              </w:rPr>
              <w:t>Islahi</w:t>
            </w:r>
            <w:proofErr w:type="spellEnd"/>
          </w:p>
        </w:tc>
        <w:tc>
          <w:tcPr>
            <w:tcW w:w="3039" w:type="dxa"/>
          </w:tcPr>
          <w:p w14:paraId="3DD14DAF"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Fazal Saeed Haqqani faction</w:t>
            </w:r>
          </w:p>
        </w:tc>
        <w:tc>
          <w:tcPr>
            <w:tcW w:w="2382" w:type="dxa"/>
          </w:tcPr>
          <w:p w14:paraId="219DF616"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0342B093"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1354AAE"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5864</w:t>
            </w:r>
          </w:p>
        </w:tc>
        <w:tc>
          <w:tcPr>
            <w:tcW w:w="2603" w:type="dxa"/>
          </w:tcPr>
          <w:p w14:paraId="547EED3F"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KM</w:t>
            </w:r>
          </w:p>
        </w:tc>
        <w:tc>
          <w:tcPr>
            <w:tcW w:w="3039" w:type="dxa"/>
          </w:tcPr>
          <w:p w14:paraId="2460634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TTP - Khalid Mehsud faction, TTP - Khan Said </w:t>
            </w:r>
            <w:proofErr w:type="spellStart"/>
            <w:r w:rsidRPr="00507462">
              <w:rPr>
                <w:rFonts w:cs="Times New Roman"/>
                <w:lang w:val="en-US"/>
              </w:rPr>
              <w:t>Sajna</w:t>
            </w:r>
            <w:proofErr w:type="spellEnd"/>
            <w:r w:rsidRPr="00507462">
              <w:rPr>
                <w:rFonts w:cs="Times New Roman"/>
                <w:lang w:val="en-US"/>
              </w:rPr>
              <w:t xml:space="preserve"> faction</w:t>
            </w:r>
          </w:p>
        </w:tc>
        <w:tc>
          <w:tcPr>
            <w:tcW w:w="2382" w:type="dxa"/>
          </w:tcPr>
          <w:p w14:paraId="20CD6905"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37B1B08F"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07C9D05"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5865</w:t>
            </w:r>
          </w:p>
        </w:tc>
        <w:tc>
          <w:tcPr>
            <w:tcW w:w="2603" w:type="dxa"/>
          </w:tcPr>
          <w:p w14:paraId="37A0835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SM</w:t>
            </w:r>
          </w:p>
        </w:tc>
        <w:tc>
          <w:tcPr>
            <w:tcW w:w="3039" w:type="dxa"/>
          </w:tcPr>
          <w:p w14:paraId="23DB65C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Shehryar Mehsud faction</w:t>
            </w:r>
          </w:p>
        </w:tc>
        <w:tc>
          <w:tcPr>
            <w:tcW w:w="2382" w:type="dxa"/>
          </w:tcPr>
          <w:p w14:paraId="32DBDCC8"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13D3F7FC"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6CF37DD"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02</w:t>
            </w:r>
          </w:p>
        </w:tc>
        <w:tc>
          <w:tcPr>
            <w:tcW w:w="2603" w:type="dxa"/>
          </w:tcPr>
          <w:p w14:paraId="469EF1ED"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MR</w:t>
            </w:r>
          </w:p>
        </w:tc>
        <w:tc>
          <w:tcPr>
            <w:tcW w:w="3039" w:type="dxa"/>
          </w:tcPr>
          <w:p w14:paraId="5AB3E65D"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Mulla Rafique faction</w:t>
            </w:r>
          </w:p>
        </w:tc>
        <w:tc>
          <w:tcPr>
            <w:tcW w:w="2382" w:type="dxa"/>
          </w:tcPr>
          <w:p w14:paraId="429972C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55764EC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45DD35EB"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03</w:t>
            </w:r>
          </w:p>
        </w:tc>
        <w:tc>
          <w:tcPr>
            <w:tcW w:w="2603" w:type="dxa"/>
          </w:tcPr>
          <w:p w14:paraId="526A5B20"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MT</w:t>
            </w:r>
          </w:p>
        </w:tc>
        <w:tc>
          <w:tcPr>
            <w:tcW w:w="3039" w:type="dxa"/>
          </w:tcPr>
          <w:p w14:paraId="5536C3E6"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TTP - Mullah </w:t>
            </w:r>
            <w:proofErr w:type="spellStart"/>
            <w:r w:rsidRPr="00507462">
              <w:rPr>
                <w:rFonts w:cs="Times New Roman"/>
                <w:lang w:val="en-US"/>
              </w:rPr>
              <w:t>Toofan</w:t>
            </w:r>
            <w:proofErr w:type="spellEnd"/>
            <w:r w:rsidRPr="00507462">
              <w:rPr>
                <w:rFonts w:cs="Times New Roman"/>
                <w:lang w:val="en-US"/>
              </w:rPr>
              <w:t xml:space="preserve"> faction</w:t>
            </w:r>
          </w:p>
        </w:tc>
        <w:tc>
          <w:tcPr>
            <w:tcW w:w="2382" w:type="dxa"/>
          </w:tcPr>
          <w:p w14:paraId="3106304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6A3ADA53"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36B943B2"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1101</w:t>
            </w:r>
          </w:p>
        </w:tc>
        <w:tc>
          <w:tcPr>
            <w:tcW w:w="2603" w:type="dxa"/>
          </w:tcPr>
          <w:p w14:paraId="7C66D2DC"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TA</w:t>
            </w:r>
          </w:p>
        </w:tc>
        <w:tc>
          <w:tcPr>
            <w:tcW w:w="3039" w:type="dxa"/>
          </w:tcPr>
          <w:p w14:paraId="0FB441E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TTP - Tariq Afridi faction, Asian Tigers</w:t>
            </w:r>
          </w:p>
        </w:tc>
        <w:tc>
          <w:tcPr>
            <w:tcW w:w="2382" w:type="dxa"/>
          </w:tcPr>
          <w:p w14:paraId="1150F7B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12F27344"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ED6959D" w14:textId="77777777" w:rsidR="00D17142" w:rsidRPr="00507462" w:rsidRDefault="00D17142" w:rsidP="00CE5F38">
            <w:pPr>
              <w:spacing w:line="276" w:lineRule="auto"/>
              <w:jc w:val="left"/>
              <w:rPr>
                <w:rFonts w:cs="Times New Roman"/>
                <w:b w:val="0"/>
                <w:bCs w:val="0"/>
                <w:lang w:val="en-US"/>
              </w:rPr>
            </w:pPr>
            <w:r w:rsidRPr="00507462">
              <w:rPr>
                <w:rFonts w:cs="Times New Roman"/>
                <w:lang w:val="en-US"/>
              </w:rPr>
              <w:t>791</w:t>
            </w:r>
          </w:p>
        </w:tc>
        <w:tc>
          <w:tcPr>
            <w:tcW w:w="2603" w:type="dxa"/>
          </w:tcPr>
          <w:p w14:paraId="3936A4B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Turi</w:t>
            </w:r>
            <w:proofErr w:type="spellEnd"/>
          </w:p>
        </w:tc>
        <w:tc>
          <w:tcPr>
            <w:tcW w:w="3039" w:type="dxa"/>
          </w:tcPr>
          <w:p w14:paraId="0059E3E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3893CE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Anchor conflict</w:t>
            </w:r>
          </w:p>
        </w:tc>
      </w:tr>
      <w:tr w:rsidR="00D17142" w:rsidRPr="00507462" w14:paraId="2F562FA9"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A3CB785" w14:textId="77777777" w:rsidR="00D17142" w:rsidRPr="00507462" w:rsidRDefault="00D17142" w:rsidP="00CE5F38">
            <w:pPr>
              <w:spacing w:line="276" w:lineRule="auto"/>
              <w:jc w:val="left"/>
              <w:rPr>
                <w:rFonts w:cs="Times New Roman"/>
                <w:lang w:val="en-US"/>
              </w:rPr>
            </w:pPr>
            <w:r w:rsidRPr="00507462">
              <w:rPr>
                <w:rFonts w:cs="Times New Roman"/>
                <w:lang w:val="en-US"/>
              </w:rPr>
              <w:t>287</w:t>
            </w:r>
          </w:p>
        </w:tc>
        <w:tc>
          <w:tcPr>
            <w:tcW w:w="2603" w:type="dxa"/>
          </w:tcPr>
          <w:p w14:paraId="06596815"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BLA</w:t>
            </w:r>
          </w:p>
        </w:tc>
        <w:tc>
          <w:tcPr>
            <w:tcW w:w="3039" w:type="dxa"/>
          </w:tcPr>
          <w:p w14:paraId="2EFA8F9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The </w:t>
            </w:r>
            <w:proofErr w:type="spellStart"/>
            <w:r w:rsidRPr="00507462">
              <w:rPr>
                <w:rFonts w:cs="Times New Roman"/>
                <w:lang w:val="en-US"/>
              </w:rPr>
              <w:t>Balochistan</w:t>
            </w:r>
            <w:proofErr w:type="spellEnd"/>
            <w:r w:rsidRPr="00507462">
              <w:rPr>
                <w:rFonts w:cs="Times New Roman"/>
                <w:lang w:val="en-US"/>
              </w:rPr>
              <w:t xml:space="preserve"> Liberation Army</w:t>
            </w:r>
          </w:p>
        </w:tc>
        <w:tc>
          <w:tcPr>
            <w:tcW w:w="2382" w:type="dxa"/>
          </w:tcPr>
          <w:p w14:paraId="5D62B8B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5062A99D"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186F29AF" w14:textId="77777777" w:rsidR="00D17142" w:rsidRPr="00507462" w:rsidRDefault="00D17142" w:rsidP="00CE5F38">
            <w:pPr>
              <w:spacing w:line="276" w:lineRule="auto"/>
              <w:jc w:val="left"/>
              <w:rPr>
                <w:rFonts w:cs="Times New Roman"/>
                <w:bCs w:val="0"/>
                <w:lang w:val="en-US"/>
              </w:rPr>
            </w:pPr>
            <w:r w:rsidRPr="00507462">
              <w:rPr>
                <w:rFonts w:cs="Times New Roman"/>
                <w:lang w:val="en-US"/>
              </w:rPr>
              <w:t>289</w:t>
            </w:r>
          </w:p>
        </w:tc>
        <w:tc>
          <w:tcPr>
            <w:tcW w:w="2603" w:type="dxa"/>
          </w:tcPr>
          <w:p w14:paraId="7B9ED664"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BRA</w:t>
            </w:r>
          </w:p>
        </w:tc>
        <w:tc>
          <w:tcPr>
            <w:tcW w:w="3039" w:type="dxa"/>
          </w:tcPr>
          <w:p w14:paraId="1793C6E5"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Baloch Republican Army</w:t>
            </w:r>
          </w:p>
        </w:tc>
        <w:tc>
          <w:tcPr>
            <w:tcW w:w="2382" w:type="dxa"/>
          </w:tcPr>
          <w:p w14:paraId="1B420FB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riction</w:t>
            </w:r>
          </w:p>
        </w:tc>
      </w:tr>
      <w:tr w:rsidR="00D17142" w:rsidRPr="00507462" w14:paraId="4CB8E6E0"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411D1B6" w14:textId="77777777" w:rsidR="00D17142" w:rsidRPr="00507462" w:rsidRDefault="00D17142" w:rsidP="00CE5F38">
            <w:pPr>
              <w:spacing w:line="276" w:lineRule="auto"/>
              <w:jc w:val="left"/>
              <w:rPr>
                <w:rFonts w:cs="Times New Roman"/>
                <w:bCs w:val="0"/>
                <w:lang w:val="en-US"/>
              </w:rPr>
            </w:pPr>
            <w:r w:rsidRPr="00507462">
              <w:rPr>
                <w:rFonts w:cs="Times New Roman"/>
                <w:lang w:val="en-US"/>
              </w:rPr>
              <w:t>375</w:t>
            </w:r>
          </w:p>
        </w:tc>
        <w:tc>
          <w:tcPr>
            <w:tcW w:w="2603" w:type="dxa"/>
          </w:tcPr>
          <w:p w14:paraId="6AA71F9C"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orces of Abdul Rahman Khan</w:t>
            </w:r>
          </w:p>
        </w:tc>
        <w:tc>
          <w:tcPr>
            <w:tcW w:w="3039" w:type="dxa"/>
          </w:tcPr>
          <w:p w14:paraId="2874A47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DD6990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40D79035"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6C7DF098" w14:textId="77777777" w:rsidR="00D17142" w:rsidRPr="00507462" w:rsidRDefault="00D17142" w:rsidP="00CE5F38">
            <w:pPr>
              <w:spacing w:line="276" w:lineRule="auto"/>
              <w:jc w:val="left"/>
              <w:rPr>
                <w:rFonts w:cs="Times New Roman"/>
                <w:lang w:val="en-US"/>
              </w:rPr>
            </w:pPr>
            <w:r w:rsidRPr="00507462">
              <w:rPr>
                <w:rFonts w:cs="Times New Roman"/>
                <w:lang w:val="en-US"/>
              </w:rPr>
              <w:t>376</w:t>
            </w:r>
          </w:p>
        </w:tc>
        <w:tc>
          <w:tcPr>
            <w:tcW w:w="2603" w:type="dxa"/>
          </w:tcPr>
          <w:p w14:paraId="3683F387"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Forces of Amanullah</w:t>
            </w:r>
          </w:p>
        </w:tc>
        <w:tc>
          <w:tcPr>
            <w:tcW w:w="3039" w:type="dxa"/>
          </w:tcPr>
          <w:p w14:paraId="7F2242B4"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6065EA3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11560499"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28C412A1" w14:textId="77777777" w:rsidR="00D17142" w:rsidRPr="00507462" w:rsidRDefault="00D17142" w:rsidP="00CE5F38">
            <w:pPr>
              <w:spacing w:line="276" w:lineRule="auto"/>
              <w:jc w:val="left"/>
              <w:rPr>
                <w:rFonts w:cs="Times New Roman"/>
                <w:lang w:val="en-US"/>
              </w:rPr>
            </w:pPr>
            <w:r w:rsidRPr="00507462">
              <w:rPr>
                <w:rFonts w:cs="Times New Roman"/>
                <w:lang w:val="en-US"/>
              </w:rPr>
              <w:t>378</w:t>
            </w:r>
          </w:p>
        </w:tc>
        <w:tc>
          <w:tcPr>
            <w:tcW w:w="2603" w:type="dxa"/>
          </w:tcPr>
          <w:p w14:paraId="050B6802"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orces of </w:t>
            </w:r>
            <w:proofErr w:type="spellStart"/>
            <w:r w:rsidRPr="00507462">
              <w:rPr>
                <w:rFonts w:cs="Times New Roman"/>
                <w:lang w:val="en-US"/>
              </w:rPr>
              <w:t>Arbab</w:t>
            </w:r>
            <w:proofErr w:type="spellEnd"/>
            <w:r w:rsidRPr="00507462">
              <w:rPr>
                <w:rFonts w:cs="Times New Roman"/>
                <w:lang w:val="en-US"/>
              </w:rPr>
              <w:t xml:space="preserve"> </w:t>
            </w:r>
            <w:proofErr w:type="spellStart"/>
            <w:r w:rsidRPr="00507462">
              <w:rPr>
                <w:rFonts w:cs="Times New Roman"/>
                <w:lang w:val="en-US"/>
              </w:rPr>
              <w:t>Basir</w:t>
            </w:r>
            <w:proofErr w:type="spellEnd"/>
          </w:p>
        </w:tc>
        <w:tc>
          <w:tcPr>
            <w:tcW w:w="3039" w:type="dxa"/>
          </w:tcPr>
          <w:p w14:paraId="21A1CD1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57451C28"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05F88DD4"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2BFB21CC" w14:textId="77777777" w:rsidR="00D17142" w:rsidRPr="00507462" w:rsidRDefault="00D17142" w:rsidP="00CE5F38">
            <w:pPr>
              <w:spacing w:line="276" w:lineRule="auto"/>
              <w:jc w:val="left"/>
              <w:rPr>
                <w:rFonts w:cs="Times New Roman"/>
                <w:lang w:val="en-US"/>
              </w:rPr>
            </w:pPr>
            <w:r w:rsidRPr="00507462">
              <w:rPr>
                <w:rFonts w:cs="Times New Roman"/>
                <w:bCs w:val="0"/>
                <w:lang w:val="en-US"/>
              </w:rPr>
              <w:t>6356</w:t>
            </w:r>
          </w:p>
        </w:tc>
        <w:tc>
          <w:tcPr>
            <w:tcW w:w="2603" w:type="dxa"/>
          </w:tcPr>
          <w:p w14:paraId="5C4C5C22"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Government of United Kingdom, Government of United States</w:t>
            </w:r>
          </w:p>
        </w:tc>
        <w:tc>
          <w:tcPr>
            <w:tcW w:w="3039" w:type="dxa"/>
          </w:tcPr>
          <w:p w14:paraId="78777A1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A929F5E"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26DFD3A2"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2B65A5BB" w14:textId="77777777" w:rsidR="00D17142" w:rsidRPr="00507462" w:rsidRDefault="00D17142" w:rsidP="00CE5F38">
            <w:pPr>
              <w:spacing w:line="276" w:lineRule="auto"/>
              <w:jc w:val="left"/>
              <w:rPr>
                <w:rFonts w:cs="Times New Roman"/>
                <w:lang w:val="en-US"/>
              </w:rPr>
            </w:pPr>
            <w:r w:rsidRPr="00507462">
              <w:rPr>
                <w:rFonts w:cs="Times New Roman"/>
                <w:bCs w:val="0"/>
                <w:lang w:val="en-US"/>
              </w:rPr>
              <w:t>6252</w:t>
            </w:r>
          </w:p>
        </w:tc>
        <w:tc>
          <w:tcPr>
            <w:tcW w:w="2603" w:type="dxa"/>
          </w:tcPr>
          <w:p w14:paraId="7593B4BF"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High Council of Afghanistan Islamic Emirate</w:t>
            </w:r>
          </w:p>
        </w:tc>
        <w:tc>
          <w:tcPr>
            <w:tcW w:w="3039" w:type="dxa"/>
          </w:tcPr>
          <w:p w14:paraId="3E89FDF8"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Taleban</w:t>
            </w:r>
            <w:proofErr w:type="spellEnd"/>
            <w:r w:rsidRPr="00507462">
              <w:rPr>
                <w:rFonts w:cs="Times New Roman"/>
                <w:lang w:val="en-US"/>
              </w:rPr>
              <w:t xml:space="preserve"> - Faction of Mullah Mohammad Rasool Akhund and Mullah Mansoor </w:t>
            </w:r>
            <w:proofErr w:type="spellStart"/>
            <w:r w:rsidRPr="00507462">
              <w:rPr>
                <w:rFonts w:cs="Times New Roman"/>
                <w:lang w:val="en-US"/>
              </w:rPr>
              <w:t>Dadullah</w:t>
            </w:r>
            <w:proofErr w:type="spellEnd"/>
          </w:p>
        </w:tc>
        <w:tc>
          <w:tcPr>
            <w:tcW w:w="2382" w:type="dxa"/>
          </w:tcPr>
          <w:p w14:paraId="4EE0F33A"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0F466890"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3C6C657" w14:textId="77777777" w:rsidR="00D17142" w:rsidRPr="00507462" w:rsidRDefault="00D17142" w:rsidP="00CE5F38">
            <w:pPr>
              <w:spacing w:line="276" w:lineRule="auto"/>
              <w:jc w:val="left"/>
              <w:rPr>
                <w:rFonts w:cs="Times New Roman"/>
                <w:lang w:val="en-US"/>
              </w:rPr>
            </w:pPr>
            <w:r w:rsidRPr="00507462">
              <w:rPr>
                <w:rFonts w:cs="Times New Roman"/>
                <w:bCs w:val="0"/>
                <w:lang w:val="en-US"/>
              </w:rPr>
              <w:t>6318</w:t>
            </w:r>
            <w:r w:rsidRPr="00507462" w:rsidDel="007D39E9">
              <w:rPr>
                <w:rFonts w:cs="Times New Roman"/>
                <w:bCs w:val="0"/>
                <w:lang w:val="en-US"/>
              </w:rPr>
              <w:t xml:space="preserve"> </w:t>
            </w:r>
          </w:p>
        </w:tc>
        <w:tc>
          <w:tcPr>
            <w:tcW w:w="2603" w:type="dxa"/>
          </w:tcPr>
          <w:p w14:paraId="2BB3E54D"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High Council of Afghanistan Islamic Emirate, IS</w:t>
            </w:r>
          </w:p>
        </w:tc>
        <w:tc>
          <w:tcPr>
            <w:tcW w:w="3039" w:type="dxa"/>
          </w:tcPr>
          <w:p w14:paraId="2F7091D1"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Taleban</w:t>
            </w:r>
            <w:proofErr w:type="spellEnd"/>
            <w:r w:rsidRPr="00507462">
              <w:rPr>
                <w:rFonts w:cs="Times New Roman"/>
                <w:lang w:val="en-US"/>
              </w:rPr>
              <w:t xml:space="preserve"> - Faction of Mullah Mohammad Rasool Akhund and Mullah Mansoor </w:t>
            </w:r>
            <w:proofErr w:type="spellStart"/>
            <w:r w:rsidRPr="00507462">
              <w:rPr>
                <w:rFonts w:cs="Times New Roman"/>
                <w:lang w:val="en-US"/>
              </w:rPr>
              <w:t>Dadullah</w:t>
            </w:r>
            <w:proofErr w:type="spellEnd"/>
            <w:r w:rsidRPr="00507462">
              <w:rPr>
                <w:rFonts w:cs="Times New Roman"/>
                <w:lang w:val="en-US"/>
              </w:rPr>
              <w:t>, Islamic State</w:t>
            </w:r>
          </w:p>
        </w:tc>
        <w:tc>
          <w:tcPr>
            <w:tcW w:w="2382" w:type="dxa"/>
          </w:tcPr>
          <w:p w14:paraId="0C96C669"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79A58D8A"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1B261B8E" w14:textId="77777777" w:rsidR="00D17142" w:rsidRPr="00507462" w:rsidRDefault="00D17142" w:rsidP="00CE5F38">
            <w:pPr>
              <w:spacing w:line="276" w:lineRule="auto"/>
              <w:jc w:val="left"/>
              <w:rPr>
                <w:rFonts w:cs="Times New Roman"/>
                <w:lang w:val="en-US"/>
              </w:rPr>
            </w:pPr>
            <w:r w:rsidRPr="00507462">
              <w:rPr>
                <w:rFonts w:cs="Times New Roman"/>
                <w:bCs w:val="0"/>
                <w:lang w:val="en-US"/>
              </w:rPr>
              <w:t>299</w:t>
            </w:r>
          </w:p>
        </w:tc>
        <w:tc>
          <w:tcPr>
            <w:tcW w:w="2603" w:type="dxa"/>
          </w:tcPr>
          <w:p w14:paraId="1FFBD5C1"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w:t>
            </w:r>
            <w:r w:rsidRPr="00507462" w:rsidDel="00F60552">
              <w:rPr>
                <w:rFonts w:cs="Times New Roman"/>
                <w:lang w:val="en-US"/>
              </w:rPr>
              <w:t xml:space="preserve"> </w:t>
            </w:r>
          </w:p>
        </w:tc>
        <w:tc>
          <w:tcPr>
            <w:tcW w:w="3039" w:type="dxa"/>
          </w:tcPr>
          <w:p w14:paraId="1B440550"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1B8C8A62"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095AB128"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5F33F352" w14:textId="77777777" w:rsidR="00D17142" w:rsidRPr="00507462" w:rsidRDefault="00D17142" w:rsidP="00CE5F38">
            <w:pPr>
              <w:spacing w:line="276" w:lineRule="auto"/>
              <w:jc w:val="left"/>
              <w:rPr>
                <w:rFonts w:cs="Times New Roman"/>
                <w:lang w:val="en-US"/>
              </w:rPr>
            </w:pPr>
            <w:r w:rsidRPr="00507462">
              <w:rPr>
                <w:rFonts w:cs="Times New Roman"/>
                <w:bCs w:val="0"/>
                <w:lang w:val="en-US"/>
              </w:rPr>
              <w:t>292</w:t>
            </w:r>
          </w:p>
        </w:tc>
        <w:tc>
          <w:tcPr>
            <w:tcW w:w="2603" w:type="dxa"/>
          </w:tcPr>
          <w:p w14:paraId="670A8B4B"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lang w:val="en-US"/>
              </w:rPr>
              <w:t>Jam'iyyat-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w:t>
            </w:r>
          </w:p>
        </w:tc>
        <w:tc>
          <w:tcPr>
            <w:tcW w:w="3039" w:type="dxa"/>
          </w:tcPr>
          <w:p w14:paraId="1A8EBBC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
        </w:tc>
        <w:tc>
          <w:tcPr>
            <w:tcW w:w="2382" w:type="dxa"/>
          </w:tcPr>
          <w:p w14:paraId="70C67A9C"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714CDF4F"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774AF005" w14:textId="77777777" w:rsidR="00D17142" w:rsidRPr="00507462" w:rsidRDefault="00D17142" w:rsidP="00CE5F38">
            <w:pPr>
              <w:spacing w:line="276" w:lineRule="auto"/>
              <w:jc w:val="left"/>
              <w:rPr>
                <w:rFonts w:cs="Times New Roman"/>
                <w:lang w:val="en-US"/>
              </w:rPr>
            </w:pPr>
            <w:r w:rsidRPr="00507462">
              <w:rPr>
                <w:rFonts w:cs="Times New Roman"/>
                <w:lang w:val="en-US"/>
              </w:rPr>
              <w:t>3192</w:t>
            </w:r>
          </w:p>
        </w:tc>
        <w:tc>
          <w:tcPr>
            <w:tcW w:w="2603" w:type="dxa"/>
          </w:tcPr>
          <w:p w14:paraId="10E6DB44"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BA</w:t>
            </w:r>
          </w:p>
        </w:tc>
        <w:tc>
          <w:tcPr>
            <w:tcW w:w="3039" w:type="dxa"/>
          </w:tcPr>
          <w:p w14:paraId="03768577"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nited Baloch Army</w:t>
            </w:r>
          </w:p>
        </w:tc>
        <w:tc>
          <w:tcPr>
            <w:tcW w:w="2382" w:type="dxa"/>
          </w:tcPr>
          <w:p w14:paraId="74EADDD3"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r w:rsidR="00D17142" w:rsidRPr="00507462" w14:paraId="3A10CB10" w14:textId="77777777" w:rsidTr="00CE5F38">
        <w:tc>
          <w:tcPr>
            <w:cnfStyle w:val="001000000000" w:firstRow="0" w:lastRow="0" w:firstColumn="1" w:lastColumn="0" w:oddVBand="0" w:evenVBand="0" w:oddHBand="0" w:evenHBand="0" w:firstRowFirstColumn="0" w:firstRowLastColumn="0" w:lastRowFirstColumn="0" w:lastRowLastColumn="0"/>
            <w:tcW w:w="992" w:type="dxa"/>
          </w:tcPr>
          <w:p w14:paraId="2D1FDD0D" w14:textId="77777777" w:rsidR="00D17142" w:rsidRPr="00507462" w:rsidRDefault="00D17142" w:rsidP="00CE5F38">
            <w:pPr>
              <w:spacing w:line="276" w:lineRule="auto"/>
              <w:jc w:val="left"/>
              <w:rPr>
                <w:rFonts w:cs="Times New Roman"/>
                <w:lang w:val="en-US"/>
              </w:rPr>
            </w:pPr>
            <w:r w:rsidRPr="00507462">
              <w:rPr>
                <w:rFonts w:cs="Times New Roman"/>
                <w:lang w:val="en-US"/>
              </w:rPr>
              <w:t>304</w:t>
            </w:r>
          </w:p>
        </w:tc>
        <w:tc>
          <w:tcPr>
            <w:tcW w:w="2603" w:type="dxa"/>
          </w:tcPr>
          <w:p w14:paraId="3A6FFF3C" w14:textId="77777777" w:rsidR="00D17142" w:rsidRPr="00507462" w:rsidRDefault="00D17142" w:rsidP="00CE5F38">
            <w:pPr>
              <w:spacing w:line="276"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IFSA</w:t>
            </w:r>
            <w:r w:rsidRPr="00507462" w:rsidDel="007D39E9">
              <w:rPr>
                <w:rFonts w:cs="Times New Roman"/>
                <w:lang w:val="en-US"/>
              </w:rPr>
              <w:t xml:space="preserve"> </w:t>
            </w:r>
          </w:p>
        </w:tc>
        <w:tc>
          <w:tcPr>
            <w:tcW w:w="3039" w:type="dxa"/>
          </w:tcPr>
          <w:p w14:paraId="759F6D85" w14:textId="77777777" w:rsidR="00D17142" w:rsidRPr="00507462" w:rsidRDefault="00D17142"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United Islamic Front for the Salvation of Afghanistan</w:t>
            </w:r>
            <w:r w:rsidRPr="00507462" w:rsidDel="007D39E9">
              <w:rPr>
                <w:rFonts w:cs="Times New Roman"/>
                <w:lang w:val="en-US"/>
              </w:rPr>
              <w:t xml:space="preserve"> </w:t>
            </w:r>
          </w:p>
        </w:tc>
        <w:tc>
          <w:tcPr>
            <w:tcW w:w="2382" w:type="dxa"/>
          </w:tcPr>
          <w:p w14:paraId="00398786" w14:textId="77777777" w:rsidR="00D17142" w:rsidRPr="00507462" w:rsidRDefault="00D17142" w:rsidP="00CE5F38">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 xml:space="preserve">Friction </w:t>
            </w:r>
          </w:p>
        </w:tc>
      </w:tr>
    </w:tbl>
    <w:p w14:paraId="314B052C" w14:textId="77777777" w:rsidR="00D17142" w:rsidRPr="00507462" w:rsidRDefault="00D17142" w:rsidP="00D17142">
      <w:pPr>
        <w:pStyle w:val="Caption"/>
        <w:spacing w:after="0" w:line="276" w:lineRule="auto"/>
        <w:rPr>
          <w:rFonts w:cs="Times New Roman"/>
          <w:lang w:val="en-US"/>
        </w:rPr>
      </w:pPr>
    </w:p>
    <w:p w14:paraId="2612417A" w14:textId="77777777" w:rsidR="00D17142" w:rsidRPr="00507462" w:rsidRDefault="00D17142" w:rsidP="00D17142">
      <w:pPr>
        <w:pStyle w:val="Caption"/>
        <w:spacing w:after="0" w:line="276" w:lineRule="auto"/>
        <w:jc w:val="center"/>
        <w:rPr>
          <w:rFonts w:cs="Times New Roman"/>
          <w:u w:val="single"/>
          <w:lang w:val="en-US"/>
        </w:rPr>
      </w:pPr>
      <w:r w:rsidRPr="00507462">
        <w:rPr>
          <w:rFonts w:cs="Times New Roman"/>
          <w:color w:val="000000" w:themeColor="text1"/>
          <w:sz w:val="22"/>
          <w:szCs w:val="22"/>
          <w:lang w:val="en-US"/>
        </w:rPr>
        <w:t xml:space="preserve">Table </w:t>
      </w:r>
      <w:r w:rsidRPr="00507462">
        <w:rPr>
          <w:rFonts w:cs="Times New Roman"/>
          <w:color w:val="000000" w:themeColor="text1"/>
          <w:lang w:val="en-US"/>
        </w:rPr>
        <w:fldChar w:fldCharType="begin"/>
      </w:r>
      <w:r w:rsidRPr="00507462">
        <w:rPr>
          <w:rFonts w:cs="Times New Roman"/>
          <w:color w:val="000000" w:themeColor="text1"/>
          <w:sz w:val="22"/>
          <w:szCs w:val="22"/>
          <w:lang w:val="en-US"/>
        </w:rPr>
        <w:instrText xml:space="preserve"> SEQ Table \* ARABIC </w:instrText>
      </w:r>
      <w:r w:rsidRPr="00507462">
        <w:rPr>
          <w:rFonts w:cs="Times New Roman"/>
          <w:color w:val="000000" w:themeColor="text1"/>
          <w:lang w:val="en-US"/>
        </w:rPr>
        <w:fldChar w:fldCharType="separate"/>
      </w:r>
      <w:r w:rsidRPr="00507462">
        <w:rPr>
          <w:rFonts w:cs="Times New Roman"/>
          <w:noProof/>
          <w:color w:val="000000" w:themeColor="text1"/>
          <w:sz w:val="22"/>
          <w:szCs w:val="22"/>
          <w:lang w:val="en-US"/>
        </w:rPr>
        <w:t>3</w:t>
      </w:r>
      <w:r w:rsidRPr="00507462">
        <w:rPr>
          <w:rFonts w:cs="Times New Roman"/>
          <w:color w:val="000000" w:themeColor="text1"/>
          <w:lang w:val="en-US"/>
        </w:rPr>
        <w:fldChar w:fldCharType="end"/>
      </w:r>
      <w:r w:rsidRPr="00507462">
        <w:rPr>
          <w:rFonts w:cs="Times New Roman"/>
          <w:color w:val="000000" w:themeColor="text1"/>
          <w:sz w:val="22"/>
          <w:szCs w:val="22"/>
          <w:lang w:val="en-US"/>
        </w:rPr>
        <w:t xml:space="preserve">:List of the relevant actors involved in the armed conflict in the Afghan-Pakistani borderlands </w:t>
      </w:r>
    </w:p>
    <w:p w14:paraId="2566ACA7" w14:textId="77777777" w:rsidR="00D17142" w:rsidRPr="00507462" w:rsidRDefault="00D17142" w:rsidP="00D17142">
      <w:pPr>
        <w:spacing w:after="0" w:line="276" w:lineRule="auto"/>
        <w:jc w:val="left"/>
        <w:rPr>
          <w:rFonts w:cs="Times New Roman"/>
          <w:u w:val="single"/>
          <w:lang w:val="en-US"/>
        </w:rPr>
      </w:pPr>
    </w:p>
    <w:p w14:paraId="40B891A4" w14:textId="77777777" w:rsidR="00D17142" w:rsidRPr="00507462" w:rsidRDefault="00D17142" w:rsidP="00D17142">
      <w:pPr>
        <w:spacing w:after="0" w:line="276" w:lineRule="auto"/>
        <w:jc w:val="left"/>
        <w:rPr>
          <w:rFonts w:cs="Times New Roman"/>
          <w:u w:val="single"/>
          <w:lang w:val="en-US"/>
        </w:rPr>
      </w:pPr>
    </w:p>
    <w:p w14:paraId="6EFA5982" w14:textId="37F1578D" w:rsidR="00D17142" w:rsidRPr="00507462" w:rsidRDefault="00D17142" w:rsidP="00D17142">
      <w:pPr>
        <w:spacing w:after="0" w:line="276" w:lineRule="auto"/>
        <w:jc w:val="left"/>
        <w:rPr>
          <w:rFonts w:cs="Times New Roman"/>
          <w:u w:val="single"/>
          <w:lang w:val="en-US"/>
        </w:rPr>
      </w:pPr>
      <w:r w:rsidRPr="00507462">
        <w:rPr>
          <w:rFonts w:cs="Times New Roman"/>
          <w:u w:val="single"/>
          <w:lang w:val="en-US"/>
        </w:rPr>
        <w:lastRenderedPageBreak/>
        <w:t>Actors added through friction mechanism for specific years only:</w:t>
      </w:r>
    </w:p>
    <w:p w14:paraId="1548BE13"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2001: UIFSA, Government of United Kingdom and Government of United States</w:t>
      </w:r>
    </w:p>
    <w:p w14:paraId="22B09D78"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03: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Forces of Abdul Rahman Khan, Forces of Amanullah </w:t>
      </w:r>
    </w:p>
    <w:p w14:paraId="6C95D1C4"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06: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Forces of Abdul Rahman Khan, Forces of </w:t>
      </w:r>
      <w:proofErr w:type="spellStart"/>
      <w:r w:rsidRPr="00507462">
        <w:rPr>
          <w:rFonts w:cs="Times New Roman"/>
          <w:lang w:val="en-US"/>
        </w:rPr>
        <w:t>Arbab</w:t>
      </w:r>
      <w:proofErr w:type="spellEnd"/>
      <w:r w:rsidRPr="00507462">
        <w:rPr>
          <w:rFonts w:cs="Times New Roman"/>
          <w:lang w:val="en-US"/>
        </w:rPr>
        <w:t xml:space="preserve"> </w:t>
      </w:r>
      <w:proofErr w:type="spellStart"/>
      <w:r w:rsidRPr="00507462">
        <w:rPr>
          <w:rFonts w:cs="Times New Roman"/>
          <w:lang w:val="en-US"/>
        </w:rPr>
        <w:t>Basir</w:t>
      </w:r>
      <w:proofErr w:type="spellEnd"/>
    </w:p>
    <w:p w14:paraId="4A9D4FDA" w14:textId="77777777" w:rsidR="00D17142" w:rsidRPr="00507462" w:rsidRDefault="00D17142" w:rsidP="00D17142">
      <w:pPr>
        <w:pStyle w:val="ListParagraph"/>
        <w:numPr>
          <w:ilvl w:val="0"/>
          <w:numId w:val="36"/>
        </w:numPr>
        <w:spacing w:after="0" w:line="276" w:lineRule="auto"/>
        <w:rPr>
          <w:rFonts w:cs="Times New Roman"/>
          <w:lang w:val="en-US"/>
        </w:rPr>
      </w:pPr>
      <w:r w:rsidRPr="00507462">
        <w:rPr>
          <w:rFonts w:cs="Times New Roman"/>
          <w:lang w:val="en-US"/>
        </w:rPr>
        <w:t xml:space="preserve">2007: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roofErr w:type="spellStart"/>
      <w:r w:rsidRPr="00507462">
        <w:rPr>
          <w:rFonts w:cs="Times New Roman"/>
          <w:lang w:val="en-US"/>
        </w:rPr>
        <w:t>Jam'iyyat-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w:t>
      </w:r>
      <w:r w:rsidRPr="00507462" w:rsidDel="00406A46">
        <w:rPr>
          <w:rFonts w:cs="Times New Roman"/>
          <w:lang w:val="en-US"/>
        </w:rPr>
        <w:t xml:space="preserve"> </w:t>
      </w:r>
    </w:p>
    <w:p w14:paraId="100D3D95"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08: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6700395F"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09: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0EA5CCDA"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0: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09B08AC9"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1: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54C8EE5A"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2: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3B6CC86A"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3: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BLA, UBA</w:t>
      </w:r>
    </w:p>
    <w:p w14:paraId="57515C8E"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4: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w:t>
      </w:r>
    </w:p>
    <w:p w14:paraId="67588974"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5: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High Council of Afghanistan Islamic Emirate, High Council of Afghanistan Islamic Emirate and IS </w:t>
      </w:r>
    </w:p>
    <w:p w14:paraId="4A9E0720" w14:textId="77777777" w:rsidR="00D17142" w:rsidRPr="00507462" w:rsidRDefault="00D17142" w:rsidP="00D17142">
      <w:pPr>
        <w:pStyle w:val="ListParagraph"/>
        <w:numPr>
          <w:ilvl w:val="0"/>
          <w:numId w:val="36"/>
        </w:numPr>
        <w:spacing w:after="0" w:line="276" w:lineRule="auto"/>
        <w:jc w:val="left"/>
        <w:rPr>
          <w:rFonts w:cs="Times New Roman"/>
          <w:lang w:val="en-US"/>
        </w:rPr>
      </w:pPr>
      <w:r w:rsidRPr="00507462">
        <w:rPr>
          <w:rFonts w:cs="Times New Roman"/>
          <w:lang w:val="en-US"/>
        </w:rPr>
        <w:t xml:space="preserve">2016: </w:t>
      </w:r>
      <w:proofErr w:type="spellStart"/>
      <w:r w:rsidRPr="00507462">
        <w:rPr>
          <w:rFonts w:cs="Times New Roman"/>
          <w:lang w:val="en-US"/>
        </w:rPr>
        <w:t>Hizb-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High Council of Afghanistan Islamic Emirate, BRA</w:t>
      </w:r>
    </w:p>
    <w:p w14:paraId="4607CD39" w14:textId="77777777" w:rsidR="00D17142" w:rsidRPr="00507462" w:rsidRDefault="00D17142" w:rsidP="000E5F23">
      <w:pPr>
        <w:rPr>
          <w:rFonts w:cs="Times New Roman"/>
          <w:lang w:val="en-US"/>
        </w:rPr>
      </w:pPr>
    </w:p>
    <w:p w14:paraId="3762E237" w14:textId="7CBAB2FD" w:rsidR="00AB4518" w:rsidRPr="00507462" w:rsidRDefault="00AB4518" w:rsidP="00BE1628">
      <w:pPr>
        <w:pStyle w:val="Heading2"/>
        <w:spacing w:before="0" w:line="276" w:lineRule="auto"/>
        <w:rPr>
          <w:rFonts w:cs="Times New Roman"/>
          <w:lang w:val="en-US"/>
        </w:rPr>
      </w:pPr>
      <w:bookmarkStart w:id="14" w:name="_Toc98864559"/>
      <w:r w:rsidRPr="00507462">
        <w:rPr>
          <w:rFonts w:cs="Times New Roman"/>
          <w:lang w:val="en-US"/>
        </w:rPr>
        <w:t>Armed conflict in Syria</w:t>
      </w:r>
      <w:r w:rsidR="00306C20" w:rsidRPr="00507462">
        <w:rPr>
          <w:rFonts w:cs="Times New Roman"/>
          <w:lang w:val="en-US"/>
        </w:rPr>
        <w:t>/</w:t>
      </w:r>
      <w:r w:rsidRPr="00507462">
        <w:rPr>
          <w:rFonts w:cs="Times New Roman"/>
          <w:lang w:val="en-US"/>
        </w:rPr>
        <w:t>Iraq</w:t>
      </w:r>
      <w:bookmarkEnd w:id="14"/>
    </w:p>
    <w:p w14:paraId="5868E4CB" w14:textId="7129F010" w:rsidR="00426159" w:rsidRPr="00507462" w:rsidRDefault="00EE17FE" w:rsidP="00985B43">
      <w:pPr>
        <w:spacing w:after="0" w:line="276" w:lineRule="auto"/>
        <w:rPr>
          <w:rFonts w:cs="Times New Roman"/>
          <w:u w:val="single"/>
          <w:lang w:val="en-US"/>
        </w:rPr>
      </w:pPr>
      <w:r w:rsidRPr="00507462">
        <w:rPr>
          <w:rFonts w:cs="Times New Roman"/>
          <w:u w:val="single"/>
          <w:lang w:val="en-US"/>
        </w:rPr>
        <w:t>A</w:t>
      </w:r>
      <w:r w:rsidR="00AB4518" w:rsidRPr="00507462">
        <w:rPr>
          <w:rFonts w:cs="Times New Roman"/>
          <w:u w:val="single"/>
          <w:lang w:val="en-US"/>
        </w:rPr>
        <w:t>nchor conflict:</w:t>
      </w:r>
      <w:r w:rsidR="00AB4518" w:rsidRPr="00507462">
        <w:rPr>
          <w:rFonts w:cs="Times New Roman"/>
          <w:lang w:val="en-US"/>
        </w:rPr>
        <w:t xml:space="preserve"> Islamist insurgency led by I</w:t>
      </w:r>
      <w:r w:rsidR="00C15F10" w:rsidRPr="00507462">
        <w:rPr>
          <w:rFonts w:cs="Times New Roman"/>
          <w:lang w:val="en-US"/>
        </w:rPr>
        <w:t>S</w:t>
      </w:r>
      <w:r w:rsidR="00F107F8" w:rsidRPr="00507462">
        <w:rPr>
          <w:rFonts w:cs="Times New Roman"/>
          <w:lang w:val="en-US"/>
        </w:rPr>
        <w:t>, conflict actors and events added via</w:t>
      </w:r>
      <w:r w:rsidR="00B2176F" w:rsidRPr="00507462">
        <w:rPr>
          <w:rFonts w:cs="Times New Roman"/>
          <w:lang w:val="en-US"/>
        </w:rPr>
        <w:t xml:space="preserve"> </w:t>
      </w:r>
      <w:r w:rsidR="00F107F8" w:rsidRPr="00507462">
        <w:rPr>
          <w:rFonts w:cs="Times New Roman"/>
          <w:lang w:val="en-US"/>
        </w:rPr>
        <w:t xml:space="preserve">spread mechanisms (conflict for Kurdish independence in Iraq, </w:t>
      </w:r>
      <w:proofErr w:type="gramStart"/>
      <w:r w:rsidR="00F107F8" w:rsidRPr="00507462">
        <w:rPr>
          <w:rFonts w:cs="Times New Roman"/>
          <w:lang w:val="en-US"/>
        </w:rPr>
        <w:t>Syria</w:t>
      </w:r>
      <w:proofErr w:type="gramEnd"/>
      <w:r w:rsidR="00F107F8" w:rsidRPr="00507462">
        <w:rPr>
          <w:rFonts w:cs="Times New Roman"/>
          <w:lang w:val="en-US"/>
        </w:rPr>
        <w:t xml:space="preserve"> and Turkey; civil war in Syria), mutation (conflict in Iraq after the US-led invasion</w:t>
      </w:r>
      <w:r w:rsidR="00B2176F" w:rsidRPr="00507462">
        <w:rPr>
          <w:rFonts w:cs="Times New Roman"/>
          <w:lang w:val="en-US"/>
        </w:rPr>
        <w:t>), and friction mechanisms (conflict between the Iranian government and the Kurds in Iran; conflict between the Turkish government and left</w:t>
      </w:r>
      <w:r w:rsidR="00C15F10" w:rsidRPr="00507462">
        <w:rPr>
          <w:rFonts w:cs="Times New Roman"/>
          <w:lang w:val="en-US"/>
        </w:rPr>
        <w:t>-wing</w:t>
      </w:r>
      <w:r w:rsidR="00B2176F" w:rsidRPr="00507462">
        <w:rPr>
          <w:rFonts w:cs="Times New Roman"/>
          <w:lang w:val="en-US"/>
        </w:rPr>
        <w:t xml:space="preserve"> groups).</w:t>
      </w:r>
    </w:p>
    <w:p w14:paraId="1BA27C41" w14:textId="79EF6B32" w:rsidR="00EE17FE" w:rsidRPr="00507462" w:rsidRDefault="003C5F22" w:rsidP="00EE17FE">
      <w:pPr>
        <w:spacing w:after="0" w:line="276" w:lineRule="auto"/>
        <w:rPr>
          <w:rFonts w:cs="Times New Roman"/>
          <w:lang w:val="en-US"/>
        </w:rPr>
      </w:pPr>
      <w:r w:rsidRPr="00507462">
        <w:rPr>
          <w:rFonts w:cs="Times New Roman"/>
          <w:u w:val="single"/>
          <w:lang w:val="en-US"/>
        </w:rPr>
        <w:t>Analysis s</w:t>
      </w:r>
      <w:r w:rsidR="00EE17FE" w:rsidRPr="00507462">
        <w:rPr>
          <w:rFonts w:cs="Times New Roman"/>
          <w:u w:val="single"/>
          <w:lang w:val="en-US"/>
        </w:rPr>
        <w:t>tart date:</w:t>
      </w:r>
      <w:r w:rsidR="00EE17FE" w:rsidRPr="00507462">
        <w:rPr>
          <w:rFonts w:cs="Times New Roman"/>
          <w:lang w:val="en-US"/>
        </w:rPr>
        <w:t xml:space="preserve"> 2003</w:t>
      </w:r>
      <w:r w:rsidR="00CE61E8" w:rsidRPr="00507462">
        <w:rPr>
          <w:rFonts w:cs="Times New Roman"/>
          <w:lang w:val="en-US"/>
        </w:rPr>
        <w:t>.</w:t>
      </w:r>
    </w:p>
    <w:p w14:paraId="0030A2BB" w14:textId="77777777" w:rsidR="00D04B4D" w:rsidRPr="00507462" w:rsidRDefault="00EE17FE" w:rsidP="00D04B4D">
      <w:pPr>
        <w:tabs>
          <w:tab w:val="center" w:pos="4819"/>
        </w:tabs>
        <w:spacing w:after="0" w:line="276" w:lineRule="auto"/>
        <w:rPr>
          <w:rFonts w:cs="Times New Roman"/>
          <w:lang w:val="en-US"/>
        </w:rPr>
      </w:pPr>
      <w:r w:rsidRPr="00507462">
        <w:rPr>
          <w:rFonts w:cs="Times New Roman"/>
          <w:u w:val="single"/>
          <w:lang w:val="en-US"/>
        </w:rPr>
        <w:t>Number of actors included in the analysis:</w:t>
      </w:r>
      <w:r w:rsidRPr="00507462">
        <w:rPr>
          <w:rFonts w:cs="Times New Roman"/>
          <w:lang w:val="en-US"/>
        </w:rPr>
        <w:t xml:space="preserve"> 121</w:t>
      </w:r>
      <w:r w:rsidR="00CE61E8" w:rsidRPr="00507462">
        <w:rPr>
          <w:rFonts w:cs="Times New Roman"/>
          <w:lang w:val="en-US"/>
        </w:rPr>
        <w:t xml:space="preserve"> </w:t>
      </w:r>
    </w:p>
    <w:p w14:paraId="6711888A" w14:textId="77777777" w:rsidR="00254552" w:rsidRPr="00507462" w:rsidRDefault="00D04B4D" w:rsidP="00D04B4D">
      <w:pPr>
        <w:spacing w:after="0" w:line="276" w:lineRule="auto"/>
        <w:rPr>
          <w:rFonts w:cs="Times New Roman"/>
          <w:lang w:val="en-US"/>
        </w:rPr>
      </w:pPr>
      <w:r w:rsidRPr="00507462">
        <w:rPr>
          <w:rFonts w:cs="Times New Roman"/>
          <w:u w:val="single"/>
          <w:lang w:val="en-US"/>
        </w:rPr>
        <w:t>Region used to compile a list of potentially involved actors:</w:t>
      </w:r>
      <w:r w:rsidRPr="00507462">
        <w:rPr>
          <w:rFonts w:cs="Times New Roman"/>
          <w:lang w:val="en-US"/>
        </w:rPr>
        <w:t xml:space="preserve"> Syria, Iraq, Turkey, Iran, Saudi Arabia, Jordan, Lebanon, and Israel (in total 142 actors for the period 2003–2019).</w:t>
      </w:r>
    </w:p>
    <w:p w14:paraId="4B69FD85" w14:textId="77777777" w:rsidR="00254552" w:rsidRPr="00507462" w:rsidRDefault="00254552" w:rsidP="00D04B4D">
      <w:pPr>
        <w:spacing w:after="0" w:line="276" w:lineRule="auto"/>
        <w:rPr>
          <w:rFonts w:cs="Times New Roman"/>
          <w:lang w:val="en-US"/>
        </w:rPr>
      </w:pPr>
    </w:p>
    <w:p w14:paraId="3C2FA95D" w14:textId="77777777" w:rsidR="00254552" w:rsidRPr="00507462" w:rsidRDefault="00254552" w:rsidP="00254552">
      <w:pPr>
        <w:spacing w:after="0" w:line="276" w:lineRule="auto"/>
        <w:rPr>
          <w:rFonts w:cs="Times New Roman"/>
          <w:u w:val="single"/>
          <w:lang w:val="en-US"/>
        </w:rPr>
      </w:pPr>
      <w:r w:rsidRPr="00507462">
        <w:rPr>
          <w:rFonts w:cs="Times New Roman"/>
          <w:noProof/>
          <w:u w:val="single"/>
          <w:lang w:val="en-US"/>
        </w:rPr>
        <w:drawing>
          <wp:inline distT="0" distB="0" distL="0" distR="0" wp14:anchorId="754E28A6" wp14:editId="527A5C4B">
            <wp:extent cx="5731510" cy="278320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0B812AA8" w14:textId="399E4E2A" w:rsidR="00254552" w:rsidRPr="00507462" w:rsidRDefault="00254552" w:rsidP="00254552">
      <w:pPr>
        <w:spacing w:after="0" w:line="276" w:lineRule="auto"/>
        <w:jc w:val="center"/>
        <w:rPr>
          <w:rFonts w:cs="Times New Roman"/>
          <w:u w:val="single"/>
          <w:lang w:val="en-US"/>
        </w:rPr>
      </w:pPr>
      <w:r w:rsidRPr="00507462">
        <w:rPr>
          <w:rFonts w:cs="Times New Roman"/>
          <w:i/>
          <w:iCs/>
          <w:lang w:val="en-US"/>
        </w:rPr>
        <w:t xml:space="preserve">Figure </w:t>
      </w:r>
      <w:r w:rsidR="00D464DA">
        <w:rPr>
          <w:rFonts w:cs="Times New Roman"/>
          <w:i/>
          <w:iCs/>
          <w:lang w:val="en-US"/>
        </w:rPr>
        <w:t>6</w:t>
      </w:r>
      <w:r w:rsidRPr="00507462">
        <w:rPr>
          <w:rFonts w:cs="Times New Roman"/>
          <w:i/>
          <w:iCs/>
          <w:lang w:val="en-US"/>
        </w:rPr>
        <w:t xml:space="preserve">: Chart depicting the formation of the armed conflict in Syria/Iraq. </w:t>
      </w:r>
    </w:p>
    <w:p w14:paraId="34B917C6" w14:textId="71178311" w:rsidR="00426159" w:rsidRPr="00507462" w:rsidRDefault="00D04B4D" w:rsidP="00BE1628">
      <w:pPr>
        <w:spacing w:after="0" w:line="276" w:lineRule="auto"/>
        <w:rPr>
          <w:rFonts w:cs="Times New Roman"/>
          <w:lang w:val="en-US"/>
        </w:rPr>
      </w:pPr>
      <w:r w:rsidRPr="00507462">
        <w:rPr>
          <w:rFonts w:cs="Times New Roman"/>
          <w:lang w:val="en-US"/>
        </w:rPr>
        <w:tab/>
      </w:r>
    </w:p>
    <w:p w14:paraId="56AB0F66" w14:textId="399C1B8D" w:rsidR="00AB4518" w:rsidRPr="00507462" w:rsidRDefault="00854D3D" w:rsidP="00BE1628">
      <w:pPr>
        <w:spacing w:after="0" w:line="276" w:lineRule="auto"/>
        <w:rPr>
          <w:rFonts w:cs="Times New Roman"/>
          <w:lang w:val="en-US"/>
        </w:rPr>
      </w:pPr>
      <w:r w:rsidRPr="00507462">
        <w:rPr>
          <w:rFonts w:cs="Times New Roman"/>
          <w:lang w:val="en-US"/>
        </w:rPr>
        <w:t xml:space="preserve">The contemporary Iraqi armed conflict started in 2003 after the US-led invasion. </w:t>
      </w:r>
      <w:r w:rsidR="00F525DF" w:rsidRPr="00507462">
        <w:rPr>
          <w:rFonts w:cs="Times New Roman"/>
          <w:lang w:val="en-US"/>
        </w:rPr>
        <w:t xml:space="preserve">In 2011, </w:t>
      </w:r>
      <w:r w:rsidRPr="00507462">
        <w:rPr>
          <w:rFonts w:cs="Times New Roman"/>
          <w:lang w:val="en-US"/>
        </w:rPr>
        <w:t xml:space="preserve">Syria’s ongoing civil war </w:t>
      </w:r>
      <w:r w:rsidR="00F525DF" w:rsidRPr="00507462">
        <w:rPr>
          <w:rFonts w:cs="Times New Roman"/>
          <w:lang w:val="en-US"/>
        </w:rPr>
        <w:t>started</w:t>
      </w:r>
      <w:r w:rsidRPr="00507462">
        <w:rPr>
          <w:rFonts w:cs="Times New Roman"/>
          <w:lang w:val="en-US"/>
        </w:rPr>
        <w:t xml:space="preserve"> after the Syrian government’s oppression of the Arab Spring uprising. </w:t>
      </w:r>
      <w:r w:rsidR="00F525DF" w:rsidRPr="00507462">
        <w:rPr>
          <w:rFonts w:cs="Times New Roman"/>
          <w:lang w:val="en-US"/>
        </w:rPr>
        <w:t>The same year</w:t>
      </w:r>
      <w:r w:rsidRPr="00507462">
        <w:rPr>
          <w:rFonts w:cs="Times New Roman"/>
          <w:lang w:val="en-US"/>
        </w:rPr>
        <w:t xml:space="preserve">, the US forces withdrew from Iraq, </w:t>
      </w:r>
      <w:r w:rsidR="00F525DF" w:rsidRPr="00507462">
        <w:rPr>
          <w:rFonts w:cs="Times New Roman"/>
          <w:lang w:val="en-US"/>
        </w:rPr>
        <w:t>leaving</w:t>
      </w:r>
      <w:r w:rsidRPr="00507462">
        <w:rPr>
          <w:rFonts w:cs="Times New Roman"/>
          <w:lang w:val="en-US"/>
        </w:rPr>
        <w:t xml:space="preserve"> the Iraqi forces weakened. Al-Qaeda in Iraq (AQI)</w:t>
      </w:r>
      <w:r w:rsidRPr="00507462">
        <w:rPr>
          <w:rStyle w:val="EndnoteReference"/>
          <w:rFonts w:cs="Times New Roman"/>
          <w:lang w:val="en-US"/>
        </w:rPr>
        <w:endnoteReference w:id="23"/>
      </w:r>
      <w:r w:rsidRPr="00507462">
        <w:rPr>
          <w:rFonts w:cs="Times New Roman"/>
          <w:lang w:val="en-US"/>
        </w:rPr>
        <w:t xml:space="preserve"> increased offen</w:t>
      </w:r>
      <w:r w:rsidR="00C15F10" w:rsidRPr="00507462">
        <w:rPr>
          <w:rFonts w:cs="Times New Roman"/>
          <w:lang w:val="en-US"/>
        </w:rPr>
        <w:t>s</w:t>
      </w:r>
      <w:r w:rsidRPr="00507462">
        <w:rPr>
          <w:rFonts w:cs="Times New Roman"/>
          <w:lang w:val="en-US"/>
        </w:rPr>
        <w:t xml:space="preserve">es on the </w:t>
      </w:r>
      <w:r w:rsidRPr="00507462">
        <w:rPr>
          <w:rFonts w:cs="Times New Roman"/>
          <w:lang w:val="en-US"/>
        </w:rPr>
        <w:lastRenderedPageBreak/>
        <w:t xml:space="preserve">Iraqi forces and entered Syria </w:t>
      </w:r>
      <w:r w:rsidRPr="00507462">
        <w:rPr>
          <w:rFonts w:cs="Times New Roman"/>
          <w:lang w:val="en-US"/>
        </w:rPr>
        <w:fldChar w:fldCharType="begin"/>
      </w:r>
      <w:r w:rsidR="00092080">
        <w:rPr>
          <w:rFonts w:cs="Times New Roman"/>
          <w:lang w:val="en-US"/>
        </w:rPr>
        <w:instrText xml:space="preserve"> ADDIN ZOTERO_ITEM CSL_CITATION {"citationID":"A25zR2aj","properties":{"formattedCitation":"(Brenner, 2019)","plainCitation":"(Brenner, 2019)","noteIndex":0},"citationItems":[{"id":2699,"uris":["http://zotero.org/groups/2700094/items/ZS6CKF5R"],"itemData":{"id":2699,"type":"book","abstract":"Rebellion as a social process -- Non-state borderworld -- Karen rebellion : ceasing fire -- Kachin rebellion: ceasing ceasefire.","call-number":"DS528.2.K35","event-place":"Ithaca","ISBN":"978-1-5017-4011-4","language":"eng","publisher":"Cornell University Press","publisher-place":"Ithaca","source":"solo.bodleian.ox.ac.uk","title":"Rebel politics: a political sociology of armed struggle in Myanmar's borderlands [electronic resource]","title-short":"Rebel politics","URL":"https://ezproxy-prd.bodleian.ox.ac.uk/login?url=https://www.jstor.org/stable/10.7591/j.ctvfc55nc","author":[{"family":"Brenner","given":"David"}],"accessed":{"date-parts":[["2022",11,4]]},"issued":{"date-parts":[["2019"]]}}}],"schema":"https://github.com/citation-style-language/schema/raw/master/csl-citation.json"} </w:instrText>
      </w:r>
      <w:r w:rsidRPr="00507462">
        <w:rPr>
          <w:rFonts w:cs="Times New Roman"/>
          <w:lang w:val="en-US"/>
        </w:rPr>
        <w:fldChar w:fldCharType="separate"/>
      </w:r>
      <w:r w:rsidR="00092080">
        <w:rPr>
          <w:rFonts w:cs="Times New Roman"/>
        </w:rPr>
        <w:t>(Brenner, 2019)</w:t>
      </w:r>
      <w:r w:rsidRPr="00507462">
        <w:rPr>
          <w:rFonts w:cs="Times New Roman"/>
          <w:lang w:val="en-US"/>
        </w:rPr>
        <w:fldChar w:fldCharType="end"/>
      </w:r>
      <w:r w:rsidRPr="00507462">
        <w:rPr>
          <w:rFonts w:cs="Times New Roman"/>
          <w:lang w:val="en-US"/>
        </w:rPr>
        <w:t xml:space="preserve">. The newly formed ISIS </w:t>
      </w:r>
      <w:r w:rsidRPr="00507462">
        <w:rPr>
          <w:rFonts w:cs="Times New Roman"/>
          <w:lang w:val="en-US"/>
        </w:rPr>
        <w:fldChar w:fldCharType="begin"/>
      </w:r>
      <w:r w:rsidR="00092080">
        <w:rPr>
          <w:rFonts w:cs="Times New Roman"/>
          <w:lang w:val="en-US"/>
        </w:rPr>
        <w:instrText xml:space="preserve"> ADDIN ZOTERO_ITEM CSL_CITATION {"citationID":"T0jPnL6q","properties":{"formattedCitation":"(Hashim, 2014)","plainCitation":"(Hashim, 2014)","noteIndex":0},"citationItems":[{"id":610,"uris":["http://zotero.org/users/1557557/items/YUNYVQQB"],"itemData":{"id":610,"type":"article-journal","container-title":"Middle East Policy","DOI":"https://doi.org/10.1111/mepo.12096","ISSN":"1475-4967","issue":"4","language":"en","license":"© 2014, The Author Middle East Policy © 2014, Middle East Policy Council","note":"_eprint: https://onlinelibrary.wiley.com/doi/pdf/10.1111/mepo.12096","page":"69-83","source":"Wiley Online Library","title":"The Islamic State: From al-Qaeda Affiliate to Caliphate","title-short":"The Islamic State","volume":"21","author":[{"family":"Hashim","given":"Ahmed S."}],"issued":{"date-parts":[["2014"]]}}}],"schema":"https://github.com/citation-style-language/schema/raw/master/csl-citation.json"} </w:instrText>
      </w:r>
      <w:r w:rsidRPr="00507462">
        <w:rPr>
          <w:rFonts w:cs="Times New Roman"/>
          <w:lang w:val="en-US"/>
        </w:rPr>
        <w:fldChar w:fldCharType="separate"/>
      </w:r>
      <w:r w:rsidR="00092080">
        <w:rPr>
          <w:rFonts w:cs="Times New Roman"/>
          <w:noProof/>
          <w:lang w:val="en-US"/>
        </w:rPr>
        <w:t>(Hashim, 2014)</w:t>
      </w:r>
      <w:r w:rsidRPr="00507462">
        <w:rPr>
          <w:rFonts w:cs="Times New Roman"/>
          <w:lang w:val="en-US"/>
        </w:rPr>
        <w:fldChar w:fldCharType="end"/>
      </w:r>
      <w:r w:rsidRPr="00507462">
        <w:rPr>
          <w:rFonts w:cs="Times New Roman"/>
          <w:lang w:val="en-US"/>
        </w:rPr>
        <w:t xml:space="preserve">, </w:t>
      </w:r>
      <w:r w:rsidR="00F525DF" w:rsidRPr="00507462">
        <w:rPr>
          <w:rFonts w:cs="Times New Roman"/>
          <w:lang w:val="en-US"/>
        </w:rPr>
        <w:t xml:space="preserve">AQI’s </w:t>
      </w:r>
      <w:r w:rsidRPr="00507462">
        <w:rPr>
          <w:rFonts w:cs="Times New Roman"/>
          <w:lang w:val="en-US"/>
        </w:rPr>
        <w:t xml:space="preserve">successor, gained positions in large parts of Syria and Iraq, taking advantage of the Sunni grievances bolstered by the </w:t>
      </w:r>
      <w:r w:rsidR="0037189A" w:rsidRPr="00507462">
        <w:rPr>
          <w:rFonts w:cs="Times New Roman"/>
          <w:lang w:val="en-US"/>
        </w:rPr>
        <w:t xml:space="preserve">Iraqi </w:t>
      </w:r>
      <w:r w:rsidRPr="00507462">
        <w:rPr>
          <w:rFonts w:cs="Times New Roman"/>
          <w:lang w:val="en-US"/>
        </w:rPr>
        <w:t xml:space="preserve">approach to the Sunni minority. Syrian rebel groups fighting against Syria’s government progressed from Syria’s peripheries in the north and east toward more central, and then more southern parts, benefiting from local support bases. When they captured Raqqa on March 4, 2013, for example, local inhabitants took down a statue of Assad’s father, suggesting their support for the rebels rather than Assad’s government (Harding, 2013). As the rebels moved further toward Damascus </w:t>
      </w:r>
      <w:r w:rsidR="0037189A" w:rsidRPr="00507462">
        <w:rPr>
          <w:rFonts w:cs="Times New Roman"/>
          <w:lang w:val="en-US"/>
        </w:rPr>
        <w:t xml:space="preserve">up to </w:t>
      </w:r>
      <w:r w:rsidRPr="00507462">
        <w:rPr>
          <w:rFonts w:cs="Times New Roman"/>
          <w:lang w:val="en-US"/>
        </w:rPr>
        <w:t xml:space="preserve">October 2013, they captured territory near Jordan and bombarded Central Damascus. Nonetheless, as the </w:t>
      </w:r>
      <w:r w:rsidR="0037189A" w:rsidRPr="00507462">
        <w:rPr>
          <w:rFonts w:cs="Times New Roman"/>
          <w:lang w:val="en-US"/>
        </w:rPr>
        <w:t xml:space="preserve">Syrian state forces’ </w:t>
      </w:r>
      <w:r w:rsidRPr="00507462">
        <w:rPr>
          <w:rFonts w:cs="Times New Roman"/>
          <w:lang w:val="en-US"/>
        </w:rPr>
        <w:t>bombing of Raqqa shortly after the incident and many other subsequent government-led strikes show, the rebels failed to weaken the Syrian government’s position.</w:t>
      </w:r>
      <w:r w:rsidR="00EE17FE" w:rsidRPr="00507462">
        <w:rPr>
          <w:rFonts w:cs="Times New Roman"/>
          <w:lang w:val="en-US"/>
        </w:rPr>
        <w:t xml:space="preserve"> </w:t>
      </w:r>
      <w:r w:rsidR="00F6377A" w:rsidRPr="00507462">
        <w:rPr>
          <w:rFonts w:cs="Times New Roman"/>
          <w:lang w:val="en-US"/>
        </w:rPr>
        <w:t>Syria’s government and Syrian rebels are not the only new actors who joined the conflict. Following ISIS’</w:t>
      </w:r>
      <w:r w:rsidR="0037189A" w:rsidRPr="00507462">
        <w:rPr>
          <w:rFonts w:cs="Times New Roman"/>
          <w:lang w:val="en-US"/>
        </w:rPr>
        <w:t>s</w:t>
      </w:r>
      <w:r w:rsidR="00F6377A" w:rsidRPr="00507462">
        <w:rPr>
          <w:rFonts w:cs="Times New Roman"/>
          <w:lang w:val="en-US"/>
        </w:rPr>
        <w:t xml:space="preserve"> human rights violations committed against Syrian Kurds in 2013, the People’s Defense Units (PYD), a Syrian Kurdish armed non-state group, mobilized against the rising ISIS. Evidence of their violent engagements, however, suggests that they were not dominant actors</w:t>
      </w:r>
      <w:r w:rsidR="0064715C" w:rsidRPr="00507462">
        <w:rPr>
          <w:rFonts w:cs="Times New Roman"/>
          <w:lang w:val="en-US"/>
        </w:rPr>
        <w:t>;</w:t>
      </w:r>
      <w:r w:rsidR="00F6377A" w:rsidRPr="00507462">
        <w:rPr>
          <w:rFonts w:cs="Times New Roman"/>
          <w:lang w:val="en-US"/>
        </w:rPr>
        <w:t xml:space="preserve"> they did not influence the conflict shape and its hotspots as strongly as ISIS.</w:t>
      </w:r>
      <w:r w:rsidR="00EE17FE" w:rsidRPr="00507462">
        <w:rPr>
          <w:rFonts w:cs="Times New Roman"/>
          <w:lang w:val="en-US"/>
        </w:rPr>
        <w:t xml:space="preserve"> </w:t>
      </w:r>
      <w:r w:rsidR="00D3263A" w:rsidRPr="00507462">
        <w:rPr>
          <w:rFonts w:cs="Times New Roman"/>
          <w:lang w:val="en-US"/>
        </w:rPr>
        <w:t xml:space="preserve">We consider only those Kurdish armed groups that </w:t>
      </w:r>
      <w:r w:rsidR="00CB4C1A" w:rsidRPr="00507462">
        <w:rPr>
          <w:rFonts w:cs="Times New Roman"/>
          <w:lang w:val="en-US"/>
        </w:rPr>
        <w:t>participated</w:t>
      </w:r>
      <w:r w:rsidR="00D3263A" w:rsidRPr="00507462">
        <w:rPr>
          <w:rFonts w:cs="Times New Roman"/>
          <w:lang w:val="en-US"/>
        </w:rPr>
        <w:t xml:space="preserve"> in the conflict in Syria or Iraq as part of this umbrella conflict, and hence the conflict shape. </w:t>
      </w:r>
      <w:r w:rsidR="00AB4518" w:rsidRPr="00507462">
        <w:rPr>
          <w:rFonts w:cs="Times New Roman"/>
          <w:lang w:val="en-US"/>
        </w:rPr>
        <w:t xml:space="preserve">The instability in Iraq after the US-led invasion and the civil war in Syria intensified </w:t>
      </w:r>
      <w:r w:rsidR="006D65D7" w:rsidRPr="00507462">
        <w:rPr>
          <w:rFonts w:cs="Times New Roman"/>
          <w:lang w:val="en-US"/>
        </w:rPr>
        <w:t xml:space="preserve">Kurdish </w:t>
      </w:r>
      <w:r w:rsidR="00AB4518" w:rsidRPr="00507462">
        <w:rPr>
          <w:rFonts w:cs="Times New Roman"/>
          <w:lang w:val="en-US"/>
        </w:rPr>
        <w:t xml:space="preserve">efforts in Iraq and Syria to gain broader autonomy. They fought against other relevant conflict actors in those two conflicts and had their military bases located in or gained recruits from Syria and Iraq. For example, we include </w:t>
      </w:r>
      <w:r w:rsidR="00F148AB" w:rsidRPr="00507462">
        <w:rPr>
          <w:rFonts w:cs="Times New Roman"/>
          <w:lang w:val="en-US"/>
        </w:rPr>
        <w:t>the Kurdistan Workers</w:t>
      </w:r>
      <w:r w:rsidR="00DE7478" w:rsidRPr="00507462">
        <w:rPr>
          <w:rFonts w:cs="Times New Roman"/>
          <w:lang w:val="en-US"/>
        </w:rPr>
        <w:t>’</w:t>
      </w:r>
      <w:r w:rsidR="00F148AB" w:rsidRPr="00507462">
        <w:rPr>
          <w:rFonts w:cs="Times New Roman"/>
          <w:lang w:val="en-US"/>
        </w:rPr>
        <w:t xml:space="preserve"> Party (</w:t>
      </w:r>
      <w:r w:rsidR="00AB4518" w:rsidRPr="00507462">
        <w:rPr>
          <w:rFonts w:cs="Times New Roman"/>
          <w:lang w:val="en-US"/>
        </w:rPr>
        <w:t>PKK</w:t>
      </w:r>
      <w:r w:rsidR="00F148AB" w:rsidRPr="00507462">
        <w:rPr>
          <w:rFonts w:cs="Times New Roman"/>
          <w:lang w:val="en-US"/>
        </w:rPr>
        <w:t>)</w:t>
      </w:r>
      <w:r w:rsidR="00DE7478" w:rsidRPr="00507462">
        <w:rPr>
          <w:rFonts w:cs="Times New Roman"/>
          <w:lang w:val="en-US"/>
        </w:rPr>
        <w:t>,</w:t>
      </w:r>
      <w:r w:rsidR="00AB4518" w:rsidRPr="00507462">
        <w:rPr>
          <w:rFonts w:cs="Times New Roman"/>
          <w:lang w:val="en-US"/>
        </w:rPr>
        <w:t xml:space="preserve"> </w:t>
      </w:r>
      <w:r w:rsidR="00DE7478" w:rsidRPr="00507462">
        <w:rPr>
          <w:rFonts w:cs="Times New Roman"/>
          <w:lang w:val="en-US"/>
        </w:rPr>
        <w:t xml:space="preserve">a Turkish armed non-state group, </w:t>
      </w:r>
      <w:r w:rsidR="00AB4518" w:rsidRPr="00507462">
        <w:rPr>
          <w:rFonts w:cs="Times New Roman"/>
          <w:lang w:val="en-US"/>
        </w:rPr>
        <w:t>as it had several bases in Syria and Iraq and drew recruits from both countries. PKK’s battles with the Turkish government took place in Turkey and Syria. In addition, PKK used its military bases in Iraq to launch attacks on the Turkish forces</w:t>
      </w:r>
      <w:r w:rsidR="00B8131B" w:rsidRPr="00507462">
        <w:rPr>
          <w:rFonts w:cs="Times New Roman"/>
          <w:lang w:val="en-US"/>
        </w:rPr>
        <w:t>, and the Turkish forces attacked PKK camps</w:t>
      </w:r>
      <w:r w:rsidR="000239A2" w:rsidRPr="00507462">
        <w:rPr>
          <w:rFonts w:cs="Times New Roman"/>
          <w:lang w:val="en-US"/>
        </w:rPr>
        <w:t xml:space="preserve"> in Iraq.</w:t>
      </w:r>
      <w:r w:rsidR="00AB4518" w:rsidRPr="00507462">
        <w:rPr>
          <w:rFonts w:cs="Times New Roman"/>
          <w:lang w:val="en-US"/>
        </w:rPr>
        <w:t xml:space="preserve"> </w:t>
      </w:r>
      <w:r w:rsidR="000239A2" w:rsidRPr="00507462">
        <w:rPr>
          <w:rFonts w:cs="Times New Roman"/>
          <w:lang w:val="en-US"/>
        </w:rPr>
        <w:t>W</w:t>
      </w:r>
      <w:r w:rsidR="00AB4518" w:rsidRPr="00507462">
        <w:rPr>
          <w:rFonts w:cs="Times New Roman"/>
          <w:lang w:val="en-US"/>
        </w:rPr>
        <w:t xml:space="preserve">e include </w:t>
      </w:r>
      <w:r w:rsidR="00E376C0" w:rsidRPr="00507462">
        <w:rPr>
          <w:rFonts w:cs="Times New Roman"/>
          <w:lang w:val="en-US"/>
        </w:rPr>
        <w:t xml:space="preserve">the Kurdish Democratic Party of Iran </w:t>
      </w:r>
      <w:r w:rsidR="00DE7478" w:rsidRPr="00507462">
        <w:rPr>
          <w:rFonts w:cs="Times New Roman"/>
          <w:lang w:val="en-US"/>
        </w:rPr>
        <w:t>(</w:t>
      </w:r>
      <w:r w:rsidR="00AB4518" w:rsidRPr="00507462">
        <w:rPr>
          <w:rFonts w:cs="Times New Roman"/>
          <w:lang w:val="en-US"/>
        </w:rPr>
        <w:t>KDPI</w:t>
      </w:r>
      <w:r w:rsidR="00DE7478" w:rsidRPr="00507462">
        <w:rPr>
          <w:rFonts w:cs="Times New Roman"/>
          <w:lang w:val="en-US"/>
        </w:rPr>
        <w:t>),</w:t>
      </w:r>
      <w:r w:rsidR="00AB4518" w:rsidRPr="00507462">
        <w:rPr>
          <w:rFonts w:cs="Times New Roman"/>
          <w:lang w:val="en-US"/>
        </w:rPr>
        <w:t xml:space="preserve"> </w:t>
      </w:r>
      <w:r w:rsidR="00DE7478" w:rsidRPr="00507462">
        <w:rPr>
          <w:rFonts w:cs="Times New Roman"/>
          <w:lang w:val="en-US"/>
        </w:rPr>
        <w:t xml:space="preserve">an Iranian armed non-state group </w:t>
      </w:r>
      <w:r w:rsidR="00AB4518" w:rsidRPr="00507462">
        <w:rPr>
          <w:rFonts w:cs="Times New Roman"/>
          <w:lang w:val="en-US"/>
        </w:rPr>
        <w:t>only for specific years via</w:t>
      </w:r>
      <w:r w:rsidR="00544668" w:rsidRPr="00507462">
        <w:rPr>
          <w:rFonts w:cs="Times New Roman"/>
          <w:lang w:val="en-US"/>
        </w:rPr>
        <w:t xml:space="preserve"> the</w:t>
      </w:r>
      <w:r w:rsidR="00AB4518" w:rsidRPr="00507462">
        <w:rPr>
          <w:rFonts w:cs="Times New Roman"/>
          <w:lang w:val="en-US"/>
        </w:rPr>
        <w:t xml:space="preserve"> friction mechanism </w:t>
      </w:r>
      <w:r w:rsidR="006F066C" w:rsidRPr="00507462">
        <w:rPr>
          <w:rFonts w:cs="Times New Roman"/>
          <w:lang w:val="en-US"/>
        </w:rPr>
        <w:t xml:space="preserve">because </w:t>
      </w:r>
      <w:r w:rsidR="00AB4518" w:rsidRPr="00507462">
        <w:rPr>
          <w:rFonts w:cs="Times New Roman"/>
          <w:lang w:val="en-US"/>
        </w:rPr>
        <w:t>the group</w:t>
      </w:r>
      <w:r w:rsidR="00E56566" w:rsidRPr="00507462">
        <w:rPr>
          <w:rFonts w:cs="Times New Roman"/>
          <w:lang w:val="en-US"/>
        </w:rPr>
        <w:t>’</w:t>
      </w:r>
      <w:r w:rsidR="00AB4518" w:rsidRPr="00507462">
        <w:rPr>
          <w:rFonts w:cs="Times New Roman"/>
          <w:lang w:val="en-US"/>
        </w:rPr>
        <w:t>s focus was on regime change in Iran. Although</w:t>
      </w:r>
      <w:r w:rsidR="006F066C" w:rsidRPr="00507462">
        <w:rPr>
          <w:rFonts w:cs="Times New Roman"/>
          <w:lang w:val="en-US"/>
        </w:rPr>
        <w:t>,</w:t>
      </w:r>
      <w:r w:rsidR="00AB4518" w:rsidRPr="00507462">
        <w:rPr>
          <w:rFonts w:cs="Times New Roman"/>
          <w:lang w:val="en-US"/>
        </w:rPr>
        <w:t xml:space="preserve"> initially</w:t>
      </w:r>
      <w:r w:rsidR="006F066C" w:rsidRPr="00507462">
        <w:rPr>
          <w:rFonts w:cs="Times New Roman"/>
          <w:lang w:val="en-US"/>
        </w:rPr>
        <w:t>,</w:t>
      </w:r>
      <w:r w:rsidR="00AB4518" w:rsidRPr="00507462">
        <w:rPr>
          <w:rFonts w:cs="Times New Roman"/>
          <w:lang w:val="en-US"/>
        </w:rPr>
        <w:t xml:space="preserve"> </w:t>
      </w:r>
      <w:r w:rsidR="00A91D78" w:rsidRPr="00507462">
        <w:rPr>
          <w:rFonts w:cs="Times New Roman"/>
          <w:lang w:val="en-US"/>
        </w:rPr>
        <w:t xml:space="preserve">the KDPI </w:t>
      </w:r>
      <w:r w:rsidR="006F066C" w:rsidRPr="00507462">
        <w:rPr>
          <w:rFonts w:cs="Times New Roman"/>
          <w:lang w:val="en-US"/>
        </w:rPr>
        <w:t xml:space="preserve">also </w:t>
      </w:r>
      <w:r w:rsidR="00AB4518" w:rsidRPr="00507462">
        <w:rPr>
          <w:rFonts w:cs="Times New Roman"/>
          <w:lang w:val="en-US"/>
        </w:rPr>
        <w:t>drew recruits from Iraq, the Iraqi Kurds later formed their own branch.</w:t>
      </w:r>
    </w:p>
    <w:p w14:paraId="376592EF" w14:textId="77777777" w:rsidR="00CA0EEB" w:rsidRPr="00507462" w:rsidRDefault="00CA0EEB" w:rsidP="00BE1628">
      <w:pPr>
        <w:pStyle w:val="Heading3"/>
        <w:spacing w:line="276" w:lineRule="auto"/>
        <w:rPr>
          <w:rFonts w:cs="Times New Roman"/>
          <w:lang w:val="en-US"/>
        </w:rPr>
      </w:pPr>
      <w:bookmarkStart w:id="15" w:name="_Toc104740111"/>
    </w:p>
    <w:p w14:paraId="1139B458" w14:textId="27EC82E0" w:rsidR="00AB4518" w:rsidRPr="00507462" w:rsidRDefault="00AB4518" w:rsidP="00BE1628">
      <w:pPr>
        <w:pStyle w:val="Heading3"/>
        <w:spacing w:line="276" w:lineRule="auto"/>
        <w:rPr>
          <w:rFonts w:cs="Times New Roman"/>
          <w:i w:val="0"/>
          <w:lang w:val="en-US"/>
        </w:rPr>
      </w:pPr>
      <w:r w:rsidRPr="00507462">
        <w:rPr>
          <w:rFonts w:cs="Times New Roman"/>
          <w:lang w:val="en-US"/>
        </w:rPr>
        <w:t>Note on Syrian rebels</w:t>
      </w:r>
      <w:bookmarkEnd w:id="15"/>
    </w:p>
    <w:p w14:paraId="3CDD4F58" w14:textId="312C8687" w:rsidR="00AB4518" w:rsidRDefault="00AB4518" w:rsidP="00BE1628">
      <w:pPr>
        <w:spacing w:after="0" w:line="276" w:lineRule="auto"/>
        <w:rPr>
          <w:rFonts w:cs="Times New Roman"/>
          <w:lang w:val="en-US"/>
        </w:rPr>
      </w:pPr>
      <w:r w:rsidRPr="00507462">
        <w:rPr>
          <w:rFonts w:cs="Times New Roman"/>
          <w:lang w:val="en-US"/>
        </w:rPr>
        <w:t xml:space="preserve">UCDP GED created the aggregated label </w:t>
      </w:r>
      <w:r w:rsidR="00A91D78" w:rsidRPr="00507462">
        <w:rPr>
          <w:rFonts w:cs="Times New Roman"/>
          <w:lang w:val="en-US"/>
        </w:rPr>
        <w:t>“</w:t>
      </w:r>
      <w:r w:rsidRPr="00507462">
        <w:rPr>
          <w:rFonts w:cs="Times New Roman"/>
          <w:lang w:val="en-US"/>
        </w:rPr>
        <w:t>Syrian insurgents</w:t>
      </w:r>
      <w:r w:rsidR="00A91D78" w:rsidRPr="00507462">
        <w:rPr>
          <w:rFonts w:cs="Times New Roman"/>
          <w:lang w:val="en-US"/>
        </w:rPr>
        <w:t>”</w:t>
      </w:r>
      <w:r w:rsidRPr="00507462">
        <w:rPr>
          <w:rFonts w:cs="Times New Roman"/>
          <w:lang w:val="en-US"/>
        </w:rPr>
        <w:t xml:space="preserve"> </w:t>
      </w:r>
      <w:r w:rsidR="00EE17FE" w:rsidRPr="00507462">
        <w:rPr>
          <w:rFonts w:cs="Times New Roman"/>
          <w:lang w:val="en-US"/>
        </w:rPr>
        <w:t xml:space="preserve">because of difficulties </w:t>
      </w:r>
      <w:r w:rsidR="00BF4B29" w:rsidRPr="00507462">
        <w:rPr>
          <w:rFonts w:cs="Times New Roman"/>
          <w:lang w:val="en-US"/>
        </w:rPr>
        <w:t>identifying</w:t>
      </w:r>
      <w:r w:rsidRPr="00507462">
        <w:rPr>
          <w:rFonts w:cs="Times New Roman"/>
          <w:lang w:val="en-US"/>
        </w:rPr>
        <w:t xml:space="preserve"> which specific groups were involved in individual conflict events. The label covers up to 1</w:t>
      </w:r>
      <w:r w:rsidR="00FB26CE" w:rsidRPr="00507462">
        <w:rPr>
          <w:rFonts w:cs="Times New Roman"/>
          <w:lang w:val="en-US"/>
        </w:rPr>
        <w:t>,</w:t>
      </w:r>
      <w:r w:rsidRPr="00507462">
        <w:rPr>
          <w:rFonts w:cs="Times New Roman"/>
          <w:lang w:val="en-US"/>
        </w:rPr>
        <w:t xml:space="preserve">200 groups whose aim was to topple Assad’s regime. These include Jabhat al-Nusra, the Free Syrian Army, and many smaller groups—they do not include ISIS </w:t>
      </w:r>
      <w:r w:rsidR="00FB26CE" w:rsidRPr="00507462">
        <w:rPr>
          <w:rFonts w:cs="Times New Roman"/>
          <w:lang w:val="en-US"/>
        </w:rPr>
        <w:t>or</w:t>
      </w:r>
      <w:r w:rsidRPr="00507462">
        <w:rPr>
          <w:rFonts w:cs="Times New Roman"/>
          <w:lang w:val="en-US"/>
        </w:rPr>
        <w:t xml:space="preserve"> Kurdish groups.</w:t>
      </w:r>
      <w:r w:rsidRPr="00507462">
        <w:rPr>
          <w:rStyle w:val="EndnoteReference"/>
          <w:rFonts w:cs="Times New Roman"/>
          <w:lang w:val="en-US"/>
        </w:rPr>
        <w:endnoteReference w:id="24"/>
      </w:r>
      <w:r w:rsidRPr="00507462">
        <w:rPr>
          <w:rFonts w:cs="Times New Roman"/>
          <w:lang w:val="en-US"/>
        </w:rPr>
        <w:t xml:space="preserve"> Given the composite character of the generic </w:t>
      </w:r>
      <w:r w:rsidR="00FB26CE" w:rsidRPr="00507462">
        <w:rPr>
          <w:rFonts w:cs="Times New Roman"/>
          <w:lang w:val="en-US"/>
        </w:rPr>
        <w:t>“</w:t>
      </w:r>
      <w:r w:rsidRPr="00507462">
        <w:rPr>
          <w:rFonts w:cs="Times New Roman"/>
          <w:lang w:val="en-US"/>
        </w:rPr>
        <w:t>Syrian insurgents</w:t>
      </w:r>
      <w:r w:rsidR="00FB26CE" w:rsidRPr="00507462">
        <w:rPr>
          <w:rFonts w:cs="Times New Roman"/>
          <w:lang w:val="en-US"/>
        </w:rPr>
        <w:t>” label,</w:t>
      </w:r>
      <w:r w:rsidRPr="00507462">
        <w:rPr>
          <w:rFonts w:cs="Times New Roman"/>
          <w:lang w:val="en-US"/>
        </w:rPr>
        <w:t xml:space="preserve"> we consider ISIS to continue to be the dominant actor. Even though the</w:t>
      </w:r>
      <w:r w:rsidR="00FB26CE" w:rsidRPr="00507462">
        <w:rPr>
          <w:rFonts w:cs="Times New Roman"/>
          <w:lang w:val="en-US"/>
        </w:rPr>
        <w:t xml:space="preserve">se groups’ </w:t>
      </w:r>
      <w:r w:rsidRPr="00507462">
        <w:rPr>
          <w:rFonts w:cs="Times New Roman"/>
          <w:lang w:val="en-US"/>
        </w:rPr>
        <w:t>total number of engagements is highest (in total 10</w:t>
      </w:r>
      <w:r w:rsidR="00FB26CE" w:rsidRPr="00507462">
        <w:rPr>
          <w:rFonts w:cs="Times New Roman"/>
          <w:lang w:val="en-US"/>
        </w:rPr>
        <w:t>,</w:t>
      </w:r>
      <w:r w:rsidRPr="00507462">
        <w:rPr>
          <w:rFonts w:cs="Times New Roman"/>
          <w:lang w:val="en-US"/>
        </w:rPr>
        <w:t xml:space="preserve">551), we can reasonably assume the engagement of each group subsumed under this label to be lower than the total number of </w:t>
      </w:r>
      <w:r w:rsidR="00F03DE7" w:rsidRPr="00507462">
        <w:rPr>
          <w:rFonts w:cs="Times New Roman"/>
          <w:lang w:val="en-US"/>
        </w:rPr>
        <w:t xml:space="preserve">ISIS’s </w:t>
      </w:r>
      <w:r w:rsidRPr="00507462">
        <w:rPr>
          <w:rFonts w:cs="Times New Roman"/>
          <w:lang w:val="en-US"/>
        </w:rPr>
        <w:t xml:space="preserve">engagement (412).    </w:t>
      </w:r>
    </w:p>
    <w:p w14:paraId="27A8DA95" w14:textId="77777777" w:rsidR="00D464DA" w:rsidRPr="00507462" w:rsidRDefault="00D464DA" w:rsidP="00BE1628">
      <w:pPr>
        <w:spacing w:after="0" w:line="276" w:lineRule="auto"/>
        <w:rPr>
          <w:rFonts w:cs="Times New Roman"/>
          <w:lang w:val="en-US"/>
        </w:rPr>
      </w:pPr>
    </w:p>
    <w:p w14:paraId="620CE567" w14:textId="447ED0B3" w:rsidR="00AB4518" w:rsidRPr="00507462" w:rsidRDefault="00AB4518" w:rsidP="00BE1628">
      <w:pPr>
        <w:pStyle w:val="Heading3"/>
        <w:spacing w:line="276" w:lineRule="auto"/>
        <w:rPr>
          <w:rFonts w:cs="Times New Roman"/>
          <w:lang w:val="en-US"/>
        </w:rPr>
      </w:pPr>
      <w:bookmarkStart w:id="19" w:name="_Toc104740112"/>
      <w:r w:rsidRPr="00507462">
        <w:rPr>
          <w:rFonts w:cs="Times New Roman"/>
          <w:lang w:val="en-US"/>
        </w:rPr>
        <w:t>Note on Islamic State</w:t>
      </w:r>
      <w:bookmarkEnd w:id="19"/>
      <w:r w:rsidR="00480EC4" w:rsidRPr="00507462">
        <w:rPr>
          <w:rFonts w:cs="Times New Roman"/>
          <w:lang w:val="en-US"/>
        </w:rPr>
        <w:t xml:space="preserve"> (IS)</w:t>
      </w:r>
    </w:p>
    <w:p w14:paraId="003076B2" w14:textId="6B9DF7A1" w:rsidR="00AB4518" w:rsidRPr="00507462" w:rsidRDefault="00480EC4" w:rsidP="00BE1628">
      <w:pPr>
        <w:spacing w:after="0" w:line="276" w:lineRule="auto"/>
        <w:rPr>
          <w:rFonts w:cs="Times New Roman"/>
          <w:lang w:val="en-US"/>
        </w:rPr>
      </w:pPr>
      <w:r w:rsidRPr="00507462">
        <w:rPr>
          <w:rFonts w:cs="Times New Roman"/>
          <w:lang w:val="en-US"/>
        </w:rPr>
        <w:t>IS</w:t>
      </w:r>
      <w:r w:rsidR="00AB4518" w:rsidRPr="00507462">
        <w:rPr>
          <w:rFonts w:cs="Times New Roman"/>
          <w:lang w:val="en-US"/>
        </w:rPr>
        <w:t xml:space="preserve"> </w:t>
      </w:r>
      <w:proofErr w:type="spellStart"/>
      <w:r w:rsidR="00AB4518" w:rsidRPr="00507462">
        <w:rPr>
          <w:rFonts w:cs="Times New Roman"/>
          <w:lang w:val="en-US"/>
        </w:rPr>
        <w:t>is</w:t>
      </w:r>
      <w:proofErr w:type="spellEnd"/>
      <w:r w:rsidR="00AB4518" w:rsidRPr="00507462">
        <w:rPr>
          <w:rFonts w:cs="Times New Roman"/>
          <w:lang w:val="en-US"/>
        </w:rPr>
        <w:t xml:space="preserve"> an umbrella identity for loosely connected armed groups across the world. </w:t>
      </w:r>
      <w:r w:rsidR="00FB26CE" w:rsidRPr="00507462">
        <w:rPr>
          <w:rFonts w:cs="Times New Roman"/>
          <w:lang w:val="en-US"/>
        </w:rPr>
        <w:t>In addition to the brand name, t</w:t>
      </w:r>
      <w:r w:rsidR="00AB4518" w:rsidRPr="00507462">
        <w:rPr>
          <w:rFonts w:cs="Times New Roman"/>
          <w:lang w:val="en-US"/>
        </w:rPr>
        <w:t xml:space="preserve">he groups often </w:t>
      </w:r>
      <w:r w:rsidR="00ED4D62" w:rsidRPr="00507462">
        <w:rPr>
          <w:rFonts w:cs="Times New Roman"/>
          <w:lang w:val="en-US"/>
        </w:rPr>
        <w:t>use</w:t>
      </w:r>
      <w:r w:rsidR="00AB4518" w:rsidRPr="00507462">
        <w:rPr>
          <w:rFonts w:cs="Times New Roman"/>
          <w:lang w:val="en-US"/>
        </w:rPr>
        <w:t xml:space="preserve"> the name of the region </w:t>
      </w:r>
      <w:r w:rsidR="00FB26CE" w:rsidRPr="00507462">
        <w:rPr>
          <w:rFonts w:cs="Times New Roman"/>
          <w:lang w:val="en-US"/>
        </w:rPr>
        <w:t xml:space="preserve">in which </w:t>
      </w:r>
      <w:r w:rsidR="00AB4518" w:rsidRPr="00507462">
        <w:rPr>
          <w:rFonts w:cs="Times New Roman"/>
          <w:lang w:val="en-US"/>
        </w:rPr>
        <w:t>they operate, for example, Islamic State</w:t>
      </w:r>
      <w:r w:rsidR="00FB26CE" w:rsidRPr="00507462">
        <w:rPr>
          <w:rFonts w:cs="Times New Roman"/>
          <w:lang w:val="en-US"/>
        </w:rPr>
        <w:t>-</w:t>
      </w:r>
      <w:r w:rsidR="00AB4518" w:rsidRPr="00507462">
        <w:rPr>
          <w:rFonts w:cs="Times New Roman"/>
          <w:lang w:val="en-US"/>
        </w:rPr>
        <w:t xml:space="preserve">Khorasan that is active in Afghanistan. </w:t>
      </w:r>
      <w:r w:rsidR="00ED4D62" w:rsidRPr="00507462">
        <w:rPr>
          <w:rFonts w:cs="Times New Roman"/>
          <w:lang w:val="en-US"/>
        </w:rPr>
        <w:t>W</w:t>
      </w:r>
      <w:r w:rsidR="00AB4518" w:rsidRPr="00507462">
        <w:rPr>
          <w:rFonts w:cs="Times New Roman"/>
          <w:lang w:val="en-US"/>
        </w:rPr>
        <w:t>e refer to several of th</w:t>
      </w:r>
      <w:r w:rsidR="00ED4D62" w:rsidRPr="00507462">
        <w:rPr>
          <w:rFonts w:cs="Times New Roman"/>
          <w:lang w:val="en-US"/>
        </w:rPr>
        <w:t>e</w:t>
      </w:r>
      <w:r w:rsidR="00AB4518" w:rsidRPr="00507462">
        <w:rPr>
          <w:rFonts w:cs="Times New Roman"/>
          <w:lang w:val="en-US"/>
        </w:rPr>
        <w:t>se groups in the following way:</w:t>
      </w:r>
    </w:p>
    <w:p w14:paraId="66D28DCB" w14:textId="6E29471D" w:rsidR="00AB4518" w:rsidRPr="00507462" w:rsidRDefault="00AB4518" w:rsidP="00BE1628">
      <w:pPr>
        <w:pStyle w:val="ListParagraph"/>
        <w:numPr>
          <w:ilvl w:val="0"/>
          <w:numId w:val="42"/>
        </w:numPr>
        <w:spacing w:after="0" w:line="276" w:lineRule="auto"/>
        <w:rPr>
          <w:rFonts w:cs="Times New Roman"/>
          <w:lang w:val="en-US"/>
        </w:rPr>
      </w:pPr>
      <w:r w:rsidRPr="00507462">
        <w:rPr>
          <w:rFonts w:cs="Times New Roman"/>
          <w:lang w:val="en-US"/>
        </w:rPr>
        <w:t>Islamic State of Iraq and Syria (ISIS): armed conflict in Syria and Iraq</w:t>
      </w:r>
      <w:r w:rsidR="00FB26CE" w:rsidRPr="00507462">
        <w:rPr>
          <w:rFonts w:cs="Times New Roman"/>
          <w:lang w:val="en-US"/>
        </w:rPr>
        <w:t>.</w:t>
      </w:r>
    </w:p>
    <w:p w14:paraId="4FEED9C5" w14:textId="2E0C1871" w:rsidR="00AB4518" w:rsidRPr="00507462" w:rsidRDefault="00AB4518" w:rsidP="00BE1628">
      <w:pPr>
        <w:pStyle w:val="ListParagraph"/>
        <w:numPr>
          <w:ilvl w:val="0"/>
          <w:numId w:val="42"/>
        </w:numPr>
        <w:spacing w:after="0" w:line="276" w:lineRule="auto"/>
        <w:rPr>
          <w:rFonts w:cs="Times New Roman"/>
          <w:lang w:val="en-US"/>
        </w:rPr>
      </w:pPr>
      <w:r w:rsidRPr="00507462">
        <w:rPr>
          <w:rFonts w:cs="Times New Roman"/>
          <w:lang w:val="en-US"/>
        </w:rPr>
        <w:t>Islamic State</w:t>
      </w:r>
      <w:r w:rsidR="00ED4D62" w:rsidRPr="00507462">
        <w:rPr>
          <w:rFonts w:cs="Times New Roman"/>
          <w:lang w:val="en-US"/>
        </w:rPr>
        <w:t>’</w:t>
      </w:r>
      <w:r w:rsidRPr="00507462">
        <w:rPr>
          <w:rFonts w:cs="Times New Roman"/>
          <w:lang w:val="en-US"/>
        </w:rPr>
        <w:t xml:space="preserve">s West Africa Province (ISWAP): </w:t>
      </w:r>
      <w:r w:rsidR="00463C73">
        <w:rPr>
          <w:rFonts w:cs="Times New Roman"/>
          <w:lang w:val="en-US"/>
        </w:rPr>
        <w:t>armed conflict in the Lake Chad region</w:t>
      </w:r>
      <w:r w:rsidR="00FB26CE" w:rsidRPr="00507462">
        <w:rPr>
          <w:rFonts w:cs="Times New Roman"/>
          <w:lang w:val="en-US"/>
        </w:rPr>
        <w:t>.</w:t>
      </w:r>
    </w:p>
    <w:p w14:paraId="63428D89" w14:textId="492CD132" w:rsidR="00AB4518" w:rsidRPr="00507462" w:rsidRDefault="00AB4518" w:rsidP="00BE1628">
      <w:pPr>
        <w:pStyle w:val="ListParagraph"/>
        <w:numPr>
          <w:ilvl w:val="0"/>
          <w:numId w:val="42"/>
        </w:numPr>
        <w:spacing w:after="0" w:line="276" w:lineRule="auto"/>
        <w:rPr>
          <w:rFonts w:cs="Times New Roman"/>
          <w:lang w:val="en-US"/>
        </w:rPr>
      </w:pPr>
      <w:r w:rsidRPr="00507462">
        <w:rPr>
          <w:rFonts w:cs="Times New Roman"/>
          <w:lang w:val="en-US"/>
        </w:rPr>
        <w:t>Islamic State</w:t>
      </w:r>
      <w:r w:rsidR="00FB26CE" w:rsidRPr="00507462">
        <w:rPr>
          <w:rFonts w:cs="Times New Roman"/>
          <w:lang w:val="en-US"/>
        </w:rPr>
        <w:t>-</w:t>
      </w:r>
      <w:r w:rsidRPr="00507462">
        <w:rPr>
          <w:rFonts w:cs="Times New Roman"/>
          <w:lang w:val="en-US"/>
        </w:rPr>
        <w:t xml:space="preserve">Khorasan (IS-K): armed conflict in the </w:t>
      </w:r>
      <w:r w:rsidR="00306C20" w:rsidRPr="00507462">
        <w:rPr>
          <w:rFonts w:cs="Times New Roman"/>
          <w:lang w:val="en-US"/>
        </w:rPr>
        <w:t>Afghan-Pakistani borderlands</w:t>
      </w:r>
      <w:r w:rsidR="00FB26CE" w:rsidRPr="00507462">
        <w:rPr>
          <w:rFonts w:cs="Times New Roman"/>
          <w:lang w:val="en-US"/>
        </w:rPr>
        <w:t>.</w:t>
      </w:r>
    </w:p>
    <w:p w14:paraId="599E6E05" w14:textId="57624B25" w:rsidR="00AB4518" w:rsidRPr="00507462" w:rsidRDefault="00FA5A7F" w:rsidP="00BE1628">
      <w:pPr>
        <w:spacing w:after="0" w:line="276" w:lineRule="auto"/>
        <w:rPr>
          <w:rFonts w:cs="Times New Roman"/>
          <w:lang w:val="en-US"/>
        </w:rPr>
      </w:pPr>
      <w:r w:rsidRPr="00507462">
        <w:rPr>
          <w:rFonts w:cs="Times New Roman"/>
          <w:lang w:val="en-US"/>
        </w:rPr>
        <w:t>Since UCDP GED uses the abbreviation IS for all IS armed groups, w</w:t>
      </w:r>
      <w:r w:rsidR="00AB4518" w:rsidRPr="00507462">
        <w:rPr>
          <w:rFonts w:cs="Times New Roman"/>
          <w:lang w:val="en-US"/>
        </w:rPr>
        <w:t xml:space="preserve">e </w:t>
      </w:r>
      <w:r w:rsidRPr="00507462">
        <w:rPr>
          <w:rFonts w:cs="Times New Roman"/>
          <w:lang w:val="en-US"/>
        </w:rPr>
        <w:t xml:space="preserve">likewise </w:t>
      </w:r>
      <w:r w:rsidR="00AB4518" w:rsidRPr="00507462">
        <w:rPr>
          <w:rFonts w:cs="Times New Roman"/>
          <w:lang w:val="en-US"/>
        </w:rPr>
        <w:t xml:space="preserve">use the abbreviation IS for </w:t>
      </w:r>
      <w:r w:rsidRPr="00507462">
        <w:rPr>
          <w:rFonts w:cs="Times New Roman"/>
          <w:lang w:val="en-US"/>
        </w:rPr>
        <w:t xml:space="preserve">the </w:t>
      </w:r>
      <w:r w:rsidR="00AB4518" w:rsidRPr="00507462">
        <w:rPr>
          <w:rFonts w:cs="Times New Roman"/>
          <w:lang w:val="en-US"/>
        </w:rPr>
        <w:t xml:space="preserve">groups in the tables </w:t>
      </w:r>
      <w:r w:rsidR="00FA3B8C" w:rsidRPr="00507462">
        <w:rPr>
          <w:rFonts w:cs="Times New Roman"/>
          <w:lang w:val="en-US"/>
        </w:rPr>
        <w:t>that</w:t>
      </w:r>
      <w:r w:rsidR="00AB4518" w:rsidRPr="00507462">
        <w:rPr>
          <w:rFonts w:cs="Times New Roman"/>
          <w:lang w:val="en-US"/>
        </w:rPr>
        <w:t xml:space="preserve"> list the conflict actors involved in our case studies and in the network graphs </w:t>
      </w:r>
      <w:r w:rsidR="00ED4D62" w:rsidRPr="00507462">
        <w:rPr>
          <w:rFonts w:cs="Times New Roman"/>
          <w:lang w:val="en-US"/>
        </w:rPr>
        <w:t xml:space="preserve">that depict </w:t>
      </w:r>
      <w:r w:rsidR="00AB4518" w:rsidRPr="00507462">
        <w:rPr>
          <w:rFonts w:cs="Times New Roman"/>
          <w:lang w:val="en-US"/>
        </w:rPr>
        <w:t xml:space="preserve">the </w:t>
      </w:r>
      <w:r w:rsidR="00FA3B8C" w:rsidRPr="00507462">
        <w:rPr>
          <w:rFonts w:cs="Times New Roman"/>
          <w:lang w:val="en-US"/>
        </w:rPr>
        <w:t xml:space="preserve">actors’ </w:t>
      </w:r>
      <w:r w:rsidR="00AB4518" w:rsidRPr="00507462">
        <w:rPr>
          <w:rFonts w:cs="Times New Roman"/>
          <w:lang w:val="en-US"/>
        </w:rPr>
        <w:t xml:space="preserve">engagements. </w:t>
      </w:r>
    </w:p>
    <w:p w14:paraId="2558DE9B" w14:textId="77777777" w:rsidR="001831B6" w:rsidRPr="00507462" w:rsidRDefault="001831B6" w:rsidP="00BE1628">
      <w:pPr>
        <w:spacing w:after="0" w:line="276" w:lineRule="auto"/>
        <w:rPr>
          <w:rFonts w:cs="Times New Roman"/>
          <w:lang w:val="en-US"/>
        </w:rPr>
      </w:pPr>
    </w:p>
    <w:p w14:paraId="613FA795" w14:textId="77777777" w:rsidR="001831B6" w:rsidRPr="00507462" w:rsidRDefault="001831B6" w:rsidP="00BE1628">
      <w:pPr>
        <w:spacing w:after="0" w:line="276" w:lineRule="auto"/>
        <w:rPr>
          <w:rFonts w:cs="Times New Roman"/>
          <w:lang w:val="en-US"/>
        </w:rPr>
      </w:pPr>
    </w:p>
    <w:p w14:paraId="2214B1F5" w14:textId="77777777" w:rsidR="001831B6" w:rsidRPr="00507462" w:rsidRDefault="001831B6" w:rsidP="00BE1628">
      <w:pPr>
        <w:spacing w:after="0" w:line="276" w:lineRule="auto"/>
        <w:rPr>
          <w:rFonts w:cs="Times New Roman"/>
          <w:lang w:val="en-US"/>
        </w:rPr>
      </w:pPr>
    </w:p>
    <w:p w14:paraId="6C839B48" w14:textId="77777777" w:rsidR="001831B6" w:rsidRPr="00507462" w:rsidRDefault="001831B6" w:rsidP="00BE1628">
      <w:pPr>
        <w:spacing w:after="0" w:line="276" w:lineRule="auto"/>
        <w:rPr>
          <w:rFonts w:cs="Times New Roman"/>
          <w:lang w:val="en-US"/>
        </w:rPr>
      </w:pPr>
    </w:p>
    <w:tbl>
      <w:tblPr>
        <w:tblStyle w:val="GridTable1Light"/>
        <w:tblW w:w="0" w:type="auto"/>
        <w:tblLook w:val="04A0" w:firstRow="1" w:lastRow="0" w:firstColumn="1" w:lastColumn="0" w:noHBand="0" w:noVBand="1"/>
      </w:tblPr>
      <w:tblGrid>
        <w:gridCol w:w="828"/>
        <w:gridCol w:w="3106"/>
        <w:gridCol w:w="2859"/>
        <w:gridCol w:w="2223"/>
      </w:tblGrid>
      <w:tr w:rsidR="001831B6" w:rsidRPr="00507462" w14:paraId="513A40A5" w14:textId="77777777" w:rsidTr="00CE5F38">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F0CDDB7" w14:textId="77777777" w:rsidR="001831B6" w:rsidRPr="00507462" w:rsidRDefault="001831B6" w:rsidP="00CE5F38">
            <w:pPr>
              <w:spacing w:line="276" w:lineRule="auto"/>
              <w:jc w:val="left"/>
              <w:rPr>
                <w:rFonts w:eastAsia="Times New Roman" w:cs="Times New Roman"/>
                <w:lang w:val="en-US" w:eastAsia="en-GB"/>
              </w:rPr>
            </w:pPr>
            <w:r w:rsidRPr="00507462">
              <w:rPr>
                <w:rFonts w:cs="Times New Roman"/>
                <w:lang w:val="en-US"/>
              </w:rPr>
              <w:t>UCDP GED ID</w:t>
            </w:r>
          </w:p>
        </w:tc>
        <w:tc>
          <w:tcPr>
            <w:tcW w:w="3106" w:type="dxa"/>
            <w:hideMark/>
          </w:tcPr>
          <w:p w14:paraId="1BA27ACB" w14:textId="77777777" w:rsidR="001831B6" w:rsidRPr="00507462" w:rsidRDefault="001831B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UCDP NAME</w:t>
            </w:r>
            <w:r w:rsidRPr="00507462">
              <w:rPr>
                <w:rStyle w:val="EndnoteReference"/>
                <w:rFonts w:cs="Times New Roman"/>
                <w:lang w:val="en-US"/>
              </w:rPr>
              <w:endnoteReference w:id="25"/>
            </w:r>
          </w:p>
        </w:tc>
        <w:tc>
          <w:tcPr>
            <w:tcW w:w="2859" w:type="dxa"/>
          </w:tcPr>
          <w:p w14:paraId="434D71E5" w14:textId="77777777" w:rsidR="001831B6" w:rsidRPr="00507462" w:rsidRDefault="001831B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cs="Times New Roman"/>
                <w:lang w:val="en-US"/>
              </w:rPr>
              <w:t>FULL/OTHER NAME</w:t>
            </w:r>
            <w:r w:rsidRPr="00507462">
              <w:rPr>
                <w:rStyle w:val="EndnoteReference"/>
                <w:rFonts w:cs="Times New Roman"/>
                <w:lang w:val="en-US"/>
              </w:rPr>
              <w:endnoteReference w:id="26"/>
            </w:r>
          </w:p>
        </w:tc>
        <w:tc>
          <w:tcPr>
            <w:tcW w:w="2223" w:type="dxa"/>
          </w:tcPr>
          <w:p w14:paraId="0D174838" w14:textId="77777777" w:rsidR="001831B6" w:rsidRPr="00507462" w:rsidRDefault="001831B6" w:rsidP="00CE5F38">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lang w:val="en-US"/>
              </w:rPr>
            </w:pPr>
            <w:r w:rsidRPr="00507462">
              <w:rPr>
                <w:rFonts w:cs="Times New Roman"/>
                <w:lang w:val="en-US"/>
              </w:rPr>
              <w:t>CONFLICT-CONNECTING MECHANISM</w:t>
            </w:r>
            <w:r w:rsidRPr="00507462">
              <w:rPr>
                <w:rStyle w:val="EndnoteReference"/>
                <w:rFonts w:cs="Times New Roman"/>
                <w:lang w:val="en-US"/>
              </w:rPr>
              <w:endnoteReference w:id="27"/>
            </w:r>
          </w:p>
        </w:tc>
      </w:tr>
      <w:tr w:rsidR="001831B6" w:rsidRPr="00507462" w14:paraId="26482264"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42CECB8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43</w:t>
            </w:r>
          </w:p>
        </w:tc>
        <w:tc>
          <w:tcPr>
            <w:tcW w:w="3106" w:type="dxa"/>
            <w:hideMark/>
          </w:tcPr>
          <w:p w14:paraId="12633F8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16</w:t>
            </w:r>
            <w:r w:rsidRPr="00507462">
              <w:rPr>
                <w:rFonts w:eastAsia="Times New Roman" w:cs="Times New Roman"/>
                <w:color w:val="000000"/>
                <w:vertAlign w:val="superscript"/>
                <w:lang w:val="en-US" w:eastAsia="en-GB"/>
              </w:rPr>
              <w:t>th</w:t>
            </w:r>
            <w:r w:rsidRPr="00507462">
              <w:rPr>
                <w:rFonts w:eastAsia="Times New Roman" w:cs="Times New Roman"/>
                <w:color w:val="000000"/>
                <w:lang w:val="en-US" w:eastAsia="en-GB"/>
              </w:rPr>
              <w:t xml:space="preserve"> Division, Islamic Front, Jabhat Fateh al-Sham</w:t>
            </w:r>
          </w:p>
        </w:tc>
        <w:tc>
          <w:tcPr>
            <w:tcW w:w="2859" w:type="dxa"/>
          </w:tcPr>
          <w:p w14:paraId="0489FCF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CB9283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A00A10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85C2574"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83</w:t>
            </w:r>
          </w:p>
        </w:tc>
        <w:tc>
          <w:tcPr>
            <w:tcW w:w="3106" w:type="dxa"/>
            <w:hideMark/>
          </w:tcPr>
          <w:p w14:paraId="4215A5C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1920 Revolution Brigades</w:t>
            </w:r>
          </w:p>
        </w:tc>
        <w:tc>
          <w:tcPr>
            <w:tcW w:w="2859" w:type="dxa"/>
          </w:tcPr>
          <w:p w14:paraId="5385F74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56BF77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999FD9F"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52EC13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20</w:t>
            </w:r>
          </w:p>
        </w:tc>
        <w:tc>
          <w:tcPr>
            <w:tcW w:w="3106" w:type="dxa"/>
            <w:hideMark/>
          </w:tcPr>
          <w:p w14:paraId="1DB6565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23</w:t>
            </w:r>
            <w:r w:rsidRPr="00507462">
              <w:rPr>
                <w:rFonts w:eastAsia="Times New Roman" w:cs="Times New Roman"/>
                <w:color w:val="000000"/>
                <w:vertAlign w:val="superscript"/>
                <w:lang w:val="en-US" w:eastAsia="en-GB"/>
              </w:rPr>
              <w:t>rd</w:t>
            </w:r>
            <w:r w:rsidRPr="00507462">
              <w:rPr>
                <w:rFonts w:eastAsia="Times New Roman" w:cs="Times New Roman"/>
                <w:color w:val="000000"/>
                <w:lang w:val="en-US" w:eastAsia="en-GB"/>
              </w:rPr>
              <w:t xml:space="preserve"> Division, </w:t>
            </w: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Jaysh al Nasr, Jaysh al-</w:t>
            </w:r>
            <w:proofErr w:type="spellStart"/>
            <w:r w:rsidRPr="00507462">
              <w:rPr>
                <w:rFonts w:eastAsia="Times New Roman" w:cs="Times New Roman"/>
                <w:color w:val="000000"/>
                <w:lang w:val="en-US" w:eastAsia="en-GB"/>
              </w:rPr>
              <w:t>Nukhba</w:t>
            </w:r>
            <w:proofErr w:type="spellEnd"/>
            <w:r w:rsidRPr="00507462">
              <w:rPr>
                <w:rFonts w:eastAsia="Times New Roman" w:cs="Times New Roman"/>
                <w:color w:val="000000"/>
                <w:lang w:val="en-US" w:eastAsia="en-GB"/>
              </w:rPr>
              <w:t>, Nour al-Din al-</w:t>
            </w:r>
            <w:proofErr w:type="spellStart"/>
            <w:r w:rsidRPr="00507462">
              <w:rPr>
                <w:rFonts w:eastAsia="Times New Roman" w:cs="Times New Roman"/>
                <w:color w:val="000000"/>
                <w:lang w:val="en-US" w:eastAsia="en-GB"/>
              </w:rPr>
              <w:t>Zenki</w:t>
            </w:r>
            <w:proofErr w:type="spellEnd"/>
            <w:r w:rsidRPr="00507462">
              <w:rPr>
                <w:rFonts w:eastAsia="Times New Roman" w:cs="Times New Roman"/>
                <w:color w:val="000000"/>
                <w:lang w:val="en-US" w:eastAsia="en-GB"/>
              </w:rPr>
              <w:t>, Sham Legion, SNA</w:t>
            </w:r>
          </w:p>
        </w:tc>
        <w:tc>
          <w:tcPr>
            <w:tcW w:w="2859" w:type="dxa"/>
          </w:tcPr>
          <w:p w14:paraId="771BCE1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0BDBA2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708A45C"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3A385BD"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24</w:t>
            </w:r>
          </w:p>
        </w:tc>
        <w:tc>
          <w:tcPr>
            <w:tcW w:w="3106" w:type="dxa"/>
            <w:hideMark/>
          </w:tcPr>
          <w:p w14:paraId="634EAC3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23</w:t>
            </w:r>
            <w:r w:rsidRPr="00507462">
              <w:rPr>
                <w:rFonts w:eastAsia="Times New Roman" w:cs="Times New Roman"/>
                <w:color w:val="000000"/>
                <w:vertAlign w:val="superscript"/>
                <w:lang w:val="en-US" w:eastAsia="en-GB"/>
              </w:rPr>
              <w:t>rd</w:t>
            </w:r>
            <w:r w:rsidRPr="00507462">
              <w:rPr>
                <w:rFonts w:eastAsia="Times New Roman" w:cs="Times New Roman"/>
                <w:color w:val="000000"/>
                <w:lang w:val="en-US" w:eastAsia="en-GB"/>
              </w:rPr>
              <w:t xml:space="preserve"> Division, Jaysh al Nasr, Jaysh al-</w:t>
            </w:r>
            <w:proofErr w:type="spellStart"/>
            <w:r w:rsidRPr="00507462">
              <w:rPr>
                <w:rFonts w:eastAsia="Times New Roman" w:cs="Times New Roman"/>
                <w:color w:val="000000"/>
                <w:lang w:val="en-US" w:eastAsia="en-GB"/>
              </w:rPr>
              <w:t>Nukhba</w:t>
            </w:r>
            <w:proofErr w:type="spellEnd"/>
            <w:r w:rsidRPr="00507462">
              <w:rPr>
                <w:rFonts w:eastAsia="Times New Roman" w:cs="Times New Roman"/>
                <w:color w:val="000000"/>
                <w:lang w:val="en-US" w:eastAsia="en-GB"/>
              </w:rPr>
              <w:t>, Sham Legion, SNA, Syrian Liberation Front</w:t>
            </w:r>
          </w:p>
        </w:tc>
        <w:tc>
          <w:tcPr>
            <w:tcW w:w="2859" w:type="dxa"/>
          </w:tcPr>
          <w:p w14:paraId="5C31A8A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81FCD0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E920BE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196472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886</w:t>
            </w:r>
          </w:p>
        </w:tc>
        <w:tc>
          <w:tcPr>
            <w:tcW w:w="3106" w:type="dxa"/>
            <w:hideMark/>
          </w:tcPr>
          <w:p w14:paraId="1D343BA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AH</w:t>
            </w:r>
          </w:p>
        </w:tc>
        <w:tc>
          <w:tcPr>
            <w:tcW w:w="2859" w:type="dxa"/>
          </w:tcPr>
          <w:p w14:paraId="77E1F82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roofErr w:type="spellStart"/>
            <w:r w:rsidRPr="00507462">
              <w:rPr>
                <w:rFonts w:eastAsia="Times New Roman" w:cs="Times New Roman"/>
                <w:color w:val="000000"/>
                <w:lang w:val="en-US" w:eastAsia="en-GB"/>
              </w:rPr>
              <w:t>Asaib</w:t>
            </w:r>
            <w:proofErr w:type="spellEnd"/>
            <w:r w:rsidRPr="00507462">
              <w:rPr>
                <w:rFonts w:eastAsia="Times New Roman" w:cs="Times New Roman"/>
                <w:color w:val="000000"/>
                <w:lang w:val="en-US" w:eastAsia="en-GB"/>
              </w:rPr>
              <w:t xml:space="preserve"> Ahl al-Haqq</w:t>
            </w:r>
          </w:p>
        </w:tc>
        <w:tc>
          <w:tcPr>
            <w:tcW w:w="2223" w:type="dxa"/>
          </w:tcPr>
          <w:p w14:paraId="32FA7CC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53095F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3DF717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63</w:t>
            </w:r>
          </w:p>
        </w:tc>
        <w:tc>
          <w:tcPr>
            <w:tcW w:w="3106" w:type="dxa"/>
            <w:hideMark/>
          </w:tcPr>
          <w:p w14:paraId="3E0FAB5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fad</w:t>
            </w:r>
            <w:proofErr w:type="spellEnd"/>
            <w:r w:rsidRPr="00507462">
              <w:rPr>
                <w:rFonts w:eastAsia="Times New Roman" w:cs="Times New Roman"/>
                <w:color w:val="000000"/>
                <w:lang w:val="en-US" w:eastAsia="en-GB"/>
              </w:rPr>
              <w:t xml:space="preserve"> al Rasoul Brigade</w:t>
            </w:r>
          </w:p>
        </w:tc>
        <w:tc>
          <w:tcPr>
            <w:tcW w:w="2859" w:type="dxa"/>
          </w:tcPr>
          <w:p w14:paraId="7A2CA6F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E0DDEF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5050E8F"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3F5B02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72</w:t>
            </w:r>
          </w:p>
        </w:tc>
        <w:tc>
          <w:tcPr>
            <w:tcW w:w="3106" w:type="dxa"/>
            <w:hideMark/>
          </w:tcPr>
          <w:p w14:paraId="0372601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fad</w:t>
            </w:r>
            <w:proofErr w:type="spellEnd"/>
            <w:r w:rsidRPr="00507462">
              <w:rPr>
                <w:rFonts w:eastAsia="Times New Roman" w:cs="Times New Roman"/>
                <w:color w:val="000000"/>
                <w:lang w:val="en-US" w:eastAsia="en-GB"/>
              </w:rPr>
              <w:t xml:space="preserve"> al Rasoul Brigade, </w:t>
            </w: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al-Farouq Brigades, </w:t>
            </w:r>
            <w:proofErr w:type="spellStart"/>
            <w:r w:rsidRPr="00507462">
              <w:rPr>
                <w:rFonts w:eastAsia="Times New Roman" w:cs="Times New Roman"/>
                <w:color w:val="000000"/>
                <w:lang w:val="en-US" w:eastAsia="en-GB"/>
              </w:rPr>
              <w:t>Ghuraba</w:t>
            </w:r>
            <w:proofErr w:type="spellEnd"/>
            <w:r w:rsidRPr="00507462">
              <w:rPr>
                <w:rFonts w:eastAsia="Times New Roman" w:cs="Times New Roman"/>
                <w:color w:val="000000"/>
                <w:lang w:val="en-US" w:eastAsia="en-GB"/>
              </w:rPr>
              <w:t xml:space="preserve"> al-Sham, IS, Jabhat Fateh al-Sham, Jazeera-Euphrates Liberation Front, Liwa al-Fateh</w:t>
            </w:r>
          </w:p>
        </w:tc>
        <w:tc>
          <w:tcPr>
            <w:tcW w:w="2859" w:type="dxa"/>
          </w:tcPr>
          <w:p w14:paraId="55DE23F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617402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64370C3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E0C372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65</w:t>
            </w:r>
          </w:p>
        </w:tc>
        <w:tc>
          <w:tcPr>
            <w:tcW w:w="3106" w:type="dxa"/>
            <w:hideMark/>
          </w:tcPr>
          <w:p w14:paraId="25ABA2C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fad</w:t>
            </w:r>
            <w:proofErr w:type="spellEnd"/>
            <w:r w:rsidRPr="00507462">
              <w:rPr>
                <w:rFonts w:eastAsia="Times New Roman" w:cs="Times New Roman"/>
                <w:color w:val="000000"/>
                <w:lang w:val="en-US" w:eastAsia="en-GB"/>
              </w:rPr>
              <w:t xml:space="preserve"> al Rasoul Brigade, </w:t>
            </w: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IS, Islamic Kurdish Front, Jabhat Fateh al-Sham</w:t>
            </w:r>
          </w:p>
        </w:tc>
        <w:tc>
          <w:tcPr>
            <w:tcW w:w="2859" w:type="dxa"/>
          </w:tcPr>
          <w:p w14:paraId="4490E2E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55D37E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13FDEB00"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EDC454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54</w:t>
            </w:r>
          </w:p>
        </w:tc>
        <w:tc>
          <w:tcPr>
            <w:tcW w:w="3106" w:type="dxa"/>
            <w:hideMark/>
          </w:tcPr>
          <w:p w14:paraId="535B014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w:t>
            </w:r>
          </w:p>
        </w:tc>
        <w:tc>
          <w:tcPr>
            <w:tcW w:w="2859" w:type="dxa"/>
          </w:tcPr>
          <w:p w14:paraId="654CA8A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8EF00C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1DE8EF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F2D198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76</w:t>
            </w:r>
          </w:p>
        </w:tc>
        <w:tc>
          <w:tcPr>
            <w:tcW w:w="3106" w:type="dxa"/>
            <w:hideMark/>
          </w:tcPr>
          <w:p w14:paraId="5038D7D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al-Tawhid Brigade, IS, Islamic Kurdish Front, Jabhat Fateh al-Sham</w:t>
            </w:r>
          </w:p>
        </w:tc>
        <w:tc>
          <w:tcPr>
            <w:tcW w:w="2859" w:type="dxa"/>
          </w:tcPr>
          <w:p w14:paraId="2FBD026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1115B0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0FCC862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220392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67</w:t>
            </w:r>
          </w:p>
        </w:tc>
        <w:tc>
          <w:tcPr>
            <w:tcW w:w="3106" w:type="dxa"/>
            <w:hideMark/>
          </w:tcPr>
          <w:p w14:paraId="493D902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al-Tawhid Brigade, IS, Jabhat Fateh al-Sham</w:t>
            </w:r>
          </w:p>
        </w:tc>
        <w:tc>
          <w:tcPr>
            <w:tcW w:w="2859" w:type="dxa"/>
          </w:tcPr>
          <w:p w14:paraId="59D1125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4B9325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6826DE4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44249A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042</w:t>
            </w:r>
          </w:p>
        </w:tc>
        <w:tc>
          <w:tcPr>
            <w:tcW w:w="3106" w:type="dxa"/>
            <w:hideMark/>
          </w:tcPr>
          <w:p w14:paraId="6E103ED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FSA, HTS, Jaysh al-Islam</w:t>
            </w:r>
          </w:p>
        </w:tc>
        <w:tc>
          <w:tcPr>
            <w:tcW w:w="2859" w:type="dxa"/>
          </w:tcPr>
          <w:p w14:paraId="0047C0A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 xml:space="preserve">FSA: Free Syrian Army, HTS: </w:t>
            </w:r>
            <w:proofErr w:type="spellStart"/>
            <w:r w:rsidRPr="00507462">
              <w:rPr>
                <w:rFonts w:eastAsia="Times New Roman" w:cs="Times New Roman"/>
                <w:color w:val="000000"/>
                <w:lang w:val="en-US" w:eastAsia="en-GB"/>
              </w:rPr>
              <w:t>Hay’at</w:t>
            </w:r>
            <w:proofErr w:type="spellEnd"/>
            <w:r w:rsidRPr="00507462">
              <w:rPr>
                <w:rFonts w:eastAsia="Times New Roman" w:cs="Times New Roman"/>
                <w:color w:val="000000"/>
                <w:lang w:val="en-US" w:eastAsia="en-GB"/>
              </w:rPr>
              <w:t xml:space="preserve"> Tahrir al Sham</w:t>
            </w:r>
          </w:p>
        </w:tc>
        <w:tc>
          <w:tcPr>
            <w:tcW w:w="2223" w:type="dxa"/>
          </w:tcPr>
          <w:p w14:paraId="5BB5CA8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7BE22A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629439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702</w:t>
            </w:r>
          </w:p>
        </w:tc>
        <w:tc>
          <w:tcPr>
            <w:tcW w:w="3106" w:type="dxa"/>
            <w:hideMark/>
          </w:tcPr>
          <w:p w14:paraId="6813123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FSA, Jabhat Fateh al-Sham, Jaysh al-Islam</w:t>
            </w:r>
          </w:p>
        </w:tc>
        <w:tc>
          <w:tcPr>
            <w:tcW w:w="2859" w:type="dxa"/>
          </w:tcPr>
          <w:p w14:paraId="3EAE5BF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20BBF7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821B54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44477B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572</w:t>
            </w:r>
          </w:p>
        </w:tc>
        <w:tc>
          <w:tcPr>
            <w:tcW w:w="3106" w:type="dxa"/>
            <w:hideMark/>
          </w:tcPr>
          <w:p w14:paraId="41B1D53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Furqan Brigades, Jabhat Fateh al-Sham, Jaysh al-Islam, Yarmouk Army</w:t>
            </w:r>
          </w:p>
        </w:tc>
        <w:tc>
          <w:tcPr>
            <w:tcW w:w="2859" w:type="dxa"/>
          </w:tcPr>
          <w:p w14:paraId="5E4E679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0E9E5C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7FBC931"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30351DE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056</w:t>
            </w:r>
          </w:p>
        </w:tc>
        <w:tc>
          <w:tcPr>
            <w:tcW w:w="3106" w:type="dxa"/>
            <w:hideMark/>
          </w:tcPr>
          <w:p w14:paraId="00C9A8A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HTS, Southern Front</w:t>
            </w:r>
          </w:p>
        </w:tc>
        <w:tc>
          <w:tcPr>
            <w:tcW w:w="2859" w:type="dxa"/>
          </w:tcPr>
          <w:p w14:paraId="5357326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3351F3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8E43A9B"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1621D7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89</w:t>
            </w:r>
          </w:p>
        </w:tc>
        <w:tc>
          <w:tcPr>
            <w:tcW w:w="3106" w:type="dxa"/>
            <w:hideMark/>
          </w:tcPr>
          <w:p w14:paraId="3C112EB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Jabhat Fateh al-Sham</w:t>
            </w:r>
          </w:p>
        </w:tc>
        <w:tc>
          <w:tcPr>
            <w:tcW w:w="2859" w:type="dxa"/>
          </w:tcPr>
          <w:p w14:paraId="7A398C6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CCB28A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314030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6A92A4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lastRenderedPageBreak/>
              <w:t>7498</w:t>
            </w:r>
          </w:p>
        </w:tc>
        <w:tc>
          <w:tcPr>
            <w:tcW w:w="3106" w:type="dxa"/>
            <w:hideMark/>
          </w:tcPr>
          <w:p w14:paraId="72C76A5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Jabhat Fateh al-Sham, Jaysh al-Islam, Jaysh </w:t>
            </w:r>
            <w:proofErr w:type="spellStart"/>
            <w:r w:rsidRPr="00507462">
              <w:rPr>
                <w:rFonts w:eastAsia="Times New Roman" w:cs="Times New Roman"/>
                <w:color w:val="000000"/>
                <w:lang w:val="en-US" w:eastAsia="en-GB"/>
              </w:rPr>
              <w:t>Asoud</w:t>
            </w:r>
            <w:proofErr w:type="spellEnd"/>
            <w:r w:rsidRPr="00507462">
              <w:rPr>
                <w:rFonts w:eastAsia="Times New Roman" w:cs="Times New Roman"/>
                <w:color w:val="000000"/>
                <w:lang w:val="en-US" w:eastAsia="en-GB"/>
              </w:rPr>
              <w:t xml:space="preserve"> al-</w:t>
            </w:r>
            <w:proofErr w:type="spellStart"/>
            <w:r w:rsidRPr="00507462">
              <w:rPr>
                <w:rFonts w:eastAsia="Times New Roman" w:cs="Times New Roman"/>
                <w:color w:val="000000"/>
                <w:lang w:val="en-US" w:eastAsia="en-GB"/>
              </w:rPr>
              <w:t>Sharqiya</w:t>
            </w:r>
            <w:proofErr w:type="spellEnd"/>
            <w:r w:rsidRPr="00507462">
              <w:rPr>
                <w:rFonts w:eastAsia="Times New Roman" w:cs="Times New Roman"/>
                <w:color w:val="000000"/>
                <w:lang w:val="en-US" w:eastAsia="en-GB"/>
              </w:rPr>
              <w:t>, Martyr Lieutenant Ahmed Abdou Brigades, Rahman Corps</w:t>
            </w:r>
          </w:p>
        </w:tc>
        <w:tc>
          <w:tcPr>
            <w:tcW w:w="2859" w:type="dxa"/>
          </w:tcPr>
          <w:p w14:paraId="67484EB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BFFE57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6286FD0"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1C48E0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532</w:t>
            </w:r>
          </w:p>
        </w:tc>
        <w:tc>
          <w:tcPr>
            <w:tcW w:w="3106" w:type="dxa"/>
            <w:hideMark/>
          </w:tcPr>
          <w:p w14:paraId="5C89EA7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al-Sham, Jabhat Fateh al-Sham, Southern Front</w:t>
            </w:r>
          </w:p>
        </w:tc>
        <w:tc>
          <w:tcPr>
            <w:tcW w:w="2859" w:type="dxa"/>
          </w:tcPr>
          <w:p w14:paraId="31F4464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339A98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2E9E0B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856500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01</w:t>
            </w:r>
          </w:p>
        </w:tc>
        <w:tc>
          <w:tcPr>
            <w:tcW w:w="3106" w:type="dxa"/>
            <w:hideMark/>
          </w:tcPr>
          <w:p w14:paraId="52485E9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hrar</w:t>
            </w:r>
            <w:proofErr w:type="spellEnd"/>
            <w:r w:rsidRPr="00507462">
              <w:rPr>
                <w:rFonts w:eastAsia="Times New Roman" w:cs="Times New Roman"/>
                <w:color w:val="000000"/>
                <w:lang w:val="en-US" w:eastAsia="en-GB"/>
              </w:rPr>
              <w:t xml:space="preserve"> </w:t>
            </w:r>
            <w:proofErr w:type="spellStart"/>
            <w:r w:rsidRPr="00507462">
              <w:rPr>
                <w:rFonts w:eastAsia="Times New Roman" w:cs="Times New Roman"/>
                <w:color w:val="000000"/>
                <w:lang w:val="en-US" w:eastAsia="en-GB"/>
              </w:rPr>
              <w:t>Ghurayan</w:t>
            </w:r>
            <w:proofErr w:type="spellEnd"/>
          </w:p>
        </w:tc>
        <w:tc>
          <w:tcPr>
            <w:tcW w:w="2859" w:type="dxa"/>
          </w:tcPr>
          <w:p w14:paraId="3D61254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2E0535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32681D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15E711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155</w:t>
            </w:r>
          </w:p>
        </w:tc>
        <w:tc>
          <w:tcPr>
            <w:tcW w:w="3106" w:type="dxa"/>
            <w:hideMark/>
          </w:tcPr>
          <w:p w14:paraId="7F26854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knaf</w:t>
            </w:r>
            <w:proofErr w:type="spellEnd"/>
            <w:r w:rsidRPr="00507462">
              <w:rPr>
                <w:rFonts w:eastAsia="Times New Roman" w:cs="Times New Roman"/>
                <w:color w:val="000000"/>
                <w:lang w:val="en-US" w:eastAsia="en-GB"/>
              </w:rPr>
              <w:t xml:space="preserve"> Bait al-</w:t>
            </w:r>
            <w:proofErr w:type="spellStart"/>
            <w:r w:rsidRPr="00507462">
              <w:rPr>
                <w:rFonts w:eastAsia="Times New Roman" w:cs="Times New Roman"/>
                <w:color w:val="000000"/>
                <w:lang w:val="en-US" w:eastAsia="en-GB"/>
              </w:rPr>
              <w:t>Maqdis</w:t>
            </w:r>
            <w:proofErr w:type="spellEnd"/>
            <w:r w:rsidRPr="00507462">
              <w:rPr>
                <w:rFonts w:eastAsia="Times New Roman" w:cs="Times New Roman"/>
                <w:color w:val="000000"/>
                <w:lang w:val="en-US" w:eastAsia="en-GB"/>
              </w:rPr>
              <w:t>, HTS, Jaysh al-Islam</w:t>
            </w:r>
          </w:p>
        </w:tc>
        <w:tc>
          <w:tcPr>
            <w:tcW w:w="2859" w:type="dxa"/>
          </w:tcPr>
          <w:p w14:paraId="03D415E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A5893A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4BD8F7C"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74F998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92</w:t>
            </w:r>
          </w:p>
        </w:tc>
        <w:tc>
          <w:tcPr>
            <w:tcW w:w="3106" w:type="dxa"/>
            <w:hideMark/>
          </w:tcPr>
          <w:p w14:paraId="73C19F0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knaf</w:t>
            </w:r>
            <w:proofErr w:type="spellEnd"/>
            <w:r w:rsidRPr="00507462">
              <w:rPr>
                <w:rFonts w:eastAsia="Times New Roman" w:cs="Times New Roman"/>
                <w:color w:val="000000"/>
                <w:lang w:val="en-US" w:eastAsia="en-GB"/>
              </w:rPr>
              <w:t xml:space="preserve"> Bait al-</w:t>
            </w:r>
            <w:proofErr w:type="spellStart"/>
            <w:r w:rsidRPr="00507462">
              <w:rPr>
                <w:rFonts w:eastAsia="Times New Roman" w:cs="Times New Roman"/>
                <w:color w:val="000000"/>
                <w:lang w:val="en-US" w:eastAsia="en-GB"/>
              </w:rPr>
              <w:t>Maqdis</w:t>
            </w:r>
            <w:proofErr w:type="spellEnd"/>
            <w:r w:rsidRPr="00507462">
              <w:rPr>
                <w:rFonts w:eastAsia="Times New Roman" w:cs="Times New Roman"/>
                <w:color w:val="000000"/>
                <w:lang w:val="en-US" w:eastAsia="en-GB"/>
              </w:rPr>
              <w:t>, HTS, Jaysh al-Islam, Sons of Yarmouk Movement, Southern Front</w:t>
            </w:r>
          </w:p>
        </w:tc>
        <w:tc>
          <w:tcPr>
            <w:tcW w:w="2859" w:type="dxa"/>
          </w:tcPr>
          <w:p w14:paraId="65FE478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70ACF3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E35E30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7365B9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78</w:t>
            </w:r>
          </w:p>
        </w:tc>
        <w:tc>
          <w:tcPr>
            <w:tcW w:w="3106" w:type="dxa"/>
            <w:hideMark/>
          </w:tcPr>
          <w:p w14:paraId="1B649E0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Aknaf</w:t>
            </w:r>
            <w:proofErr w:type="spellEnd"/>
            <w:r w:rsidRPr="00507462">
              <w:rPr>
                <w:rFonts w:eastAsia="Times New Roman" w:cs="Times New Roman"/>
                <w:color w:val="000000"/>
                <w:lang w:val="en-US" w:eastAsia="en-GB"/>
              </w:rPr>
              <w:t xml:space="preserve"> Bait al-</w:t>
            </w:r>
            <w:proofErr w:type="spellStart"/>
            <w:r w:rsidRPr="00507462">
              <w:rPr>
                <w:rFonts w:eastAsia="Times New Roman" w:cs="Times New Roman"/>
                <w:color w:val="000000"/>
                <w:lang w:val="en-US" w:eastAsia="en-GB"/>
              </w:rPr>
              <w:t>Maqdis</w:t>
            </w:r>
            <w:proofErr w:type="spellEnd"/>
            <w:r w:rsidRPr="00507462">
              <w:rPr>
                <w:rFonts w:eastAsia="Times New Roman" w:cs="Times New Roman"/>
                <w:color w:val="000000"/>
                <w:lang w:val="en-US" w:eastAsia="en-GB"/>
              </w:rPr>
              <w:t>, Jaysh al-Islam, PFLP-GC</w:t>
            </w:r>
          </w:p>
        </w:tc>
        <w:tc>
          <w:tcPr>
            <w:tcW w:w="2859" w:type="dxa"/>
          </w:tcPr>
          <w:p w14:paraId="7E0E404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PFLP-GC: Popular Front for the Liberation of Palestine-General Command</w:t>
            </w:r>
          </w:p>
        </w:tc>
        <w:tc>
          <w:tcPr>
            <w:tcW w:w="2223" w:type="dxa"/>
          </w:tcPr>
          <w:p w14:paraId="03C52C0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3ACD09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4535404"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659</w:t>
            </w:r>
          </w:p>
        </w:tc>
        <w:tc>
          <w:tcPr>
            <w:tcW w:w="3106" w:type="dxa"/>
            <w:hideMark/>
          </w:tcPr>
          <w:p w14:paraId="7BCAFA7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l-Mahdi Army</w:t>
            </w:r>
          </w:p>
        </w:tc>
        <w:tc>
          <w:tcPr>
            <w:tcW w:w="2859" w:type="dxa"/>
          </w:tcPr>
          <w:p w14:paraId="34F6847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045752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3E9F4D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7CAB594"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26</w:t>
            </w:r>
          </w:p>
        </w:tc>
        <w:tc>
          <w:tcPr>
            <w:tcW w:w="3106" w:type="dxa"/>
            <w:hideMark/>
          </w:tcPr>
          <w:p w14:paraId="06A4B34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l-</w:t>
            </w:r>
            <w:proofErr w:type="spellStart"/>
            <w:r w:rsidRPr="00507462">
              <w:rPr>
                <w:rFonts w:eastAsia="Times New Roman" w:cs="Times New Roman"/>
                <w:color w:val="000000"/>
                <w:lang w:val="en-US" w:eastAsia="en-GB"/>
              </w:rPr>
              <w:t>Qa’qa</w:t>
            </w:r>
            <w:proofErr w:type="spellEnd"/>
            <w:r w:rsidRPr="00507462">
              <w:rPr>
                <w:rFonts w:eastAsia="Times New Roman" w:cs="Times New Roman"/>
                <w:color w:val="000000"/>
                <w:lang w:val="en-US" w:eastAsia="en-GB"/>
              </w:rPr>
              <w:t xml:space="preserve"> Brigade, Army of Ahl al-Sunni </w:t>
            </w:r>
            <w:proofErr w:type="spellStart"/>
            <w:r w:rsidRPr="00507462">
              <w:rPr>
                <w:rFonts w:eastAsia="Times New Roman" w:cs="Times New Roman"/>
                <w:color w:val="000000"/>
                <w:lang w:val="en-US" w:eastAsia="en-GB"/>
              </w:rPr>
              <w:t>wal</w:t>
            </w:r>
            <w:proofErr w:type="spellEnd"/>
            <w:r w:rsidRPr="00507462">
              <w:rPr>
                <w:rFonts w:eastAsia="Times New Roman" w:cs="Times New Roman"/>
                <w:color w:val="000000"/>
                <w:lang w:val="en-US" w:eastAsia="en-GB"/>
              </w:rPr>
              <w:t xml:space="preserve"> </w:t>
            </w:r>
            <w:proofErr w:type="spellStart"/>
            <w:r w:rsidRPr="00507462">
              <w:rPr>
                <w:rFonts w:eastAsia="Times New Roman" w:cs="Times New Roman"/>
                <w:color w:val="000000"/>
                <w:lang w:val="en-US" w:eastAsia="en-GB"/>
              </w:rPr>
              <w:t>Jamaa</w:t>
            </w:r>
            <w:proofErr w:type="spellEnd"/>
            <w:r w:rsidRPr="00507462">
              <w:rPr>
                <w:rFonts w:eastAsia="Times New Roman" w:cs="Times New Roman"/>
                <w:color w:val="000000"/>
                <w:lang w:val="en-US" w:eastAsia="en-GB"/>
              </w:rPr>
              <w:t>, Army of al-</w:t>
            </w:r>
            <w:proofErr w:type="spellStart"/>
            <w:r w:rsidRPr="00507462">
              <w:rPr>
                <w:rFonts w:eastAsia="Times New Roman" w:cs="Times New Roman"/>
                <w:color w:val="000000"/>
                <w:lang w:val="en-US" w:eastAsia="en-GB"/>
              </w:rPr>
              <w:t>Ikhlas</w:t>
            </w:r>
            <w:proofErr w:type="spellEnd"/>
            <w:r w:rsidRPr="00507462">
              <w:rPr>
                <w:rFonts w:eastAsia="Times New Roman" w:cs="Times New Roman"/>
                <w:color w:val="000000"/>
                <w:lang w:val="en-US" w:eastAsia="en-GB"/>
              </w:rPr>
              <w:t xml:space="preserve">, Army of </w:t>
            </w:r>
            <w:proofErr w:type="spellStart"/>
            <w:r w:rsidRPr="00507462">
              <w:rPr>
                <w:rFonts w:eastAsia="Times New Roman" w:cs="Times New Roman"/>
                <w:color w:val="000000"/>
                <w:lang w:val="en-US" w:eastAsia="en-GB"/>
              </w:rPr>
              <w:t>Maoata</w:t>
            </w:r>
            <w:proofErr w:type="spellEnd"/>
            <w:r w:rsidRPr="00507462">
              <w:rPr>
                <w:rFonts w:eastAsia="Times New Roman" w:cs="Times New Roman"/>
                <w:color w:val="000000"/>
                <w:lang w:val="en-US" w:eastAsia="en-GB"/>
              </w:rPr>
              <w:t xml:space="preserve"> al-</w:t>
            </w:r>
            <w:proofErr w:type="spellStart"/>
            <w:r w:rsidRPr="00507462">
              <w:rPr>
                <w:rFonts w:eastAsia="Times New Roman" w:cs="Times New Roman"/>
                <w:color w:val="000000"/>
                <w:lang w:val="en-US" w:eastAsia="en-GB"/>
              </w:rPr>
              <w:t>Islami</w:t>
            </w:r>
            <w:proofErr w:type="spellEnd"/>
            <w:r w:rsidRPr="00507462">
              <w:rPr>
                <w:rFonts w:eastAsia="Times New Roman" w:cs="Times New Roman"/>
                <w:color w:val="000000"/>
                <w:lang w:val="en-US" w:eastAsia="en-GB"/>
              </w:rPr>
              <w:t xml:space="preserve">, Authenticity and Development Front, </w:t>
            </w:r>
            <w:proofErr w:type="spellStart"/>
            <w:r w:rsidRPr="00507462">
              <w:rPr>
                <w:rFonts w:eastAsia="Times New Roman" w:cs="Times New Roman"/>
                <w:color w:val="000000"/>
                <w:lang w:val="en-US" w:eastAsia="en-GB"/>
              </w:rPr>
              <w:t>Bayareq</w:t>
            </w:r>
            <w:proofErr w:type="spellEnd"/>
            <w:r w:rsidRPr="00507462">
              <w:rPr>
                <w:rFonts w:eastAsia="Times New Roman" w:cs="Times New Roman"/>
                <w:color w:val="000000"/>
                <w:lang w:val="en-US" w:eastAsia="en-GB"/>
              </w:rPr>
              <w:t xml:space="preserve"> al-</w:t>
            </w:r>
            <w:proofErr w:type="spellStart"/>
            <w:proofErr w:type="gramStart"/>
            <w:r w:rsidRPr="00507462">
              <w:rPr>
                <w:rFonts w:eastAsia="Times New Roman" w:cs="Times New Roman"/>
                <w:color w:val="000000"/>
                <w:lang w:val="en-US" w:eastAsia="en-GB"/>
              </w:rPr>
              <w:t>Shaaitat</w:t>
            </w:r>
            <w:proofErr w:type="spellEnd"/>
            <w:r w:rsidRPr="00507462">
              <w:rPr>
                <w:rFonts w:eastAsia="Times New Roman" w:cs="Times New Roman"/>
                <w:color w:val="000000"/>
                <w:lang w:val="en-US" w:eastAsia="en-GB"/>
              </w:rPr>
              <w:t xml:space="preserve"> ,</w:t>
            </w:r>
            <w:proofErr w:type="gramEnd"/>
            <w:r w:rsidRPr="00507462">
              <w:rPr>
                <w:rFonts w:eastAsia="Times New Roman" w:cs="Times New Roman"/>
                <w:color w:val="000000"/>
                <w:lang w:val="en-US" w:eastAsia="en-GB"/>
              </w:rPr>
              <w:t xml:space="preserve"> Islamic Front, Jabhat Fateh al-Sham, Jaish al-</w:t>
            </w:r>
            <w:proofErr w:type="spellStart"/>
            <w:r w:rsidRPr="00507462">
              <w:rPr>
                <w:rFonts w:eastAsia="Times New Roman" w:cs="Times New Roman"/>
                <w:color w:val="000000"/>
                <w:lang w:val="en-US" w:eastAsia="en-GB"/>
              </w:rPr>
              <w:t>Muhajireen</w:t>
            </w:r>
            <w:proofErr w:type="spellEnd"/>
            <w:r w:rsidRPr="00507462">
              <w:rPr>
                <w:rFonts w:eastAsia="Times New Roman" w:cs="Times New Roman"/>
                <w:color w:val="000000"/>
                <w:lang w:val="en-US" w:eastAsia="en-GB"/>
              </w:rPr>
              <w:t xml:space="preserve"> </w:t>
            </w:r>
            <w:proofErr w:type="spellStart"/>
            <w:r w:rsidRPr="00507462">
              <w:rPr>
                <w:rFonts w:eastAsia="Times New Roman" w:cs="Times New Roman"/>
                <w:color w:val="000000"/>
                <w:lang w:val="en-US" w:eastAsia="en-GB"/>
              </w:rPr>
              <w:t>wal</w:t>
            </w:r>
            <w:proofErr w:type="spellEnd"/>
            <w:r w:rsidRPr="00507462">
              <w:rPr>
                <w:rFonts w:eastAsia="Times New Roman" w:cs="Times New Roman"/>
                <w:color w:val="000000"/>
                <w:lang w:val="en-US" w:eastAsia="en-GB"/>
              </w:rPr>
              <w:t>-Ansar, Liwa al-Qadisiya</w:t>
            </w:r>
          </w:p>
        </w:tc>
        <w:tc>
          <w:tcPr>
            <w:tcW w:w="2859" w:type="dxa"/>
          </w:tcPr>
          <w:p w14:paraId="777D78D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3919AB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866E19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162AE13"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9</w:t>
            </w:r>
          </w:p>
        </w:tc>
        <w:tc>
          <w:tcPr>
            <w:tcW w:w="3106" w:type="dxa"/>
            <w:hideMark/>
          </w:tcPr>
          <w:p w14:paraId="21BD042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l-Qaida</w:t>
            </w:r>
          </w:p>
        </w:tc>
        <w:tc>
          <w:tcPr>
            <w:tcW w:w="2859" w:type="dxa"/>
          </w:tcPr>
          <w:p w14:paraId="6B55A35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F68F40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utation</w:t>
            </w:r>
          </w:p>
        </w:tc>
      </w:tr>
      <w:tr w:rsidR="001831B6" w:rsidRPr="00507462" w14:paraId="01C4AAB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DE98CB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232</w:t>
            </w:r>
          </w:p>
        </w:tc>
        <w:tc>
          <w:tcPr>
            <w:tcW w:w="3106" w:type="dxa"/>
            <w:hideMark/>
          </w:tcPr>
          <w:p w14:paraId="33C9068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l-Tawhid Brigade</w:t>
            </w:r>
          </w:p>
        </w:tc>
        <w:tc>
          <w:tcPr>
            <w:tcW w:w="2859" w:type="dxa"/>
          </w:tcPr>
          <w:p w14:paraId="420D2B9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E4ED81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3366F8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0D62FC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233</w:t>
            </w:r>
          </w:p>
        </w:tc>
        <w:tc>
          <w:tcPr>
            <w:tcW w:w="3106" w:type="dxa"/>
            <w:hideMark/>
          </w:tcPr>
          <w:p w14:paraId="63F4DF4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nsar al-Islam</w:t>
            </w:r>
          </w:p>
        </w:tc>
        <w:tc>
          <w:tcPr>
            <w:tcW w:w="2859" w:type="dxa"/>
          </w:tcPr>
          <w:p w14:paraId="4427B2A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1FD085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A23CC8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A61CAD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93</w:t>
            </w:r>
          </w:p>
        </w:tc>
        <w:tc>
          <w:tcPr>
            <w:tcW w:w="3106" w:type="dxa"/>
            <w:hideMark/>
          </w:tcPr>
          <w:p w14:paraId="14B04FF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uthenticity and Development Front</w:t>
            </w:r>
          </w:p>
        </w:tc>
        <w:tc>
          <w:tcPr>
            <w:tcW w:w="2859" w:type="dxa"/>
          </w:tcPr>
          <w:p w14:paraId="4AF760F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F4F8EB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BD9CAB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A6AA8D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55</w:t>
            </w:r>
          </w:p>
        </w:tc>
        <w:tc>
          <w:tcPr>
            <w:tcW w:w="3106" w:type="dxa"/>
            <w:hideMark/>
          </w:tcPr>
          <w:p w14:paraId="78DC30B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uthenticity and Development Front, Islamic Front</w:t>
            </w:r>
          </w:p>
        </w:tc>
        <w:tc>
          <w:tcPr>
            <w:tcW w:w="2859" w:type="dxa"/>
          </w:tcPr>
          <w:p w14:paraId="3246034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2F854C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DFA8856"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7D426F3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12</w:t>
            </w:r>
          </w:p>
        </w:tc>
        <w:tc>
          <w:tcPr>
            <w:tcW w:w="3106" w:type="dxa"/>
            <w:hideMark/>
          </w:tcPr>
          <w:p w14:paraId="78B1C60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Authenticity and Development Front, Islamic Front, Jabhat Fateh al-Sham</w:t>
            </w:r>
          </w:p>
        </w:tc>
        <w:tc>
          <w:tcPr>
            <w:tcW w:w="2859" w:type="dxa"/>
          </w:tcPr>
          <w:p w14:paraId="57060E9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E69DAC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577699C"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F4D441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62</w:t>
            </w:r>
          </w:p>
        </w:tc>
        <w:tc>
          <w:tcPr>
            <w:tcW w:w="3106" w:type="dxa"/>
            <w:hideMark/>
          </w:tcPr>
          <w:p w14:paraId="023A72C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Baz al-</w:t>
            </w:r>
            <w:proofErr w:type="spellStart"/>
            <w:r w:rsidRPr="00507462">
              <w:rPr>
                <w:rFonts w:eastAsia="Times New Roman" w:cs="Times New Roman"/>
                <w:color w:val="000000"/>
                <w:lang w:val="en-US" w:eastAsia="en-GB"/>
              </w:rPr>
              <w:t>Islamiya</w:t>
            </w:r>
            <w:proofErr w:type="spellEnd"/>
            <w:r w:rsidRPr="00507462">
              <w:rPr>
                <w:rFonts w:eastAsia="Times New Roman" w:cs="Times New Roman"/>
                <w:color w:val="000000"/>
                <w:lang w:val="en-US" w:eastAsia="en-GB"/>
              </w:rPr>
              <w:t>, Dawn of Freedom Brigades, 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xml:space="preserve">, Jabhat Fateh al-Sham, Liwa al-Sultan Murad, </w:t>
            </w:r>
            <w:proofErr w:type="spellStart"/>
            <w:r w:rsidRPr="00507462">
              <w:rPr>
                <w:rFonts w:eastAsia="Times New Roman" w:cs="Times New Roman"/>
                <w:color w:val="000000"/>
                <w:lang w:val="en-US" w:eastAsia="en-GB"/>
              </w:rPr>
              <w:t>Majd</w:t>
            </w:r>
            <w:proofErr w:type="spellEnd"/>
            <w:r w:rsidRPr="00507462">
              <w:rPr>
                <w:rFonts w:eastAsia="Times New Roman" w:cs="Times New Roman"/>
                <w:color w:val="000000"/>
                <w:lang w:val="en-US" w:eastAsia="en-GB"/>
              </w:rPr>
              <w:t xml:space="preserve"> al-Sham</w:t>
            </w:r>
          </w:p>
        </w:tc>
        <w:tc>
          <w:tcPr>
            <w:tcW w:w="2859" w:type="dxa"/>
          </w:tcPr>
          <w:p w14:paraId="17516A1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96010F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98BE80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11B6103"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lastRenderedPageBreak/>
              <w:t>7582</w:t>
            </w:r>
          </w:p>
        </w:tc>
        <w:tc>
          <w:tcPr>
            <w:tcW w:w="3106" w:type="dxa"/>
            <w:hideMark/>
          </w:tcPr>
          <w:p w14:paraId="026573A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Dawn of Freedom Brigades</w:t>
            </w:r>
          </w:p>
        </w:tc>
        <w:tc>
          <w:tcPr>
            <w:tcW w:w="2859" w:type="dxa"/>
          </w:tcPr>
          <w:p w14:paraId="0913878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D43B53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557DC4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750EBB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46</w:t>
            </w:r>
          </w:p>
        </w:tc>
        <w:tc>
          <w:tcPr>
            <w:tcW w:w="3106" w:type="dxa"/>
            <w:hideMark/>
          </w:tcPr>
          <w:p w14:paraId="066EEA6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Dawn of Freedom Brigades, Euphrates Islamic Liberation Front, 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xml:space="preserve">, Liwa </w:t>
            </w:r>
            <w:proofErr w:type="spellStart"/>
            <w:r w:rsidRPr="00507462">
              <w:rPr>
                <w:rFonts w:eastAsia="Times New Roman" w:cs="Times New Roman"/>
                <w:color w:val="000000"/>
                <w:lang w:val="en-US" w:eastAsia="en-GB"/>
              </w:rPr>
              <w:t>Thuwar</w:t>
            </w:r>
            <w:proofErr w:type="spellEnd"/>
            <w:r w:rsidRPr="00507462">
              <w:rPr>
                <w:rFonts w:eastAsia="Times New Roman" w:cs="Times New Roman"/>
                <w:color w:val="000000"/>
                <w:lang w:val="en-US" w:eastAsia="en-GB"/>
              </w:rPr>
              <w:t xml:space="preserve"> ar-Raqqa</w:t>
            </w:r>
          </w:p>
        </w:tc>
        <w:tc>
          <w:tcPr>
            <w:tcW w:w="2859" w:type="dxa"/>
          </w:tcPr>
          <w:p w14:paraId="68222F2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276DF0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86179A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6AB430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63</w:t>
            </w:r>
          </w:p>
        </w:tc>
        <w:tc>
          <w:tcPr>
            <w:tcW w:w="3106" w:type="dxa"/>
            <w:hideMark/>
          </w:tcPr>
          <w:p w14:paraId="63363D5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Dawn of Freedom Brigades, Harkat Hazm, 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Jabhat Fateh al-Sham, Mujahideen Army, Nour al-Din al-</w:t>
            </w:r>
            <w:proofErr w:type="spellStart"/>
            <w:r w:rsidRPr="00507462">
              <w:rPr>
                <w:rFonts w:eastAsia="Times New Roman" w:cs="Times New Roman"/>
                <w:color w:val="000000"/>
                <w:lang w:val="en-US" w:eastAsia="en-GB"/>
              </w:rPr>
              <w:t>Zenki</w:t>
            </w:r>
            <w:proofErr w:type="spellEnd"/>
            <w:r w:rsidRPr="00507462">
              <w:rPr>
                <w:rFonts w:eastAsia="Times New Roman" w:cs="Times New Roman"/>
                <w:color w:val="000000"/>
                <w:lang w:val="en-US" w:eastAsia="en-GB"/>
              </w:rPr>
              <w:t>, Sham Legion</w:t>
            </w:r>
          </w:p>
        </w:tc>
        <w:tc>
          <w:tcPr>
            <w:tcW w:w="2859" w:type="dxa"/>
          </w:tcPr>
          <w:p w14:paraId="32DC842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0C7B46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2F435C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E852DD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50</w:t>
            </w:r>
          </w:p>
        </w:tc>
        <w:tc>
          <w:tcPr>
            <w:tcW w:w="3106" w:type="dxa"/>
            <w:hideMark/>
          </w:tcPr>
          <w:p w14:paraId="063CB56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Dawn of Freedom Brigades,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Northern Storm Brigade</w:t>
            </w:r>
          </w:p>
        </w:tc>
        <w:tc>
          <w:tcPr>
            <w:tcW w:w="2859" w:type="dxa"/>
          </w:tcPr>
          <w:p w14:paraId="6208D71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831361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42C26A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DBF894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410</w:t>
            </w:r>
          </w:p>
        </w:tc>
        <w:tc>
          <w:tcPr>
            <w:tcW w:w="3106" w:type="dxa"/>
            <w:hideMark/>
          </w:tcPr>
          <w:p w14:paraId="48014F6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Eastern Ghouta Unified Military Command</w:t>
            </w:r>
          </w:p>
        </w:tc>
        <w:tc>
          <w:tcPr>
            <w:tcW w:w="2859" w:type="dxa"/>
          </w:tcPr>
          <w:p w14:paraId="7550765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AD7CEF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67DDB7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CD3F31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90</w:t>
            </w:r>
          </w:p>
        </w:tc>
        <w:tc>
          <w:tcPr>
            <w:tcW w:w="3106" w:type="dxa"/>
            <w:hideMark/>
          </w:tcPr>
          <w:p w14:paraId="0A20AC9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Eastern </w:t>
            </w:r>
            <w:proofErr w:type="spellStart"/>
            <w:r w:rsidRPr="00507462">
              <w:rPr>
                <w:rFonts w:eastAsia="Times New Roman" w:cs="Times New Roman"/>
                <w:color w:val="000000"/>
                <w:lang w:val="en-US" w:eastAsia="en-GB"/>
              </w:rPr>
              <w:t>Qalamoun</w:t>
            </w:r>
            <w:proofErr w:type="spellEnd"/>
            <w:r w:rsidRPr="00507462">
              <w:rPr>
                <w:rFonts w:eastAsia="Times New Roman" w:cs="Times New Roman"/>
                <w:color w:val="000000"/>
                <w:lang w:val="en-US" w:eastAsia="en-GB"/>
              </w:rPr>
              <w:t xml:space="preserve"> Operations Room</w:t>
            </w:r>
          </w:p>
        </w:tc>
        <w:tc>
          <w:tcPr>
            <w:tcW w:w="2859" w:type="dxa"/>
          </w:tcPr>
          <w:p w14:paraId="228904E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D8DDDA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C0B3FE3"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5591EE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84</w:t>
            </w:r>
          </w:p>
        </w:tc>
        <w:tc>
          <w:tcPr>
            <w:tcW w:w="3106" w:type="dxa"/>
            <w:hideMark/>
          </w:tcPr>
          <w:p w14:paraId="2703400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Euphrates Islamic Liberation Front, Islamic Front, Jabhat Fateh al-Sham, Liwa </w:t>
            </w:r>
            <w:proofErr w:type="spellStart"/>
            <w:r w:rsidRPr="00507462">
              <w:rPr>
                <w:rFonts w:eastAsia="Times New Roman" w:cs="Times New Roman"/>
                <w:color w:val="000000"/>
                <w:lang w:val="en-US" w:eastAsia="en-GB"/>
              </w:rPr>
              <w:t>Thuwar</w:t>
            </w:r>
            <w:proofErr w:type="spellEnd"/>
            <w:r w:rsidRPr="00507462">
              <w:rPr>
                <w:rFonts w:eastAsia="Times New Roman" w:cs="Times New Roman"/>
                <w:color w:val="000000"/>
                <w:lang w:val="en-US" w:eastAsia="en-GB"/>
              </w:rPr>
              <w:t xml:space="preserve"> ar-Raqqa</w:t>
            </w:r>
          </w:p>
        </w:tc>
        <w:tc>
          <w:tcPr>
            <w:tcW w:w="2859" w:type="dxa"/>
          </w:tcPr>
          <w:p w14:paraId="42BB807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E3D2D9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33EAE1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69EEA9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419</w:t>
            </w:r>
          </w:p>
        </w:tc>
        <w:tc>
          <w:tcPr>
            <w:tcW w:w="3106" w:type="dxa"/>
            <w:hideMark/>
          </w:tcPr>
          <w:p w14:paraId="299A77E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Euphrates </w:t>
            </w:r>
            <w:proofErr w:type="spellStart"/>
            <w:r w:rsidRPr="00507462">
              <w:rPr>
                <w:rFonts w:eastAsia="Times New Roman" w:cs="Times New Roman"/>
                <w:color w:val="000000"/>
                <w:lang w:val="en-US" w:eastAsia="en-GB"/>
              </w:rPr>
              <w:t>Vulcano</w:t>
            </w:r>
            <w:proofErr w:type="spellEnd"/>
          </w:p>
        </w:tc>
        <w:tc>
          <w:tcPr>
            <w:tcW w:w="2859" w:type="dxa"/>
          </w:tcPr>
          <w:p w14:paraId="25F6929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F6365A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211ED4F"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6A9E26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436</w:t>
            </w:r>
          </w:p>
        </w:tc>
        <w:tc>
          <w:tcPr>
            <w:tcW w:w="3106" w:type="dxa"/>
            <w:hideMark/>
          </w:tcPr>
          <w:p w14:paraId="2E5F63C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Fatah </w:t>
            </w:r>
            <w:proofErr w:type="spellStart"/>
            <w:r w:rsidRPr="00507462">
              <w:rPr>
                <w:rFonts w:eastAsia="Times New Roman" w:cs="Times New Roman"/>
                <w:color w:val="000000"/>
                <w:lang w:val="en-US" w:eastAsia="en-GB"/>
              </w:rPr>
              <w:t>Halab</w:t>
            </w:r>
            <w:proofErr w:type="spellEnd"/>
          </w:p>
        </w:tc>
        <w:tc>
          <w:tcPr>
            <w:tcW w:w="2859" w:type="dxa"/>
          </w:tcPr>
          <w:p w14:paraId="1C83CBB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72C1AE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E44298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4C9C92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495</w:t>
            </w:r>
          </w:p>
        </w:tc>
        <w:tc>
          <w:tcPr>
            <w:tcW w:w="3106" w:type="dxa"/>
            <w:hideMark/>
          </w:tcPr>
          <w:p w14:paraId="0C37257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Fatah </w:t>
            </w:r>
            <w:proofErr w:type="spellStart"/>
            <w:r w:rsidRPr="00507462">
              <w:rPr>
                <w:rFonts w:eastAsia="Times New Roman" w:cs="Times New Roman"/>
                <w:color w:val="000000"/>
                <w:lang w:val="en-US" w:eastAsia="en-GB"/>
              </w:rPr>
              <w:t>Halab</w:t>
            </w:r>
            <w:proofErr w:type="spellEnd"/>
            <w:r w:rsidRPr="00507462">
              <w:rPr>
                <w:rFonts w:eastAsia="Times New Roman" w:cs="Times New Roman"/>
                <w:color w:val="000000"/>
                <w:lang w:val="en-US" w:eastAsia="en-GB"/>
              </w:rPr>
              <w:t>, Jabhat Fateh al-Sham</w:t>
            </w:r>
          </w:p>
        </w:tc>
        <w:tc>
          <w:tcPr>
            <w:tcW w:w="2859" w:type="dxa"/>
          </w:tcPr>
          <w:p w14:paraId="3AA49AC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7D26A4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B72AEA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7F9933B"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67</w:t>
            </w:r>
          </w:p>
        </w:tc>
        <w:tc>
          <w:tcPr>
            <w:tcW w:w="3106" w:type="dxa"/>
            <w:hideMark/>
          </w:tcPr>
          <w:p w14:paraId="1C9215F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Forces of the Caucasus Emirate</w:t>
            </w:r>
          </w:p>
        </w:tc>
        <w:tc>
          <w:tcPr>
            <w:tcW w:w="2859" w:type="dxa"/>
          </w:tcPr>
          <w:p w14:paraId="2B60EB1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028773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17D44B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9A4356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4168</w:t>
            </w:r>
          </w:p>
        </w:tc>
        <w:tc>
          <w:tcPr>
            <w:tcW w:w="3106" w:type="dxa"/>
            <w:hideMark/>
          </w:tcPr>
          <w:p w14:paraId="1BA1BBB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Ghuraba</w:t>
            </w:r>
            <w:proofErr w:type="spellEnd"/>
            <w:r w:rsidRPr="00507462">
              <w:rPr>
                <w:rFonts w:eastAsia="Times New Roman" w:cs="Times New Roman"/>
                <w:color w:val="000000"/>
                <w:lang w:val="en-US" w:eastAsia="en-GB"/>
              </w:rPr>
              <w:t xml:space="preserve"> al-Sham, Jabhat Fateh al-Sham</w:t>
            </w:r>
          </w:p>
        </w:tc>
        <w:tc>
          <w:tcPr>
            <w:tcW w:w="2859" w:type="dxa"/>
          </w:tcPr>
          <w:p w14:paraId="26AB024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983D48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9BFBA5E"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5DC1FC1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822</w:t>
            </w:r>
          </w:p>
        </w:tc>
        <w:tc>
          <w:tcPr>
            <w:tcW w:w="3106" w:type="dxa"/>
            <w:hideMark/>
          </w:tcPr>
          <w:p w14:paraId="75F1EA5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Australia, Government of United Kingdom, Government of United States of America</w:t>
            </w:r>
          </w:p>
        </w:tc>
        <w:tc>
          <w:tcPr>
            <w:tcW w:w="2859" w:type="dxa"/>
          </w:tcPr>
          <w:p w14:paraId="5CB88EA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F44B42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utation</w:t>
            </w:r>
          </w:p>
        </w:tc>
      </w:tr>
      <w:tr w:rsidR="001831B6" w:rsidRPr="00507462" w14:paraId="3E787A7B"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B5D9A9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4</w:t>
            </w:r>
          </w:p>
        </w:tc>
        <w:tc>
          <w:tcPr>
            <w:tcW w:w="3106" w:type="dxa"/>
            <w:hideMark/>
          </w:tcPr>
          <w:p w14:paraId="60FF6E3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Iran</w:t>
            </w:r>
          </w:p>
        </w:tc>
        <w:tc>
          <w:tcPr>
            <w:tcW w:w="2859" w:type="dxa"/>
          </w:tcPr>
          <w:p w14:paraId="4234F18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42299F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Friction</w:t>
            </w:r>
          </w:p>
        </w:tc>
      </w:tr>
      <w:tr w:rsidR="001831B6" w:rsidRPr="00507462" w14:paraId="728EE6F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EFFA8E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6</w:t>
            </w:r>
          </w:p>
        </w:tc>
        <w:tc>
          <w:tcPr>
            <w:tcW w:w="3106" w:type="dxa"/>
            <w:hideMark/>
          </w:tcPr>
          <w:p w14:paraId="20FFBF8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Iraq</w:t>
            </w:r>
          </w:p>
        </w:tc>
        <w:tc>
          <w:tcPr>
            <w:tcW w:w="2859" w:type="dxa"/>
          </w:tcPr>
          <w:p w14:paraId="0E63391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F92172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1CA6BDAF"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F3E991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21</w:t>
            </w:r>
          </w:p>
        </w:tc>
        <w:tc>
          <w:tcPr>
            <w:tcW w:w="3106" w:type="dxa"/>
            <w:hideMark/>
          </w:tcPr>
          <w:p w14:paraId="4F841D2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Israel</w:t>
            </w:r>
          </w:p>
        </w:tc>
        <w:tc>
          <w:tcPr>
            <w:tcW w:w="2859" w:type="dxa"/>
          </w:tcPr>
          <w:p w14:paraId="1A5EA57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BFE0F8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BBD600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3C79DEB"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20</w:t>
            </w:r>
          </w:p>
        </w:tc>
        <w:tc>
          <w:tcPr>
            <w:tcW w:w="3106" w:type="dxa"/>
            <w:hideMark/>
          </w:tcPr>
          <w:p w14:paraId="5C0214D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Jordan</w:t>
            </w:r>
          </w:p>
        </w:tc>
        <w:tc>
          <w:tcPr>
            <w:tcW w:w="2859" w:type="dxa"/>
          </w:tcPr>
          <w:p w14:paraId="56E5649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951372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16C7F2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B1ADC3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9</w:t>
            </w:r>
          </w:p>
        </w:tc>
        <w:tc>
          <w:tcPr>
            <w:tcW w:w="3106" w:type="dxa"/>
            <w:hideMark/>
          </w:tcPr>
          <w:p w14:paraId="407F0FC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Lebanon</w:t>
            </w:r>
          </w:p>
        </w:tc>
        <w:tc>
          <w:tcPr>
            <w:tcW w:w="2859" w:type="dxa"/>
          </w:tcPr>
          <w:p w14:paraId="658E4C4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F10C54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536FB2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A56862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7</w:t>
            </w:r>
          </w:p>
        </w:tc>
        <w:tc>
          <w:tcPr>
            <w:tcW w:w="3106" w:type="dxa"/>
            <w:hideMark/>
          </w:tcPr>
          <w:p w14:paraId="0466877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Russia (Soviet Union)</w:t>
            </w:r>
          </w:p>
        </w:tc>
        <w:tc>
          <w:tcPr>
            <w:tcW w:w="2859" w:type="dxa"/>
          </w:tcPr>
          <w:p w14:paraId="6C67207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B555F5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857428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94DAE4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lastRenderedPageBreak/>
              <w:t>118</w:t>
            </w:r>
          </w:p>
        </w:tc>
        <w:tc>
          <w:tcPr>
            <w:tcW w:w="3106" w:type="dxa"/>
            <w:hideMark/>
          </w:tcPr>
          <w:p w14:paraId="4423D2F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Syria</w:t>
            </w:r>
          </w:p>
        </w:tc>
        <w:tc>
          <w:tcPr>
            <w:tcW w:w="2859" w:type="dxa"/>
          </w:tcPr>
          <w:p w14:paraId="2D60A97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052175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4E52538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69FCC5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5</w:t>
            </w:r>
          </w:p>
        </w:tc>
        <w:tc>
          <w:tcPr>
            <w:tcW w:w="3106" w:type="dxa"/>
            <w:hideMark/>
          </w:tcPr>
          <w:p w14:paraId="1B6F389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Turkey</w:t>
            </w:r>
          </w:p>
        </w:tc>
        <w:tc>
          <w:tcPr>
            <w:tcW w:w="2859" w:type="dxa"/>
          </w:tcPr>
          <w:p w14:paraId="14DBC76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E7DE1F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w:t>
            </w:r>
          </w:p>
        </w:tc>
      </w:tr>
      <w:tr w:rsidR="001831B6" w:rsidRPr="00507462" w14:paraId="0FE482F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75B9F5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w:t>
            </w:r>
          </w:p>
        </w:tc>
        <w:tc>
          <w:tcPr>
            <w:tcW w:w="3106" w:type="dxa"/>
            <w:hideMark/>
          </w:tcPr>
          <w:p w14:paraId="20FB932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Government of United States of America</w:t>
            </w:r>
          </w:p>
        </w:tc>
        <w:tc>
          <w:tcPr>
            <w:tcW w:w="2859" w:type="dxa"/>
          </w:tcPr>
          <w:p w14:paraId="6E49503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D97B41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utation</w:t>
            </w:r>
          </w:p>
        </w:tc>
      </w:tr>
      <w:tr w:rsidR="001831B6" w:rsidRPr="00507462" w14:paraId="282DEFC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C800DF3"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828</w:t>
            </w:r>
          </w:p>
        </w:tc>
        <w:tc>
          <w:tcPr>
            <w:tcW w:w="3106" w:type="dxa"/>
            <w:hideMark/>
          </w:tcPr>
          <w:p w14:paraId="67A3F82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amza Division, Liwa al-Sultan Murad</w:t>
            </w:r>
          </w:p>
        </w:tc>
        <w:tc>
          <w:tcPr>
            <w:tcW w:w="2859" w:type="dxa"/>
          </w:tcPr>
          <w:p w14:paraId="1874821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8B022A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33905A2"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5557FD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15</w:t>
            </w:r>
          </w:p>
        </w:tc>
        <w:tc>
          <w:tcPr>
            <w:tcW w:w="3106" w:type="dxa"/>
            <w:hideMark/>
          </w:tcPr>
          <w:p w14:paraId="3C1611F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arkat Hazm</w:t>
            </w:r>
          </w:p>
        </w:tc>
        <w:tc>
          <w:tcPr>
            <w:tcW w:w="2859" w:type="dxa"/>
          </w:tcPr>
          <w:p w14:paraId="35BB95F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8759DF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FF9E46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D9A050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599</w:t>
            </w:r>
          </w:p>
        </w:tc>
        <w:tc>
          <w:tcPr>
            <w:tcW w:w="3106" w:type="dxa"/>
            <w:hideMark/>
          </w:tcPr>
          <w:p w14:paraId="28BF839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awar Kilis Operations Room</w:t>
            </w:r>
          </w:p>
        </w:tc>
        <w:tc>
          <w:tcPr>
            <w:tcW w:w="2859" w:type="dxa"/>
          </w:tcPr>
          <w:p w14:paraId="5628B5A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2CD105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44D3A13"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0BC1FCD"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66</w:t>
            </w:r>
          </w:p>
        </w:tc>
        <w:tc>
          <w:tcPr>
            <w:tcW w:w="3106" w:type="dxa"/>
            <w:hideMark/>
          </w:tcPr>
          <w:p w14:paraId="7C1CFA3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ezbollah</w:t>
            </w:r>
          </w:p>
        </w:tc>
        <w:tc>
          <w:tcPr>
            <w:tcW w:w="2859" w:type="dxa"/>
          </w:tcPr>
          <w:p w14:paraId="7EB94FF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63E04D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759F920"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11B9AFB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815</w:t>
            </w:r>
          </w:p>
        </w:tc>
        <w:tc>
          <w:tcPr>
            <w:tcW w:w="3106" w:type="dxa"/>
            <w:hideMark/>
          </w:tcPr>
          <w:p w14:paraId="1B95C30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TS</w:t>
            </w:r>
          </w:p>
        </w:tc>
        <w:tc>
          <w:tcPr>
            <w:tcW w:w="2859" w:type="dxa"/>
          </w:tcPr>
          <w:p w14:paraId="5B6810C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roofErr w:type="spellStart"/>
            <w:r w:rsidRPr="00507462">
              <w:rPr>
                <w:rFonts w:eastAsia="Times New Roman" w:cs="Times New Roman"/>
                <w:color w:val="000000"/>
                <w:lang w:val="en-US" w:eastAsia="en-GB"/>
              </w:rPr>
              <w:t>Hay’at</w:t>
            </w:r>
            <w:proofErr w:type="spellEnd"/>
            <w:r w:rsidRPr="00507462">
              <w:rPr>
                <w:rFonts w:eastAsia="Times New Roman" w:cs="Times New Roman"/>
                <w:color w:val="000000"/>
                <w:lang w:val="en-US" w:eastAsia="en-GB"/>
              </w:rPr>
              <w:t xml:space="preserve"> Tahrir al-Sham, Organization for the Liberation of the Levant</w:t>
            </w:r>
          </w:p>
        </w:tc>
        <w:tc>
          <w:tcPr>
            <w:tcW w:w="2223" w:type="dxa"/>
          </w:tcPr>
          <w:p w14:paraId="42587A5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70AC3D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1B7303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825</w:t>
            </w:r>
          </w:p>
        </w:tc>
        <w:tc>
          <w:tcPr>
            <w:tcW w:w="3106" w:type="dxa"/>
            <w:hideMark/>
          </w:tcPr>
          <w:p w14:paraId="5BC0B36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TS, Rahman Corps</w:t>
            </w:r>
          </w:p>
        </w:tc>
        <w:tc>
          <w:tcPr>
            <w:tcW w:w="2859" w:type="dxa"/>
          </w:tcPr>
          <w:p w14:paraId="0AAF239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BF592B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D38620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308A41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866</w:t>
            </w:r>
          </w:p>
        </w:tc>
        <w:tc>
          <w:tcPr>
            <w:tcW w:w="3106" w:type="dxa"/>
            <w:hideMark/>
          </w:tcPr>
          <w:p w14:paraId="4D8CDA8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HTS, </w:t>
            </w:r>
            <w:proofErr w:type="spellStart"/>
            <w:r w:rsidRPr="00507462">
              <w:rPr>
                <w:rFonts w:eastAsia="Times New Roman" w:cs="Times New Roman"/>
                <w:color w:val="000000"/>
                <w:lang w:val="en-US" w:eastAsia="en-GB"/>
              </w:rPr>
              <w:t>Saraya</w:t>
            </w:r>
            <w:proofErr w:type="spellEnd"/>
            <w:r w:rsidRPr="00507462">
              <w:rPr>
                <w:rFonts w:eastAsia="Times New Roman" w:cs="Times New Roman"/>
                <w:color w:val="000000"/>
                <w:lang w:val="en-US" w:eastAsia="en-GB"/>
              </w:rPr>
              <w:t xml:space="preserve"> Ahl al-Sham</w:t>
            </w:r>
          </w:p>
        </w:tc>
        <w:tc>
          <w:tcPr>
            <w:tcW w:w="2859" w:type="dxa"/>
          </w:tcPr>
          <w:p w14:paraId="2FA85FC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96E72D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BF1FE6B"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715315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036</w:t>
            </w:r>
          </w:p>
        </w:tc>
        <w:tc>
          <w:tcPr>
            <w:tcW w:w="3106" w:type="dxa"/>
            <w:hideMark/>
          </w:tcPr>
          <w:p w14:paraId="531269B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HTS, Southern Front</w:t>
            </w:r>
          </w:p>
        </w:tc>
        <w:tc>
          <w:tcPr>
            <w:tcW w:w="2859" w:type="dxa"/>
          </w:tcPr>
          <w:p w14:paraId="046E512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72CC79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D4B5EC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DBA0D6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234</w:t>
            </w:r>
          </w:p>
        </w:tc>
        <w:tc>
          <w:tcPr>
            <w:tcW w:w="3106" w:type="dxa"/>
            <w:hideMark/>
          </w:tcPr>
          <w:p w14:paraId="65A24ED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w:t>
            </w:r>
          </w:p>
        </w:tc>
        <w:tc>
          <w:tcPr>
            <w:tcW w:w="2859" w:type="dxa"/>
          </w:tcPr>
          <w:p w14:paraId="1EB851B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Islamic State</w:t>
            </w:r>
          </w:p>
        </w:tc>
        <w:tc>
          <w:tcPr>
            <w:tcW w:w="2223" w:type="dxa"/>
          </w:tcPr>
          <w:p w14:paraId="2023ED1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70642C2C"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F7ECBF5"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40</w:t>
            </w:r>
          </w:p>
        </w:tc>
        <w:tc>
          <w:tcPr>
            <w:tcW w:w="3106" w:type="dxa"/>
            <w:hideMark/>
          </w:tcPr>
          <w:p w14:paraId="6E63588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 Jabhat Fateh al-Sham</w:t>
            </w:r>
          </w:p>
        </w:tc>
        <w:tc>
          <w:tcPr>
            <w:tcW w:w="2859" w:type="dxa"/>
          </w:tcPr>
          <w:p w14:paraId="7448543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5D390B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2F31AC3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DFF96C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69</w:t>
            </w:r>
          </w:p>
        </w:tc>
        <w:tc>
          <w:tcPr>
            <w:tcW w:w="3106" w:type="dxa"/>
            <w:hideMark/>
          </w:tcPr>
          <w:p w14:paraId="614962B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 Syrian insurgents</w:t>
            </w:r>
          </w:p>
        </w:tc>
        <w:tc>
          <w:tcPr>
            <w:tcW w:w="2859" w:type="dxa"/>
          </w:tcPr>
          <w:p w14:paraId="575D907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B7C6B6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nchor conflict</w:t>
            </w:r>
          </w:p>
        </w:tc>
      </w:tr>
      <w:tr w:rsidR="001831B6" w:rsidRPr="00507462" w14:paraId="4DBCF05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FA839E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5575</w:t>
            </w:r>
          </w:p>
        </w:tc>
        <w:tc>
          <w:tcPr>
            <w:tcW w:w="3106" w:type="dxa"/>
            <w:hideMark/>
          </w:tcPr>
          <w:p w14:paraId="13C24C2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w:t>
            </w:r>
          </w:p>
        </w:tc>
        <w:tc>
          <w:tcPr>
            <w:tcW w:w="2859" w:type="dxa"/>
          </w:tcPr>
          <w:p w14:paraId="1FF049F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0523B6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E6AB7B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45D66B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30</w:t>
            </w:r>
          </w:p>
        </w:tc>
        <w:tc>
          <w:tcPr>
            <w:tcW w:w="3106" w:type="dxa"/>
            <w:hideMark/>
          </w:tcPr>
          <w:p w14:paraId="6E395E6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Jabhat Fateh al-Sham, Mujahideen Army</w:t>
            </w:r>
          </w:p>
        </w:tc>
        <w:tc>
          <w:tcPr>
            <w:tcW w:w="2859" w:type="dxa"/>
          </w:tcPr>
          <w:p w14:paraId="29E787E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255BE1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F66E78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F170A9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37</w:t>
            </w:r>
          </w:p>
        </w:tc>
        <w:tc>
          <w:tcPr>
            <w:tcW w:w="3106" w:type="dxa"/>
            <w:hideMark/>
          </w:tcPr>
          <w:p w14:paraId="31FE79F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Jabhat Fateh al-Sham, Mujahideen Army, SRF</w:t>
            </w:r>
          </w:p>
        </w:tc>
        <w:tc>
          <w:tcPr>
            <w:tcW w:w="2859" w:type="dxa"/>
          </w:tcPr>
          <w:p w14:paraId="0A9A695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0C7788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ABC92A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9CCC06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49</w:t>
            </w:r>
          </w:p>
        </w:tc>
        <w:tc>
          <w:tcPr>
            <w:tcW w:w="3106" w:type="dxa"/>
            <w:hideMark/>
          </w:tcPr>
          <w:p w14:paraId="0EFEA05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xml:space="preserve">, Liwa </w:t>
            </w:r>
            <w:proofErr w:type="spellStart"/>
            <w:r w:rsidRPr="00507462">
              <w:rPr>
                <w:rFonts w:eastAsia="Times New Roman" w:cs="Times New Roman"/>
                <w:color w:val="000000"/>
                <w:lang w:val="en-US" w:eastAsia="en-GB"/>
              </w:rPr>
              <w:t>Thuwar</w:t>
            </w:r>
            <w:proofErr w:type="spellEnd"/>
            <w:r w:rsidRPr="00507462">
              <w:rPr>
                <w:rFonts w:eastAsia="Times New Roman" w:cs="Times New Roman"/>
                <w:color w:val="000000"/>
                <w:lang w:val="en-US" w:eastAsia="en-GB"/>
              </w:rPr>
              <w:t xml:space="preserve"> ar-Raqqa</w:t>
            </w:r>
          </w:p>
        </w:tc>
        <w:tc>
          <w:tcPr>
            <w:tcW w:w="2859" w:type="dxa"/>
          </w:tcPr>
          <w:p w14:paraId="5958F5E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4DF6F4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524CF3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F53737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68</w:t>
            </w:r>
          </w:p>
        </w:tc>
        <w:tc>
          <w:tcPr>
            <w:tcW w:w="3106" w:type="dxa"/>
            <w:hideMark/>
          </w:tcPr>
          <w:p w14:paraId="7F81E27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al-</w:t>
            </w:r>
            <w:proofErr w:type="spellStart"/>
            <w:r w:rsidRPr="00507462">
              <w:rPr>
                <w:rFonts w:eastAsia="Times New Roman" w:cs="Times New Roman"/>
                <w:color w:val="000000"/>
                <w:lang w:val="en-US" w:eastAsia="en-GB"/>
              </w:rPr>
              <w:t>Akrad</w:t>
            </w:r>
            <w:proofErr w:type="spellEnd"/>
            <w:r w:rsidRPr="00507462">
              <w:rPr>
                <w:rFonts w:eastAsia="Times New Roman" w:cs="Times New Roman"/>
                <w:color w:val="000000"/>
                <w:lang w:val="en-US" w:eastAsia="en-GB"/>
              </w:rPr>
              <w:t>, Mujahideen Army, SRF</w:t>
            </w:r>
          </w:p>
        </w:tc>
        <w:tc>
          <w:tcPr>
            <w:tcW w:w="2859" w:type="dxa"/>
          </w:tcPr>
          <w:p w14:paraId="34DAC71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81412D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482DB5B"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02EB239"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40</w:t>
            </w:r>
          </w:p>
        </w:tc>
        <w:tc>
          <w:tcPr>
            <w:tcW w:w="3106" w:type="dxa"/>
            <w:hideMark/>
          </w:tcPr>
          <w:p w14:paraId="0A77F97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Fateh al-Sham</w:t>
            </w:r>
          </w:p>
        </w:tc>
        <w:tc>
          <w:tcPr>
            <w:tcW w:w="2859" w:type="dxa"/>
          </w:tcPr>
          <w:p w14:paraId="37AB26D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BFF198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2CC372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B261C4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66</w:t>
            </w:r>
          </w:p>
        </w:tc>
        <w:tc>
          <w:tcPr>
            <w:tcW w:w="3106" w:type="dxa"/>
            <w:hideMark/>
          </w:tcPr>
          <w:p w14:paraId="3018CBE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Islamic Front, Jabhat Fateh al-Sham, Liwa al-Jihad fi Sabeel Allah, Liwa </w:t>
            </w:r>
            <w:proofErr w:type="spellStart"/>
            <w:r w:rsidRPr="00507462">
              <w:rPr>
                <w:rFonts w:eastAsia="Times New Roman" w:cs="Times New Roman"/>
                <w:color w:val="000000"/>
                <w:lang w:val="en-US" w:eastAsia="en-GB"/>
              </w:rPr>
              <w:t>Thuwar</w:t>
            </w:r>
            <w:proofErr w:type="spellEnd"/>
            <w:r w:rsidRPr="00507462">
              <w:rPr>
                <w:rFonts w:eastAsia="Times New Roman" w:cs="Times New Roman"/>
                <w:color w:val="000000"/>
                <w:lang w:val="en-US" w:eastAsia="en-GB"/>
              </w:rPr>
              <w:t xml:space="preserve"> ar-Raqqa</w:t>
            </w:r>
          </w:p>
        </w:tc>
        <w:tc>
          <w:tcPr>
            <w:tcW w:w="2859" w:type="dxa"/>
          </w:tcPr>
          <w:p w14:paraId="4253489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014A35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2AD4973"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6F6D6DA5"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69</w:t>
            </w:r>
          </w:p>
        </w:tc>
        <w:tc>
          <w:tcPr>
            <w:tcW w:w="3106" w:type="dxa"/>
            <w:hideMark/>
          </w:tcPr>
          <w:p w14:paraId="54144AE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Jabhat Fateh al-Sham, Mujahideen Army</w:t>
            </w:r>
          </w:p>
        </w:tc>
        <w:tc>
          <w:tcPr>
            <w:tcW w:w="2859" w:type="dxa"/>
          </w:tcPr>
          <w:p w14:paraId="298A695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DF81E4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1FF523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CE7B69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14</w:t>
            </w:r>
          </w:p>
        </w:tc>
        <w:tc>
          <w:tcPr>
            <w:tcW w:w="3106" w:type="dxa"/>
            <w:hideMark/>
          </w:tcPr>
          <w:p w14:paraId="6053A0D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Mujahideen Army, SRF</w:t>
            </w:r>
          </w:p>
        </w:tc>
        <w:tc>
          <w:tcPr>
            <w:tcW w:w="2859" w:type="dxa"/>
          </w:tcPr>
          <w:p w14:paraId="034DE23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DEC6C3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57F845B"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B02049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56</w:t>
            </w:r>
          </w:p>
        </w:tc>
        <w:tc>
          <w:tcPr>
            <w:tcW w:w="3106" w:type="dxa"/>
            <w:hideMark/>
          </w:tcPr>
          <w:p w14:paraId="2776CAF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Islamic Front, Northern Storm Brigade</w:t>
            </w:r>
          </w:p>
        </w:tc>
        <w:tc>
          <w:tcPr>
            <w:tcW w:w="2859" w:type="dxa"/>
          </w:tcPr>
          <w:p w14:paraId="1354D20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80A12C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49F853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805810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lastRenderedPageBreak/>
              <w:t>5541</w:t>
            </w:r>
          </w:p>
        </w:tc>
        <w:tc>
          <w:tcPr>
            <w:tcW w:w="3106" w:type="dxa"/>
            <w:hideMark/>
          </w:tcPr>
          <w:p w14:paraId="4632FD9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bhat al-</w:t>
            </w:r>
            <w:proofErr w:type="spellStart"/>
            <w:r w:rsidRPr="00507462">
              <w:rPr>
                <w:rFonts w:eastAsia="Times New Roman" w:cs="Times New Roman"/>
                <w:color w:val="000000"/>
                <w:lang w:val="en-US" w:eastAsia="en-GB"/>
              </w:rPr>
              <w:t>Akrad</w:t>
            </w:r>
            <w:proofErr w:type="spellEnd"/>
          </w:p>
        </w:tc>
        <w:tc>
          <w:tcPr>
            <w:tcW w:w="2859" w:type="dxa"/>
          </w:tcPr>
          <w:p w14:paraId="2D36ADB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5B24F7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E866AA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6C6418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70</w:t>
            </w:r>
          </w:p>
        </w:tc>
        <w:tc>
          <w:tcPr>
            <w:tcW w:w="3106" w:type="dxa"/>
            <w:hideMark/>
          </w:tcPr>
          <w:p w14:paraId="6ECDD5B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bhat Fateh al-Sham</w:t>
            </w:r>
          </w:p>
        </w:tc>
        <w:tc>
          <w:tcPr>
            <w:tcW w:w="2859" w:type="dxa"/>
          </w:tcPr>
          <w:p w14:paraId="698D250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6D32D8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0F06A42"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5B6AE5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38</w:t>
            </w:r>
          </w:p>
        </w:tc>
        <w:tc>
          <w:tcPr>
            <w:tcW w:w="3106" w:type="dxa"/>
            <w:hideMark/>
          </w:tcPr>
          <w:p w14:paraId="1C4AE40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bhat Fateh al-Sham, Liwa al-Aqsa</w:t>
            </w:r>
          </w:p>
        </w:tc>
        <w:tc>
          <w:tcPr>
            <w:tcW w:w="2859" w:type="dxa"/>
          </w:tcPr>
          <w:p w14:paraId="001A784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285C55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A705453"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2292B0B"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15</w:t>
            </w:r>
          </w:p>
        </w:tc>
        <w:tc>
          <w:tcPr>
            <w:tcW w:w="3106" w:type="dxa"/>
            <w:hideMark/>
          </w:tcPr>
          <w:p w14:paraId="5065127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bhat Fateh al-Sham, Liwa al-Qadisiya, Omar al-Mukhtar Battalion</w:t>
            </w:r>
          </w:p>
        </w:tc>
        <w:tc>
          <w:tcPr>
            <w:tcW w:w="2859" w:type="dxa"/>
          </w:tcPr>
          <w:p w14:paraId="50827EC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94580F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1A014A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25FC58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61</w:t>
            </w:r>
          </w:p>
        </w:tc>
        <w:tc>
          <w:tcPr>
            <w:tcW w:w="3106" w:type="dxa"/>
            <w:hideMark/>
          </w:tcPr>
          <w:p w14:paraId="2F29898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bhat Fateh al-Sham, Rahman Corps</w:t>
            </w:r>
          </w:p>
        </w:tc>
        <w:tc>
          <w:tcPr>
            <w:tcW w:w="2859" w:type="dxa"/>
          </w:tcPr>
          <w:p w14:paraId="678F11A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6A561A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C1CBEC3"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545A53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74</w:t>
            </w:r>
          </w:p>
        </w:tc>
        <w:tc>
          <w:tcPr>
            <w:tcW w:w="3106" w:type="dxa"/>
            <w:hideMark/>
          </w:tcPr>
          <w:p w14:paraId="4BE0C2B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Jabhat Fateh al-Sham, </w:t>
            </w:r>
            <w:proofErr w:type="spellStart"/>
            <w:r w:rsidRPr="00507462">
              <w:rPr>
                <w:rFonts w:eastAsia="Times New Roman" w:cs="Times New Roman"/>
                <w:color w:val="000000"/>
                <w:lang w:val="en-US" w:eastAsia="en-GB"/>
              </w:rPr>
              <w:t>Salahadin</w:t>
            </w:r>
            <w:proofErr w:type="spellEnd"/>
            <w:r w:rsidRPr="00507462">
              <w:rPr>
                <w:rFonts w:eastAsia="Times New Roman" w:cs="Times New Roman"/>
                <w:color w:val="000000"/>
                <w:lang w:val="en-US" w:eastAsia="en-GB"/>
              </w:rPr>
              <w:t xml:space="preserve"> Brigade</w:t>
            </w:r>
          </w:p>
        </w:tc>
        <w:tc>
          <w:tcPr>
            <w:tcW w:w="2859" w:type="dxa"/>
          </w:tcPr>
          <w:p w14:paraId="089AD11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654BE7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8B290E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5CF3AA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84</w:t>
            </w:r>
          </w:p>
        </w:tc>
        <w:tc>
          <w:tcPr>
            <w:tcW w:w="3106" w:type="dxa"/>
            <w:hideMark/>
          </w:tcPr>
          <w:p w14:paraId="1A08C24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Jamaat </w:t>
            </w:r>
            <w:proofErr w:type="spellStart"/>
            <w:r w:rsidRPr="00507462">
              <w:rPr>
                <w:rFonts w:eastAsia="Times New Roman" w:cs="Times New Roman"/>
                <w:color w:val="000000"/>
                <w:lang w:val="en-US" w:eastAsia="en-GB"/>
              </w:rPr>
              <w:t>Jund</w:t>
            </w:r>
            <w:proofErr w:type="spellEnd"/>
            <w:r w:rsidRPr="00507462">
              <w:rPr>
                <w:rFonts w:eastAsia="Times New Roman" w:cs="Times New Roman"/>
                <w:color w:val="000000"/>
                <w:lang w:val="en-US" w:eastAsia="en-GB"/>
              </w:rPr>
              <w:t xml:space="preserve"> al-Sahaba</w:t>
            </w:r>
          </w:p>
        </w:tc>
        <w:tc>
          <w:tcPr>
            <w:tcW w:w="2859" w:type="dxa"/>
          </w:tcPr>
          <w:p w14:paraId="5D12C3F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3F492D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ECF84FF"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56DFAB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80</w:t>
            </w:r>
          </w:p>
        </w:tc>
        <w:tc>
          <w:tcPr>
            <w:tcW w:w="3106" w:type="dxa"/>
            <w:hideMark/>
          </w:tcPr>
          <w:p w14:paraId="6737D73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 Fatah Idlib</w:t>
            </w:r>
          </w:p>
        </w:tc>
        <w:tc>
          <w:tcPr>
            <w:tcW w:w="2859" w:type="dxa"/>
          </w:tcPr>
          <w:p w14:paraId="6447E3D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4FCBC4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C0131A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A2E13F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605</w:t>
            </w:r>
          </w:p>
        </w:tc>
        <w:tc>
          <w:tcPr>
            <w:tcW w:w="3106" w:type="dxa"/>
            <w:hideMark/>
          </w:tcPr>
          <w:p w14:paraId="34C1933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w:t>
            </w:r>
            <w:proofErr w:type="spellStart"/>
            <w:r w:rsidRPr="00507462">
              <w:rPr>
                <w:rFonts w:eastAsia="Times New Roman" w:cs="Times New Roman"/>
                <w:color w:val="000000"/>
                <w:lang w:val="en-US" w:eastAsia="en-GB"/>
              </w:rPr>
              <w:t>Ashaâ</w:t>
            </w:r>
            <w:proofErr w:type="spellEnd"/>
            <w:r w:rsidRPr="00507462">
              <w:rPr>
                <w:rFonts w:eastAsia="Times New Roman" w:cs="Times New Roman"/>
                <w:color w:val="000000"/>
                <w:lang w:val="en-US" w:eastAsia="en-GB"/>
              </w:rPr>
              <w:t>€™er</w:t>
            </w:r>
          </w:p>
        </w:tc>
        <w:tc>
          <w:tcPr>
            <w:tcW w:w="2859" w:type="dxa"/>
          </w:tcPr>
          <w:p w14:paraId="0139C20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FD57BF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9D175C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4DBD71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77</w:t>
            </w:r>
          </w:p>
        </w:tc>
        <w:tc>
          <w:tcPr>
            <w:tcW w:w="3106" w:type="dxa"/>
            <w:hideMark/>
          </w:tcPr>
          <w:p w14:paraId="70D7345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Islam</w:t>
            </w:r>
          </w:p>
        </w:tc>
        <w:tc>
          <w:tcPr>
            <w:tcW w:w="2859" w:type="dxa"/>
          </w:tcPr>
          <w:p w14:paraId="0AFEF2A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1AFA17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E7A832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39FDB0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600</w:t>
            </w:r>
          </w:p>
        </w:tc>
        <w:tc>
          <w:tcPr>
            <w:tcW w:w="3106" w:type="dxa"/>
            <w:hideMark/>
          </w:tcPr>
          <w:p w14:paraId="56A1D0D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Jaysh al-Islam, Jaysh </w:t>
            </w:r>
            <w:proofErr w:type="spellStart"/>
            <w:r w:rsidRPr="00507462">
              <w:rPr>
                <w:rFonts w:eastAsia="Times New Roman" w:cs="Times New Roman"/>
                <w:color w:val="000000"/>
                <w:lang w:val="en-US" w:eastAsia="en-GB"/>
              </w:rPr>
              <w:t>Asoud</w:t>
            </w:r>
            <w:proofErr w:type="spellEnd"/>
            <w:r w:rsidRPr="00507462">
              <w:rPr>
                <w:rFonts w:eastAsia="Times New Roman" w:cs="Times New Roman"/>
                <w:color w:val="000000"/>
                <w:lang w:val="en-US" w:eastAsia="en-GB"/>
              </w:rPr>
              <w:t xml:space="preserve"> al-</w:t>
            </w:r>
            <w:proofErr w:type="spellStart"/>
            <w:r w:rsidRPr="00507462">
              <w:rPr>
                <w:rFonts w:eastAsia="Times New Roman" w:cs="Times New Roman"/>
                <w:color w:val="000000"/>
                <w:lang w:val="en-US" w:eastAsia="en-GB"/>
              </w:rPr>
              <w:t>Sharqiya</w:t>
            </w:r>
            <w:proofErr w:type="spellEnd"/>
            <w:r w:rsidRPr="00507462">
              <w:rPr>
                <w:rFonts w:eastAsia="Times New Roman" w:cs="Times New Roman"/>
                <w:color w:val="000000"/>
                <w:lang w:val="en-US" w:eastAsia="en-GB"/>
              </w:rPr>
              <w:t>, Martyr Lieutenant Ahmed Abdou Brigades, Rahman Corps</w:t>
            </w:r>
          </w:p>
        </w:tc>
        <w:tc>
          <w:tcPr>
            <w:tcW w:w="2859" w:type="dxa"/>
          </w:tcPr>
          <w:p w14:paraId="18D59E5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62898C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6C621D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D056B97"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02</w:t>
            </w:r>
          </w:p>
        </w:tc>
        <w:tc>
          <w:tcPr>
            <w:tcW w:w="3106" w:type="dxa"/>
            <w:hideMark/>
          </w:tcPr>
          <w:p w14:paraId="03FD818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Jihad (</w:t>
            </w:r>
            <w:proofErr w:type="spellStart"/>
            <w:r w:rsidRPr="00507462">
              <w:rPr>
                <w:rFonts w:eastAsia="Times New Roman" w:cs="Times New Roman"/>
                <w:color w:val="000000"/>
                <w:lang w:val="en-US" w:eastAsia="en-GB"/>
              </w:rPr>
              <w:t>Saraya</w:t>
            </w:r>
            <w:proofErr w:type="spellEnd"/>
            <w:r w:rsidRPr="00507462">
              <w:rPr>
                <w:rFonts w:eastAsia="Times New Roman" w:cs="Times New Roman"/>
                <w:color w:val="000000"/>
                <w:lang w:val="en-US" w:eastAsia="en-GB"/>
              </w:rPr>
              <w:t xml:space="preserve"> al- Jihad)</w:t>
            </w:r>
          </w:p>
        </w:tc>
        <w:tc>
          <w:tcPr>
            <w:tcW w:w="2859" w:type="dxa"/>
          </w:tcPr>
          <w:p w14:paraId="2F600E9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31D515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D0D96BC"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5A0D078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4357</w:t>
            </w:r>
          </w:p>
        </w:tc>
        <w:tc>
          <w:tcPr>
            <w:tcW w:w="3106" w:type="dxa"/>
            <w:hideMark/>
          </w:tcPr>
          <w:p w14:paraId="40E6986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Mukhtar</w:t>
            </w:r>
          </w:p>
        </w:tc>
        <w:tc>
          <w:tcPr>
            <w:tcW w:w="2859" w:type="dxa"/>
          </w:tcPr>
          <w:p w14:paraId="6970FFB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F0E924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1D111B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D5CA34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67</w:t>
            </w:r>
          </w:p>
        </w:tc>
        <w:tc>
          <w:tcPr>
            <w:tcW w:w="3106" w:type="dxa"/>
            <w:hideMark/>
          </w:tcPr>
          <w:p w14:paraId="15F1CE9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w:t>
            </w:r>
            <w:proofErr w:type="spellStart"/>
            <w:r w:rsidRPr="00507462">
              <w:rPr>
                <w:rFonts w:eastAsia="Times New Roman" w:cs="Times New Roman"/>
                <w:color w:val="000000"/>
                <w:lang w:val="en-US" w:eastAsia="en-GB"/>
              </w:rPr>
              <w:t>Sanadid</w:t>
            </w:r>
            <w:proofErr w:type="spellEnd"/>
            <w:r w:rsidRPr="00507462">
              <w:rPr>
                <w:rFonts w:eastAsia="Times New Roman" w:cs="Times New Roman"/>
                <w:color w:val="000000"/>
                <w:lang w:val="en-US" w:eastAsia="en-GB"/>
              </w:rPr>
              <w:t xml:space="preserve">, </w:t>
            </w:r>
            <w:proofErr w:type="spellStart"/>
            <w:r w:rsidRPr="00507462">
              <w:rPr>
                <w:rFonts w:eastAsia="Times New Roman" w:cs="Times New Roman"/>
                <w:color w:val="000000"/>
                <w:lang w:val="en-US" w:eastAsia="en-GB"/>
              </w:rPr>
              <w:t>Khabour</w:t>
            </w:r>
            <w:proofErr w:type="spellEnd"/>
            <w:r w:rsidRPr="00507462">
              <w:rPr>
                <w:rFonts w:eastAsia="Times New Roman" w:cs="Times New Roman"/>
                <w:color w:val="000000"/>
                <w:lang w:val="en-US" w:eastAsia="en-GB"/>
              </w:rPr>
              <w:t xml:space="preserve"> Guards, MFS, PYD</w:t>
            </w:r>
          </w:p>
        </w:tc>
        <w:tc>
          <w:tcPr>
            <w:tcW w:w="2859" w:type="dxa"/>
          </w:tcPr>
          <w:p w14:paraId="788F360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SF: military wing of Syriac Union Party</w:t>
            </w:r>
          </w:p>
        </w:tc>
        <w:tc>
          <w:tcPr>
            <w:tcW w:w="2223" w:type="dxa"/>
          </w:tcPr>
          <w:p w14:paraId="29183C6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FE210F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CA116A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70</w:t>
            </w:r>
          </w:p>
        </w:tc>
        <w:tc>
          <w:tcPr>
            <w:tcW w:w="3106" w:type="dxa"/>
            <w:hideMark/>
          </w:tcPr>
          <w:p w14:paraId="7AEE226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w:t>
            </w:r>
            <w:proofErr w:type="spellStart"/>
            <w:r w:rsidRPr="00507462">
              <w:rPr>
                <w:rFonts w:eastAsia="Times New Roman" w:cs="Times New Roman"/>
                <w:color w:val="000000"/>
                <w:lang w:val="en-US" w:eastAsia="en-GB"/>
              </w:rPr>
              <w:t>Sanadid</w:t>
            </w:r>
            <w:proofErr w:type="spellEnd"/>
            <w:r w:rsidRPr="00507462">
              <w:rPr>
                <w:rFonts w:eastAsia="Times New Roman" w:cs="Times New Roman"/>
                <w:color w:val="000000"/>
                <w:lang w:val="en-US" w:eastAsia="en-GB"/>
              </w:rPr>
              <w:t>, MFS, PYD</w:t>
            </w:r>
          </w:p>
        </w:tc>
        <w:tc>
          <w:tcPr>
            <w:tcW w:w="2859" w:type="dxa"/>
          </w:tcPr>
          <w:p w14:paraId="1CABF79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C45E15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DD008F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EB15EB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150</w:t>
            </w:r>
          </w:p>
        </w:tc>
        <w:tc>
          <w:tcPr>
            <w:tcW w:w="3106" w:type="dxa"/>
            <w:hideMark/>
          </w:tcPr>
          <w:p w14:paraId="058C93D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aysh al-</w:t>
            </w:r>
            <w:proofErr w:type="spellStart"/>
            <w:r w:rsidRPr="00507462">
              <w:rPr>
                <w:rFonts w:eastAsia="Times New Roman" w:cs="Times New Roman"/>
                <w:color w:val="000000"/>
                <w:lang w:val="en-US" w:eastAsia="en-GB"/>
              </w:rPr>
              <w:t>Sanadid</w:t>
            </w:r>
            <w:proofErr w:type="spellEnd"/>
            <w:r w:rsidRPr="00507462">
              <w:rPr>
                <w:rFonts w:eastAsia="Times New Roman" w:cs="Times New Roman"/>
                <w:color w:val="000000"/>
                <w:lang w:val="en-US" w:eastAsia="en-GB"/>
              </w:rPr>
              <w:t>, PYD</w:t>
            </w:r>
          </w:p>
        </w:tc>
        <w:tc>
          <w:tcPr>
            <w:tcW w:w="2859" w:type="dxa"/>
          </w:tcPr>
          <w:p w14:paraId="7D10596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742840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ADC80E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0F5A2E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626</w:t>
            </w:r>
          </w:p>
        </w:tc>
        <w:tc>
          <w:tcPr>
            <w:tcW w:w="3106" w:type="dxa"/>
            <w:hideMark/>
          </w:tcPr>
          <w:p w14:paraId="2A7785A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 xml:space="preserve">Jaysh </w:t>
            </w:r>
            <w:proofErr w:type="spellStart"/>
            <w:r w:rsidRPr="00507462">
              <w:rPr>
                <w:rFonts w:eastAsia="Times New Roman" w:cs="Times New Roman"/>
                <w:color w:val="000000"/>
                <w:lang w:val="en-US" w:eastAsia="en-GB"/>
              </w:rPr>
              <w:t>Asoud</w:t>
            </w:r>
            <w:proofErr w:type="spellEnd"/>
            <w:r w:rsidRPr="00507462">
              <w:rPr>
                <w:rFonts w:eastAsia="Times New Roman" w:cs="Times New Roman"/>
                <w:color w:val="000000"/>
                <w:lang w:val="en-US" w:eastAsia="en-GB"/>
              </w:rPr>
              <w:t xml:space="preserve"> al-</w:t>
            </w:r>
            <w:proofErr w:type="spellStart"/>
            <w:r w:rsidRPr="00507462">
              <w:rPr>
                <w:rFonts w:eastAsia="Times New Roman" w:cs="Times New Roman"/>
                <w:color w:val="000000"/>
                <w:lang w:val="en-US" w:eastAsia="en-GB"/>
              </w:rPr>
              <w:t>Sharqiya</w:t>
            </w:r>
            <w:proofErr w:type="spellEnd"/>
            <w:r w:rsidRPr="00507462">
              <w:rPr>
                <w:rFonts w:eastAsia="Times New Roman" w:cs="Times New Roman"/>
                <w:color w:val="000000"/>
                <w:lang w:val="en-US" w:eastAsia="en-GB"/>
              </w:rPr>
              <w:t>, Martyr Lieutenant Ahmed Abdou Brigades</w:t>
            </w:r>
          </w:p>
        </w:tc>
        <w:tc>
          <w:tcPr>
            <w:tcW w:w="2859" w:type="dxa"/>
          </w:tcPr>
          <w:p w14:paraId="4650578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33A9E6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DFCF15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84A1EC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4359</w:t>
            </w:r>
          </w:p>
        </w:tc>
        <w:tc>
          <w:tcPr>
            <w:tcW w:w="3106" w:type="dxa"/>
            <w:hideMark/>
          </w:tcPr>
          <w:p w14:paraId="1E8C3BC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JRTN</w:t>
            </w:r>
          </w:p>
        </w:tc>
        <w:tc>
          <w:tcPr>
            <w:tcW w:w="2859" w:type="dxa"/>
          </w:tcPr>
          <w:p w14:paraId="04DDCF3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Army of the Men of the Naqshbandi Order, Naqshbandi Organization</w:t>
            </w:r>
          </w:p>
        </w:tc>
        <w:tc>
          <w:tcPr>
            <w:tcW w:w="2223" w:type="dxa"/>
          </w:tcPr>
          <w:p w14:paraId="4C63DC0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880A21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BC2F5D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37</w:t>
            </w:r>
          </w:p>
        </w:tc>
        <w:tc>
          <w:tcPr>
            <w:tcW w:w="3106" w:type="dxa"/>
            <w:hideMark/>
          </w:tcPr>
          <w:p w14:paraId="615EEAA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Liwa al-Aqsa</w:t>
            </w:r>
          </w:p>
        </w:tc>
        <w:tc>
          <w:tcPr>
            <w:tcW w:w="2859" w:type="dxa"/>
          </w:tcPr>
          <w:p w14:paraId="115D4B4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431CF21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B0F32A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9D7339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564</w:t>
            </w:r>
          </w:p>
        </w:tc>
        <w:tc>
          <w:tcPr>
            <w:tcW w:w="3106" w:type="dxa"/>
            <w:hideMark/>
          </w:tcPr>
          <w:p w14:paraId="1FE3A6B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Mare’ Operations Room</w:t>
            </w:r>
          </w:p>
        </w:tc>
        <w:tc>
          <w:tcPr>
            <w:tcW w:w="2859" w:type="dxa"/>
          </w:tcPr>
          <w:p w14:paraId="7B7E7E8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ECA1ED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82E878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116B16B"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08</w:t>
            </w:r>
          </w:p>
        </w:tc>
        <w:tc>
          <w:tcPr>
            <w:tcW w:w="3106" w:type="dxa"/>
            <w:hideMark/>
          </w:tcPr>
          <w:p w14:paraId="1EA128D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MEK</w:t>
            </w:r>
          </w:p>
        </w:tc>
        <w:tc>
          <w:tcPr>
            <w:tcW w:w="2859" w:type="dxa"/>
          </w:tcPr>
          <w:p w14:paraId="27A7B6B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81852D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utation</w:t>
            </w:r>
          </w:p>
        </w:tc>
      </w:tr>
      <w:tr w:rsidR="001831B6" w:rsidRPr="00507462" w14:paraId="6D1B944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C111655"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lastRenderedPageBreak/>
              <w:t>6012</w:t>
            </w:r>
          </w:p>
        </w:tc>
        <w:tc>
          <w:tcPr>
            <w:tcW w:w="3106" w:type="dxa"/>
            <w:hideMark/>
          </w:tcPr>
          <w:p w14:paraId="3692BD1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Mujahideen Army</w:t>
            </w:r>
          </w:p>
        </w:tc>
        <w:tc>
          <w:tcPr>
            <w:tcW w:w="2859" w:type="dxa"/>
          </w:tcPr>
          <w:p w14:paraId="366D82F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245DC2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B64BB0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613D53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128</w:t>
            </w:r>
          </w:p>
        </w:tc>
        <w:tc>
          <w:tcPr>
            <w:tcW w:w="3106" w:type="dxa"/>
            <w:hideMark/>
          </w:tcPr>
          <w:p w14:paraId="51E750A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ational Front for Liberation</w:t>
            </w:r>
          </w:p>
        </w:tc>
        <w:tc>
          <w:tcPr>
            <w:tcW w:w="2859" w:type="dxa"/>
          </w:tcPr>
          <w:p w14:paraId="320E274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405BE5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79CA0A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267825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23</w:t>
            </w:r>
          </w:p>
        </w:tc>
        <w:tc>
          <w:tcPr>
            <w:tcW w:w="3106" w:type="dxa"/>
            <w:hideMark/>
          </w:tcPr>
          <w:p w14:paraId="0800F19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ational Front for Liberation, SNA</w:t>
            </w:r>
          </w:p>
        </w:tc>
        <w:tc>
          <w:tcPr>
            <w:tcW w:w="2859" w:type="dxa"/>
          </w:tcPr>
          <w:p w14:paraId="2740221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269959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B081C1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ECB84C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25</w:t>
            </w:r>
          </w:p>
        </w:tc>
        <w:tc>
          <w:tcPr>
            <w:tcW w:w="3106" w:type="dxa"/>
            <w:hideMark/>
          </w:tcPr>
          <w:p w14:paraId="00B2826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ational Front for Liberation, SNA, Syrian Liberation Front</w:t>
            </w:r>
          </w:p>
        </w:tc>
        <w:tc>
          <w:tcPr>
            <w:tcW w:w="2859" w:type="dxa"/>
          </w:tcPr>
          <w:p w14:paraId="5B42037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E8B8F6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3B9CBA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12A330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631</w:t>
            </w:r>
          </w:p>
        </w:tc>
        <w:tc>
          <w:tcPr>
            <w:tcW w:w="3106" w:type="dxa"/>
            <w:hideMark/>
          </w:tcPr>
          <w:p w14:paraId="6AF4BF3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orthern Storm Brigade</w:t>
            </w:r>
          </w:p>
        </w:tc>
        <w:tc>
          <w:tcPr>
            <w:tcW w:w="2859" w:type="dxa"/>
          </w:tcPr>
          <w:p w14:paraId="4A580D0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EF9799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590DA77"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79C78C6D"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434</w:t>
            </w:r>
          </w:p>
        </w:tc>
        <w:tc>
          <w:tcPr>
            <w:tcW w:w="3106" w:type="dxa"/>
            <w:hideMark/>
          </w:tcPr>
          <w:p w14:paraId="776336F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our al-Din al-</w:t>
            </w:r>
            <w:proofErr w:type="spellStart"/>
            <w:r w:rsidRPr="00507462">
              <w:rPr>
                <w:rFonts w:eastAsia="Times New Roman" w:cs="Times New Roman"/>
                <w:color w:val="000000"/>
                <w:lang w:val="en-US" w:eastAsia="en-GB"/>
              </w:rPr>
              <w:t>Zenki</w:t>
            </w:r>
            <w:proofErr w:type="spellEnd"/>
          </w:p>
        </w:tc>
        <w:tc>
          <w:tcPr>
            <w:tcW w:w="2859" w:type="dxa"/>
          </w:tcPr>
          <w:p w14:paraId="3440AE3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30688A5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4D5BE8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119E86A"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477</w:t>
            </w:r>
          </w:p>
        </w:tc>
        <w:tc>
          <w:tcPr>
            <w:tcW w:w="3106" w:type="dxa"/>
            <w:hideMark/>
          </w:tcPr>
          <w:p w14:paraId="29F5F48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our al-Din al-</w:t>
            </w:r>
            <w:proofErr w:type="spellStart"/>
            <w:r w:rsidRPr="00507462">
              <w:rPr>
                <w:rFonts w:eastAsia="Times New Roman" w:cs="Times New Roman"/>
                <w:color w:val="000000"/>
                <w:lang w:val="en-US" w:eastAsia="en-GB"/>
              </w:rPr>
              <w:t>Zenki</w:t>
            </w:r>
            <w:proofErr w:type="spellEnd"/>
            <w:r w:rsidRPr="00507462">
              <w:rPr>
                <w:rFonts w:eastAsia="Times New Roman" w:cs="Times New Roman"/>
                <w:color w:val="000000"/>
                <w:lang w:val="en-US" w:eastAsia="en-GB"/>
              </w:rPr>
              <w:t>, Sham Legion</w:t>
            </w:r>
          </w:p>
        </w:tc>
        <w:tc>
          <w:tcPr>
            <w:tcW w:w="2859" w:type="dxa"/>
          </w:tcPr>
          <w:p w14:paraId="5BB3174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009164D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136A201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6FC277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553</w:t>
            </w:r>
          </w:p>
        </w:tc>
        <w:tc>
          <w:tcPr>
            <w:tcW w:w="3106" w:type="dxa"/>
            <w:hideMark/>
          </w:tcPr>
          <w:p w14:paraId="42843D9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NSA</w:t>
            </w:r>
          </w:p>
        </w:tc>
        <w:tc>
          <w:tcPr>
            <w:tcW w:w="2859" w:type="dxa"/>
          </w:tcPr>
          <w:p w14:paraId="663C308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E1FC23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3A76708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95D7B46"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44</w:t>
            </w:r>
          </w:p>
        </w:tc>
        <w:tc>
          <w:tcPr>
            <w:tcW w:w="3106" w:type="dxa"/>
            <w:hideMark/>
          </w:tcPr>
          <w:p w14:paraId="424F2EB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Opponents of al-Assad</w:t>
            </w:r>
          </w:p>
        </w:tc>
        <w:tc>
          <w:tcPr>
            <w:tcW w:w="2859" w:type="dxa"/>
          </w:tcPr>
          <w:p w14:paraId="72C090E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6083C70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72A65571"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CC75B2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323</w:t>
            </w:r>
          </w:p>
        </w:tc>
        <w:tc>
          <w:tcPr>
            <w:tcW w:w="3106" w:type="dxa"/>
            <w:hideMark/>
          </w:tcPr>
          <w:p w14:paraId="3700FA4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PKK</w:t>
            </w:r>
          </w:p>
        </w:tc>
        <w:tc>
          <w:tcPr>
            <w:tcW w:w="2859" w:type="dxa"/>
          </w:tcPr>
          <w:p w14:paraId="3B8D58A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Kurdistan Workers’ Party</w:t>
            </w:r>
          </w:p>
        </w:tc>
        <w:tc>
          <w:tcPr>
            <w:tcW w:w="2223" w:type="dxa"/>
          </w:tcPr>
          <w:p w14:paraId="388F75C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Kurdish conflict for autonomy)</w:t>
            </w:r>
          </w:p>
        </w:tc>
      </w:tr>
      <w:tr w:rsidR="001831B6" w:rsidRPr="00507462" w14:paraId="6EA3BB09"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7228BD7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261</w:t>
            </w:r>
          </w:p>
        </w:tc>
        <w:tc>
          <w:tcPr>
            <w:tcW w:w="3106" w:type="dxa"/>
            <w:hideMark/>
          </w:tcPr>
          <w:p w14:paraId="1FF89FC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PUK</w:t>
            </w:r>
          </w:p>
        </w:tc>
        <w:tc>
          <w:tcPr>
            <w:tcW w:w="2859" w:type="dxa"/>
          </w:tcPr>
          <w:p w14:paraId="20153A6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Patriotic Union of Kurdistan</w:t>
            </w:r>
          </w:p>
        </w:tc>
        <w:tc>
          <w:tcPr>
            <w:tcW w:w="2223" w:type="dxa"/>
          </w:tcPr>
          <w:p w14:paraId="696F51D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Kurdish conflict for autonomy)</w:t>
            </w:r>
          </w:p>
        </w:tc>
      </w:tr>
      <w:tr w:rsidR="001831B6" w:rsidRPr="00507462" w14:paraId="66CBCE02"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1A4B33DF"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4163</w:t>
            </w:r>
          </w:p>
        </w:tc>
        <w:tc>
          <w:tcPr>
            <w:tcW w:w="3106" w:type="dxa"/>
            <w:hideMark/>
          </w:tcPr>
          <w:p w14:paraId="52119F3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PYD</w:t>
            </w:r>
          </w:p>
        </w:tc>
        <w:tc>
          <w:tcPr>
            <w:tcW w:w="2859" w:type="dxa"/>
          </w:tcPr>
          <w:p w14:paraId="091508F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507462">
              <w:rPr>
                <w:rFonts w:cs="Times New Roman"/>
                <w:color w:val="000000"/>
                <w:shd w:val="clear" w:color="auto" w:fill="FEFEFE"/>
                <w:lang w:val="en-US"/>
              </w:rPr>
              <w:t>Partiya</w:t>
            </w:r>
            <w:proofErr w:type="spellEnd"/>
            <w:r w:rsidRPr="00507462">
              <w:rPr>
                <w:rFonts w:cs="Times New Roman"/>
                <w:color w:val="000000"/>
                <w:shd w:val="clear" w:color="auto" w:fill="FEFEFE"/>
                <w:lang w:val="en-US"/>
              </w:rPr>
              <w:t xml:space="preserve"> </w:t>
            </w:r>
            <w:proofErr w:type="spellStart"/>
            <w:r w:rsidRPr="00507462">
              <w:rPr>
                <w:rFonts w:cs="Times New Roman"/>
                <w:color w:val="000000"/>
                <w:shd w:val="clear" w:color="auto" w:fill="FEFEFE"/>
                <w:lang w:val="en-US"/>
              </w:rPr>
              <w:t>Yektîya</w:t>
            </w:r>
            <w:proofErr w:type="spellEnd"/>
            <w:r w:rsidRPr="00507462">
              <w:rPr>
                <w:rFonts w:cs="Times New Roman"/>
                <w:color w:val="000000"/>
                <w:shd w:val="clear" w:color="auto" w:fill="FEFEFE"/>
                <w:lang w:val="en-US"/>
              </w:rPr>
              <w:t xml:space="preserve"> </w:t>
            </w:r>
            <w:proofErr w:type="spellStart"/>
            <w:r w:rsidRPr="00507462">
              <w:rPr>
                <w:rFonts w:cs="Times New Roman"/>
                <w:color w:val="000000"/>
                <w:shd w:val="clear" w:color="auto" w:fill="FEFEFE"/>
                <w:lang w:val="en-US"/>
              </w:rPr>
              <w:t>Demokrat</w:t>
            </w:r>
            <w:proofErr w:type="spellEnd"/>
            <w:r w:rsidRPr="00507462">
              <w:rPr>
                <w:rFonts w:cs="Times New Roman"/>
                <w:color w:val="000000"/>
                <w:shd w:val="clear" w:color="auto" w:fill="FEFEFE"/>
                <w:lang w:val="en-US"/>
              </w:rPr>
              <w:t>, Democratic Union Party</w:t>
            </w:r>
          </w:p>
        </w:tc>
        <w:tc>
          <w:tcPr>
            <w:tcW w:w="2223" w:type="dxa"/>
          </w:tcPr>
          <w:p w14:paraId="0705063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hd w:val="clear" w:color="auto" w:fill="FEFEFE"/>
                <w:lang w:val="en-US"/>
              </w:rPr>
            </w:pPr>
            <w:r w:rsidRPr="00507462">
              <w:rPr>
                <w:rFonts w:eastAsia="Times New Roman" w:cs="Times New Roman"/>
                <w:color w:val="000000"/>
                <w:lang w:val="en-US" w:eastAsia="en-GB"/>
              </w:rPr>
              <w:t>Spread (Kurdish conflict for autonomy)</w:t>
            </w:r>
          </w:p>
        </w:tc>
      </w:tr>
      <w:tr w:rsidR="001831B6" w:rsidRPr="00507462" w14:paraId="1BBEE906"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33AB09C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235</w:t>
            </w:r>
          </w:p>
        </w:tc>
        <w:tc>
          <w:tcPr>
            <w:tcW w:w="3106" w:type="dxa"/>
            <w:hideMark/>
          </w:tcPr>
          <w:p w14:paraId="43A2019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RJF</w:t>
            </w:r>
          </w:p>
        </w:tc>
        <w:tc>
          <w:tcPr>
            <w:tcW w:w="2859" w:type="dxa"/>
          </w:tcPr>
          <w:p w14:paraId="3923B47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Reform and Jihad Front</w:t>
            </w:r>
          </w:p>
        </w:tc>
        <w:tc>
          <w:tcPr>
            <w:tcW w:w="2223" w:type="dxa"/>
          </w:tcPr>
          <w:p w14:paraId="29CF961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5A9533A"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5FE42C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231</w:t>
            </w:r>
          </w:p>
        </w:tc>
        <w:tc>
          <w:tcPr>
            <w:tcW w:w="3106" w:type="dxa"/>
            <w:hideMark/>
          </w:tcPr>
          <w:p w14:paraId="06549D9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CIRI</w:t>
            </w:r>
          </w:p>
        </w:tc>
        <w:tc>
          <w:tcPr>
            <w:tcW w:w="2859" w:type="dxa"/>
          </w:tcPr>
          <w:p w14:paraId="772E86C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The Supreme Council of the Islamic Revolution in Iraq</w:t>
            </w:r>
          </w:p>
        </w:tc>
        <w:tc>
          <w:tcPr>
            <w:tcW w:w="2223" w:type="dxa"/>
          </w:tcPr>
          <w:p w14:paraId="4EF4F00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Mutation</w:t>
            </w:r>
          </w:p>
        </w:tc>
      </w:tr>
      <w:tr w:rsidR="001831B6" w:rsidRPr="00507462" w14:paraId="129447A8"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BEA9642"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288</w:t>
            </w:r>
          </w:p>
        </w:tc>
        <w:tc>
          <w:tcPr>
            <w:tcW w:w="3106" w:type="dxa"/>
            <w:hideMark/>
          </w:tcPr>
          <w:p w14:paraId="2193590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DF</w:t>
            </w:r>
          </w:p>
        </w:tc>
        <w:tc>
          <w:tcPr>
            <w:tcW w:w="2859" w:type="dxa"/>
          </w:tcPr>
          <w:p w14:paraId="2CCBA03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yrian Democratic Forces</w:t>
            </w:r>
          </w:p>
        </w:tc>
        <w:tc>
          <w:tcPr>
            <w:tcW w:w="2223" w:type="dxa"/>
          </w:tcPr>
          <w:p w14:paraId="1ACF023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95A7D0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D8DA570"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514</w:t>
            </w:r>
          </w:p>
        </w:tc>
        <w:tc>
          <w:tcPr>
            <w:tcW w:w="3106" w:type="dxa"/>
            <w:hideMark/>
          </w:tcPr>
          <w:p w14:paraId="1E10966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NA</w:t>
            </w:r>
          </w:p>
        </w:tc>
        <w:tc>
          <w:tcPr>
            <w:tcW w:w="2859" w:type="dxa"/>
          </w:tcPr>
          <w:p w14:paraId="7D65AEC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The Syrian National Army</w:t>
            </w:r>
          </w:p>
        </w:tc>
        <w:tc>
          <w:tcPr>
            <w:tcW w:w="2223" w:type="dxa"/>
          </w:tcPr>
          <w:p w14:paraId="40EFC4B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C10D38D"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2F7AE8CE"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33</w:t>
            </w:r>
          </w:p>
        </w:tc>
        <w:tc>
          <w:tcPr>
            <w:tcW w:w="3106" w:type="dxa"/>
            <w:hideMark/>
          </w:tcPr>
          <w:p w14:paraId="1942055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outhern Front</w:t>
            </w:r>
          </w:p>
        </w:tc>
        <w:tc>
          <w:tcPr>
            <w:tcW w:w="2859" w:type="dxa"/>
          </w:tcPr>
          <w:p w14:paraId="14D2F68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C4772E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24057F6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0C909FF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011</w:t>
            </w:r>
          </w:p>
        </w:tc>
        <w:tc>
          <w:tcPr>
            <w:tcW w:w="3106" w:type="dxa"/>
            <w:hideMark/>
          </w:tcPr>
          <w:p w14:paraId="2355951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RF</w:t>
            </w:r>
          </w:p>
        </w:tc>
        <w:tc>
          <w:tcPr>
            <w:tcW w:w="2859" w:type="dxa"/>
          </w:tcPr>
          <w:p w14:paraId="2546068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yrian Revolutionaries’ Front</w:t>
            </w:r>
          </w:p>
        </w:tc>
        <w:tc>
          <w:tcPr>
            <w:tcW w:w="2223" w:type="dxa"/>
          </w:tcPr>
          <w:p w14:paraId="0A74203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B0F1179" w14:textId="77777777" w:rsidTr="00CE5F38">
        <w:trPr>
          <w:trHeight w:val="180"/>
        </w:trPr>
        <w:tc>
          <w:tcPr>
            <w:cnfStyle w:val="001000000000" w:firstRow="0" w:lastRow="0" w:firstColumn="1" w:lastColumn="0" w:oddVBand="0" w:evenVBand="0" w:oddHBand="0" w:evenHBand="0" w:firstRowFirstColumn="0" w:firstRowLastColumn="0" w:lastRowFirstColumn="0" w:lastRowLastColumn="0"/>
            <w:tcW w:w="828" w:type="dxa"/>
            <w:hideMark/>
          </w:tcPr>
          <w:p w14:paraId="01F66C71"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1145</w:t>
            </w:r>
          </w:p>
        </w:tc>
        <w:tc>
          <w:tcPr>
            <w:tcW w:w="3106" w:type="dxa"/>
            <w:hideMark/>
          </w:tcPr>
          <w:p w14:paraId="65AAD77B"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upporters of al-Assad</w:t>
            </w:r>
          </w:p>
        </w:tc>
        <w:tc>
          <w:tcPr>
            <w:tcW w:w="2859" w:type="dxa"/>
          </w:tcPr>
          <w:p w14:paraId="66197EDF"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7B25252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E98851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C1E33B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106</w:t>
            </w:r>
          </w:p>
        </w:tc>
        <w:tc>
          <w:tcPr>
            <w:tcW w:w="3106" w:type="dxa"/>
            <w:hideMark/>
          </w:tcPr>
          <w:p w14:paraId="5DB398E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uqour al-Sham Brigades, Syrian Liberation Front</w:t>
            </w:r>
          </w:p>
        </w:tc>
        <w:tc>
          <w:tcPr>
            <w:tcW w:w="2859" w:type="dxa"/>
          </w:tcPr>
          <w:p w14:paraId="4DFD9515"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44D253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0876679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6C37B234"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4456</w:t>
            </w:r>
          </w:p>
        </w:tc>
        <w:tc>
          <w:tcPr>
            <w:tcW w:w="3106" w:type="dxa"/>
            <w:hideMark/>
          </w:tcPr>
          <w:p w14:paraId="2FBC5AB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Syrian insurgents</w:t>
            </w:r>
          </w:p>
        </w:tc>
        <w:tc>
          <w:tcPr>
            <w:tcW w:w="2859" w:type="dxa"/>
          </w:tcPr>
          <w:p w14:paraId="67F118F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27587B1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5F085CAE"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4170BD9C"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6306</w:t>
            </w:r>
          </w:p>
        </w:tc>
        <w:tc>
          <w:tcPr>
            <w:tcW w:w="3106" w:type="dxa"/>
            <w:hideMark/>
          </w:tcPr>
          <w:p w14:paraId="1D26D487"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r w:rsidRPr="00507462">
              <w:rPr>
                <w:rFonts w:eastAsia="Times New Roman" w:cs="Times New Roman"/>
                <w:color w:val="000000"/>
                <w:lang w:val="en-US" w:eastAsia="en-GB"/>
              </w:rPr>
              <w:t>Tahrir al- Sham Army</w:t>
            </w:r>
          </w:p>
        </w:tc>
        <w:tc>
          <w:tcPr>
            <w:tcW w:w="2859" w:type="dxa"/>
          </w:tcPr>
          <w:p w14:paraId="75B40420"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160F2B99"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48D41D2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hideMark/>
          </w:tcPr>
          <w:p w14:paraId="5ED85FB8" w14:textId="77777777" w:rsidR="001831B6" w:rsidRPr="00507462" w:rsidRDefault="001831B6" w:rsidP="00CE5F38">
            <w:pPr>
              <w:spacing w:line="276" w:lineRule="auto"/>
              <w:jc w:val="left"/>
              <w:rPr>
                <w:rFonts w:eastAsia="Times New Roman" w:cs="Times New Roman"/>
                <w:b w:val="0"/>
                <w:bCs w:val="0"/>
                <w:lang w:val="en-US" w:eastAsia="en-GB"/>
              </w:rPr>
            </w:pPr>
            <w:r w:rsidRPr="00507462">
              <w:rPr>
                <w:rFonts w:eastAsia="Times New Roman" w:cs="Times New Roman"/>
                <w:b w:val="0"/>
                <w:bCs w:val="0"/>
                <w:color w:val="000000"/>
                <w:lang w:val="en-US" w:eastAsia="en-GB"/>
              </w:rPr>
              <w:t>7371</w:t>
            </w:r>
          </w:p>
        </w:tc>
        <w:tc>
          <w:tcPr>
            <w:tcW w:w="3106" w:type="dxa"/>
            <w:hideMark/>
          </w:tcPr>
          <w:p w14:paraId="2DDCEDE3"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en-GB"/>
              </w:rPr>
            </w:pPr>
            <w:proofErr w:type="spellStart"/>
            <w:r w:rsidRPr="00507462">
              <w:rPr>
                <w:rFonts w:eastAsia="Times New Roman" w:cs="Times New Roman"/>
                <w:color w:val="000000"/>
                <w:lang w:val="en-US" w:eastAsia="en-GB"/>
              </w:rPr>
              <w:t>Tajamu</w:t>
            </w:r>
            <w:proofErr w:type="spellEnd"/>
            <w:r w:rsidRPr="00507462">
              <w:rPr>
                <w:rFonts w:eastAsia="Times New Roman" w:cs="Times New Roman"/>
                <w:color w:val="000000"/>
                <w:lang w:val="en-US" w:eastAsia="en-GB"/>
              </w:rPr>
              <w:t xml:space="preserve"> </w:t>
            </w:r>
            <w:proofErr w:type="spellStart"/>
            <w:r w:rsidRPr="00507462">
              <w:rPr>
                <w:rFonts w:eastAsia="Times New Roman" w:cs="Times New Roman"/>
                <w:color w:val="000000"/>
                <w:lang w:val="en-US" w:eastAsia="en-GB"/>
              </w:rPr>
              <w:t>Shuhada</w:t>
            </w:r>
            <w:proofErr w:type="spellEnd"/>
            <w:r w:rsidRPr="00507462">
              <w:rPr>
                <w:rFonts w:eastAsia="Times New Roman" w:cs="Times New Roman"/>
                <w:color w:val="000000"/>
                <w:lang w:val="en-US" w:eastAsia="en-GB"/>
              </w:rPr>
              <w:t xml:space="preserve"> al-</w:t>
            </w:r>
            <w:proofErr w:type="spellStart"/>
            <w:r w:rsidRPr="00507462">
              <w:rPr>
                <w:rFonts w:eastAsia="Times New Roman" w:cs="Times New Roman"/>
                <w:color w:val="000000"/>
                <w:lang w:val="en-US" w:eastAsia="en-GB"/>
              </w:rPr>
              <w:t>Sharqiya</w:t>
            </w:r>
            <w:proofErr w:type="spellEnd"/>
          </w:p>
        </w:tc>
        <w:tc>
          <w:tcPr>
            <w:tcW w:w="2859" w:type="dxa"/>
          </w:tcPr>
          <w:p w14:paraId="0F9EE15A"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p>
        </w:tc>
        <w:tc>
          <w:tcPr>
            <w:tcW w:w="2223" w:type="dxa"/>
          </w:tcPr>
          <w:p w14:paraId="5D3802E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Spread (Syrian civil war)</w:t>
            </w:r>
          </w:p>
        </w:tc>
      </w:tr>
      <w:tr w:rsidR="001831B6" w:rsidRPr="00507462" w14:paraId="6C5A9E55"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tcPr>
          <w:p w14:paraId="0C6F34B7" w14:textId="77777777" w:rsidR="001831B6" w:rsidRPr="00507462" w:rsidRDefault="001831B6" w:rsidP="00CE5F38">
            <w:pPr>
              <w:spacing w:line="276" w:lineRule="auto"/>
              <w:jc w:val="left"/>
              <w:rPr>
                <w:rFonts w:eastAsia="Times New Roman" w:cs="Times New Roman"/>
                <w:color w:val="000000"/>
                <w:lang w:val="en-US" w:eastAsia="en-GB"/>
              </w:rPr>
            </w:pPr>
            <w:r w:rsidRPr="00507462">
              <w:rPr>
                <w:rFonts w:cs="Times New Roman"/>
                <w:b w:val="0"/>
                <w:bCs w:val="0"/>
                <w:lang w:val="en-US"/>
              </w:rPr>
              <w:lastRenderedPageBreak/>
              <w:t>335</w:t>
            </w:r>
          </w:p>
        </w:tc>
        <w:tc>
          <w:tcPr>
            <w:tcW w:w="3106" w:type="dxa"/>
          </w:tcPr>
          <w:p w14:paraId="21461844"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cs="Times New Roman"/>
                <w:lang w:val="en-US"/>
              </w:rPr>
              <w:t>MKP</w:t>
            </w:r>
          </w:p>
        </w:tc>
        <w:tc>
          <w:tcPr>
            <w:tcW w:w="2859" w:type="dxa"/>
          </w:tcPr>
          <w:p w14:paraId="191D9CA2"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cs="Times New Roman"/>
                <w:lang w:val="en-US"/>
              </w:rPr>
              <w:t>Maoist Communist Party</w:t>
            </w:r>
          </w:p>
        </w:tc>
        <w:tc>
          <w:tcPr>
            <w:tcW w:w="2223" w:type="dxa"/>
          </w:tcPr>
          <w:p w14:paraId="200EA19C"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Friction (left-wing groups vs the Turkish government)</w:t>
            </w:r>
          </w:p>
        </w:tc>
      </w:tr>
      <w:tr w:rsidR="001831B6" w:rsidRPr="00507462" w14:paraId="38CD4704"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tcPr>
          <w:p w14:paraId="6B7919B6" w14:textId="77777777" w:rsidR="001831B6" w:rsidRPr="00507462" w:rsidRDefault="001831B6" w:rsidP="00CE5F38">
            <w:pPr>
              <w:spacing w:line="276" w:lineRule="auto"/>
              <w:jc w:val="left"/>
              <w:rPr>
                <w:rFonts w:eastAsia="Times New Roman" w:cs="Times New Roman"/>
                <w:color w:val="000000"/>
                <w:lang w:val="en-US" w:eastAsia="en-GB"/>
              </w:rPr>
            </w:pPr>
            <w:r w:rsidRPr="00507462">
              <w:rPr>
                <w:rFonts w:eastAsia="Times New Roman" w:cs="Times New Roman"/>
                <w:b w:val="0"/>
                <w:bCs w:val="0"/>
                <w:color w:val="000000"/>
                <w:lang w:val="en-US" w:eastAsia="en-GB"/>
              </w:rPr>
              <w:t>309</w:t>
            </w:r>
          </w:p>
        </w:tc>
        <w:tc>
          <w:tcPr>
            <w:tcW w:w="3106" w:type="dxa"/>
          </w:tcPr>
          <w:p w14:paraId="1FDC5E9E"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PJAK</w:t>
            </w:r>
          </w:p>
        </w:tc>
        <w:tc>
          <w:tcPr>
            <w:tcW w:w="2859" w:type="dxa"/>
          </w:tcPr>
          <w:p w14:paraId="6426A4D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Free Life Party of Kurdistan</w:t>
            </w:r>
          </w:p>
        </w:tc>
        <w:tc>
          <w:tcPr>
            <w:tcW w:w="2223" w:type="dxa"/>
          </w:tcPr>
          <w:p w14:paraId="398EDD51"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Friction (Kurdish conflict in Iran)</w:t>
            </w:r>
          </w:p>
        </w:tc>
      </w:tr>
      <w:tr w:rsidR="001831B6" w:rsidRPr="00507462" w14:paraId="0D368F07" w14:textId="77777777" w:rsidTr="00CE5F38">
        <w:trPr>
          <w:trHeight w:val="165"/>
        </w:trPr>
        <w:tc>
          <w:tcPr>
            <w:cnfStyle w:val="001000000000" w:firstRow="0" w:lastRow="0" w:firstColumn="1" w:lastColumn="0" w:oddVBand="0" w:evenVBand="0" w:oddHBand="0" w:evenHBand="0" w:firstRowFirstColumn="0" w:firstRowLastColumn="0" w:lastRowFirstColumn="0" w:lastRowLastColumn="0"/>
            <w:tcW w:w="828" w:type="dxa"/>
          </w:tcPr>
          <w:p w14:paraId="362A2F15" w14:textId="77777777" w:rsidR="001831B6" w:rsidRPr="00507462" w:rsidRDefault="001831B6" w:rsidP="00CE5F38">
            <w:pPr>
              <w:spacing w:line="276" w:lineRule="auto"/>
              <w:jc w:val="left"/>
              <w:rPr>
                <w:rFonts w:eastAsia="Times New Roman" w:cs="Times New Roman"/>
                <w:color w:val="000000"/>
                <w:lang w:val="en-US" w:eastAsia="en-GB"/>
              </w:rPr>
            </w:pPr>
            <w:r w:rsidRPr="00507462">
              <w:rPr>
                <w:rFonts w:cs="Times New Roman"/>
                <w:b w:val="0"/>
                <w:bCs w:val="0"/>
                <w:lang w:val="en-US"/>
              </w:rPr>
              <w:t>164</w:t>
            </w:r>
          </w:p>
        </w:tc>
        <w:tc>
          <w:tcPr>
            <w:tcW w:w="3106" w:type="dxa"/>
          </w:tcPr>
          <w:p w14:paraId="0B5D0F2D"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cs="Times New Roman"/>
                <w:lang w:val="en-US"/>
              </w:rPr>
              <w:t>KDPI</w:t>
            </w:r>
          </w:p>
        </w:tc>
        <w:tc>
          <w:tcPr>
            <w:tcW w:w="2859" w:type="dxa"/>
          </w:tcPr>
          <w:p w14:paraId="0C1BDCF6"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cs="Times New Roman"/>
                <w:lang w:val="en-US"/>
              </w:rPr>
              <w:t>Kurdish Democratic Party of Iran</w:t>
            </w:r>
          </w:p>
        </w:tc>
        <w:tc>
          <w:tcPr>
            <w:tcW w:w="2223" w:type="dxa"/>
          </w:tcPr>
          <w:p w14:paraId="23F871E8" w14:textId="77777777" w:rsidR="001831B6" w:rsidRPr="00507462" w:rsidRDefault="001831B6" w:rsidP="00CE5F38">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eastAsia="en-GB"/>
              </w:rPr>
            </w:pPr>
            <w:r w:rsidRPr="00507462">
              <w:rPr>
                <w:rFonts w:eastAsia="Times New Roman" w:cs="Times New Roman"/>
                <w:color w:val="000000"/>
                <w:lang w:val="en-US" w:eastAsia="en-GB"/>
              </w:rPr>
              <w:t>Friction (Kurdish conflict in Iran)</w:t>
            </w:r>
          </w:p>
        </w:tc>
      </w:tr>
    </w:tbl>
    <w:p w14:paraId="680EE05D" w14:textId="77777777" w:rsidR="001831B6" w:rsidRPr="00507462" w:rsidRDefault="001831B6" w:rsidP="00BE1628">
      <w:pPr>
        <w:spacing w:after="0" w:line="276" w:lineRule="auto"/>
        <w:rPr>
          <w:rFonts w:cs="Times New Roman"/>
          <w:lang w:val="en-US"/>
        </w:rPr>
      </w:pPr>
    </w:p>
    <w:p w14:paraId="376CEA10" w14:textId="77777777" w:rsidR="00A44192" w:rsidRPr="00507462" w:rsidRDefault="00A44192" w:rsidP="00A44192">
      <w:pPr>
        <w:spacing w:after="0" w:line="276" w:lineRule="auto"/>
        <w:contextualSpacing/>
        <w:jc w:val="center"/>
        <w:rPr>
          <w:rFonts w:cs="Times New Roman"/>
          <w:i/>
          <w:iCs/>
          <w:lang w:val="en-US"/>
        </w:rPr>
      </w:pPr>
      <w:r w:rsidRPr="00507462">
        <w:rPr>
          <w:rFonts w:cs="Times New Roman"/>
          <w:i/>
          <w:iCs/>
          <w:lang w:val="en-US"/>
        </w:rPr>
        <w:t>Table 4: List of the relevant actors involved in the armed conflict in Syria/Iraq</w:t>
      </w:r>
    </w:p>
    <w:p w14:paraId="5747B11C" w14:textId="77777777" w:rsidR="00AB4518" w:rsidRPr="00507462" w:rsidRDefault="00AB4518" w:rsidP="00BE1628">
      <w:pPr>
        <w:spacing w:after="0" w:line="276" w:lineRule="auto"/>
        <w:rPr>
          <w:rFonts w:cs="Times New Roman"/>
          <w:lang w:val="en-US"/>
        </w:rPr>
      </w:pPr>
    </w:p>
    <w:p w14:paraId="0F832F5E" w14:textId="77777777" w:rsidR="00E810C0" w:rsidRPr="00507462" w:rsidRDefault="00E810C0" w:rsidP="00E810C0">
      <w:pPr>
        <w:spacing w:after="0" w:line="276" w:lineRule="auto"/>
        <w:contextualSpacing/>
        <w:jc w:val="left"/>
        <w:rPr>
          <w:rFonts w:cs="Times New Roman"/>
          <w:u w:val="single"/>
          <w:lang w:val="en-US"/>
        </w:rPr>
      </w:pPr>
      <w:r w:rsidRPr="00507462">
        <w:rPr>
          <w:rFonts w:cs="Times New Roman"/>
          <w:u w:val="single"/>
          <w:lang w:val="en-US"/>
        </w:rPr>
        <w:t>Actors added through friction mechanism for specific years only:</w:t>
      </w:r>
    </w:p>
    <w:p w14:paraId="36BCEEE8" w14:textId="77777777" w:rsidR="00E810C0" w:rsidRPr="00507462" w:rsidRDefault="00E810C0" w:rsidP="00E810C0">
      <w:pPr>
        <w:pStyle w:val="ListParagraph"/>
        <w:numPr>
          <w:ilvl w:val="0"/>
          <w:numId w:val="25"/>
        </w:numPr>
        <w:spacing w:after="0" w:line="276" w:lineRule="auto"/>
        <w:jc w:val="left"/>
        <w:rPr>
          <w:rFonts w:cs="Times New Roman"/>
          <w:lang w:val="en-US"/>
        </w:rPr>
      </w:pPr>
      <w:r w:rsidRPr="00507462">
        <w:rPr>
          <w:rFonts w:cs="Times New Roman"/>
          <w:lang w:val="en-US"/>
        </w:rPr>
        <w:t>2005: MKP</w:t>
      </w:r>
    </w:p>
    <w:p w14:paraId="0926183F" w14:textId="77777777" w:rsidR="00E810C0" w:rsidRPr="00507462" w:rsidRDefault="00E810C0" w:rsidP="00E810C0">
      <w:pPr>
        <w:pStyle w:val="ListParagraph"/>
        <w:numPr>
          <w:ilvl w:val="0"/>
          <w:numId w:val="25"/>
        </w:numPr>
        <w:spacing w:after="0" w:line="276" w:lineRule="auto"/>
        <w:jc w:val="left"/>
        <w:rPr>
          <w:rFonts w:cs="Times New Roman"/>
          <w:lang w:val="en-US"/>
        </w:rPr>
      </w:pPr>
      <w:r w:rsidRPr="00507462">
        <w:rPr>
          <w:rFonts w:cs="Times New Roman"/>
          <w:lang w:val="en-US"/>
        </w:rPr>
        <w:t xml:space="preserve">2016: PJAK, KDPI </w:t>
      </w:r>
    </w:p>
    <w:p w14:paraId="157CD3D3" w14:textId="77777777" w:rsidR="00E810C0" w:rsidRPr="00507462" w:rsidRDefault="00E810C0" w:rsidP="00E810C0">
      <w:pPr>
        <w:pStyle w:val="ListParagraph"/>
        <w:numPr>
          <w:ilvl w:val="0"/>
          <w:numId w:val="25"/>
        </w:numPr>
        <w:spacing w:after="0" w:line="276" w:lineRule="auto"/>
        <w:jc w:val="left"/>
        <w:rPr>
          <w:rFonts w:cs="Times New Roman"/>
          <w:lang w:val="en-US"/>
        </w:rPr>
      </w:pPr>
      <w:r w:rsidRPr="00507462">
        <w:rPr>
          <w:rFonts w:cs="Times New Roman"/>
          <w:lang w:val="en-US"/>
        </w:rPr>
        <w:t>2018: PJAK, KDPI</w:t>
      </w:r>
    </w:p>
    <w:p w14:paraId="2F48669A" w14:textId="4E173E42" w:rsidR="00A44192" w:rsidRPr="00507462" w:rsidRDefault="00E810C0" w:rsidP="000E5F23">
      <w:pPr>
        <w:pStyle w:val="ListParagraph"/>
        <w:numPr>
          <w:ilvl w:val="0"/>
          <w:numId w:val="25"/>
        </w:numPr>
        <w:spacing w:after="0" w:line="276" w:lineRule="auto"/>
        <w:jc w:val="left"/>
        <w:rPr>
          <w:rFonts w:cs="Times New Roman"/>
          <w:lang w:val="en-US"/>
        </w:rPr>
      </w:pPr>
      <w:r w:rsidRPr="00507462">
        <w:rPr>
          <w:rFonts w:cs="Times New Roman"/>
          <w:lang w:val="en-US"/>
        </w:rPr>
        <w:t>2019: PJAK, KDPI</w:t>
      </w:r>
    </w:p>
    <w:p w14:paraId="4E21891B" w14:textId="77777777" w:rsidR="00A44192" w:rsidRPr="00507462" w:rsidRDefault="00A44192" w:rsidP="00BE1628">
      <w:pPr>
        <w:spacing w:after="0" w:line="276" w:lineRule="auto"/>
        <w:rPr>
          <w:rFonts w:cs="Times New Roman"/>
          <w:lang w:val="en-US"/>
        </w:rPr>
      </w:pPr>
    </w:p>
    <w:p w14:paraId="7A78C578" w14:textId="77777777" w:rsidR="00A44192" w:rsidRPr="00507462" w:rsidRDefault="00A44192" w:rsidP="00BE1628">
      <w:pPr>
        <w:spacing w:after="0" w:line="276" w:lineRule="auto"/>
        <w:rPr>
          <w:rFonts w:cs="Times New Roman"/>
          <w:lang w:val="en-US"/>
        </w:rPr>
      </w:pPr>
    </w:p>
    <w:p w14:paraId="65E838C1" w14:textId="7A2669E8" w:rsidR="00AB4518" w:rsidRPr="00507462" w:rsidRDefault="00AB4518" w:rsidP="00BE1628">
      <w:pPr>
        <w:pStyle w:val="Heading1"/>
        <w:numPr>
          <w:ilvl w:val="0"/>
          <w:numId w:val="45"/>
        </w:numPr>
        <w:spacing w:before="0" w:line="276" w:lineRule="auto"/>
        <w:rPr>
          <w:rFonts w:cs="Times New Roman"/>
          <w:lang w:val="en-US"/>
        </w:rPr>
      </w:pPr>
      <w:bookmarkStart w:id="20" w:name="_Toc103006769"/>
      <w:r w:rsidRPr="00507462">
        <w:rPr>
          <w:rFonts w:cs="Times New Roman"/>
          <w:lang w:val="en-US"/>
        </w:rPr>
        <w:t>Robustness checks</w:t>
      </w:r>
      <w:bookmarkEnd w:id="20"/>
    </w:p>
    <w:p w14:paraId="71367FE4" w14:textId="59B46CDE" w:rsidR="00AB4518" w:rsidRPr="00507462" w:rsidRDefault="00AB4518" w:rsidP="00BE1628">
      <w:pPr>
        <w:pStyle w:val="Heading2"/>
        <w:spacing w:before="0" w:line="276" w:lineRule="auto"/>
        <w:rPr>
          <w:rFonts w:cs="Times New Roman"/>
          <w:lang w:val="en-US"/>
        </w:rPr>
      </w:pPr>
      <w:bookmarkStart w:id="21" w:name="_Toc103006770"/>
      <w:r w:rsidRPr="00507462">
        <w:rPr>
          <w:rFonts w:cs="Times New Roman"/>
          <w:lang w:val="en-US"/>
        </w:rPr>
        <w:t xml:space="preserve">Alternative data: </w:t>
      </w:r>
      <w:bookmarkStart w:id="22" w:name="_Hlk131242137"/>
      <w:r w:rsidRPr="00507462">
        <w:rPr>
          <w:rFonts w:cs="Times New Roman"/>
          <w:lang w:val="en-US"/>
        </w:rPr>
        <w:t>ACLED</w:t>
      </w:r>
      <w:bookmarkEnd w:id="21"/>
      <w:bookmarkEnd w:id="22"/>
      <w:r w:rsidRPr="00507462">
        <w:rPr>
          <w:rFonts w:cs="Times New Roman"/>
          <w:lang w:val="en-US"/>
        </w:rPr>
        <w:t xml:space="preserve"> data for the </w:t>
      </w:r>
      <w:r w:rsidR="003F0C8B">
        <w:rPr>
          <w:rFonts w:cs="Times New Roman"/>
          <w:lang w:val="en-US"/>
        </w:rPr>
        <w:t>armed conflict in the Lake Chad region</w:t>
      </w:r>
    </w:p>
    <w:p w14:paraId="1184DD44" w14:textId="09BDABDA" w:rsidR="009834A1" w:rsidRPr="00507462" w:rsidRDefault="00467288" w:rsidP="000E5F23">
      <w:pPr>
        <w:spacing w:after="0" w:line="276" w:lineRule="auto"/>
        <w:rPr>
          <w:rFonts w:cs="Times New Roman"/>
          <w:lang w:val="en-US"/>
        </w:rPr>
      </w:pPr>
      <w:r w:rsidRPr="00507462">
        <w:rPr>
          <w:rFonts w:cs="Times New Roman"/>
          <w:lang w:val="en-US"/>
        </w:rPr>
        <w:t>O</w:t>
      </w:r>
      <w:r w:rsidR="006F066C" w:rsidRPr="00507462">
        <w:rPr>
          <w:rFonts w:cs="Times New Roman"/>
          <w:lang w:val="en-US"/>
        </w:rPr>
        <w:t xml:space="preserve">ut of </w:t>
      </w:r>
      <w:r w:rsidR="00E05309" w:rsidRPr="00507462">
        <w:rPr>
          <w:rFonts w:cs="Times New Roman"/>
          <w:lang w:val="en-US"/>
        </w:rPr>
        <w:t xml:space="preserve">our </w:t>
      </w:r>
      <w:r w:rsidR="006F066C" w:rsidRPr="00507462">
        <w:rPr>
          <w:rFonts w:cs="Times New Roman"/>
          <w:lang w:val="en-US"/>
        </w:rPr>
        <w:t xml:space="preserve">four case </w:t>
      </w:r>
      <w:r w:rsidRPr="00507462">
        <w:rPr>
          <w:rFonts w:cs="Times New Roman"/>
          <w:lang w:val="en-US"/>
        </w:rPr>
        <w:t>stud</w:t>
      </w:r>
      <w:r w:rsidR="00E05309" w:rsidRPr="00507462">
        <w:rPr>
          <w:rFonts w:cs="Times New Roman"/>
          <w:lang w:val="en-US"/>
        </w:rPr>
        <w:t>ies</w:t>
      </w:r>
      <w:r w:rsidR="006F066C" w:rsidRPr="00507462">
        <w:rPr>
          <w:rFonts w:cs="Times New Roman"/>
          <w:lang w:val="en-US"/>
        </w:rPr>
        <w:t xml:space="preserve">, </w:t>
      </w:r>
      <w:r w:rsidR="00AB4518" w:rsidRPr="00507462">
        <w:rPr>
          <w:rFonts w:cs="Times New Roman"/>
          <w:lang w:val="en-US"/>
        </w:rPr>
        <w:t xml:space="preserve">only the </w:t>
      </w:r>
      <w:r w:rsidR="003F0C8B">
        <w:rPr>
          <w:rFonts w:cs="Times New Roman"/>
          <w:lang w:val="en-US"/>
        </w:rPr>
        <w:t>armed conflict in the Lake Chad region</w:t>
      </w:r>
      <w:r w:rsidR="00AB4518" w:rsidRPr="00507462">
        <w:rPr>
          <w:rFonts w:cs="Times New Roman"/>
          <w:lang w:val="en-US"/>
        </w:rPr>
        <w:t xml:space="preserve"> has ACLED data </w:t>
      </w:r>
      <w:r w:rsidR="00092080">
        <w:rPr>
          <w:rFonts w:cs="Times New Roman"/>
          <w:lang w:val="en-US"/>
        </w:rPr>
        <w:fldChar w:fldCharType="begin"/>
      </w:r>
      <w:r w:rsidR="002C438E">
        <w:rPr>
          <w:rFonts w:cs="Times New Roman"/>
          <w:lang w:val="en-US"/>
        </w:rPr>
        <w:instrText xml:space="preserve"> ADDIN ZOTERO_ITEM CSL_CITATION {"citationID":"0pMPXfFU","properties":{"formattedCitation":"(Raleigh et al., 2010)","plainCitation":"(Raleigh et al., 2010)","noteIndex":0},"citationItems":[{"id":153,"uris":["http://zotero.org/users/1557557/items/SGQAJ8YG"],"itemData":{"id":153,"type":"article-journal","abstract":"This article presents ACLED, an Armed Conflict Location and Event Dataset. ACLED codes the actions of rebels, governments, and militias within unstable states, specifying the exact location and date of battle events, transfers of military control, headquarter establishment, civilian violence, and rioting. In the current version, the dataset covers 50 unstable countries from 1997 through 2010. ACLED’s disaggregation of civil war and transnational violent events allow for research on local level factors and the dynamics of civil and communal conflict. Findings from subnational conflict research challenges conclusions from larger national-level studies. In a brief descriptive analysis, the authors find that, on average, conflict covers 15% of a state’s territory, but almost half of a state can be directly affected by internal wars.","container-title":"Journal of Peace Research","DOI":"10.1177/0022343310378914","ISSN":"0022-3433","issue":"5","page":"651-660","title":"Introducing ACLED: An armed conflict location and event dataset","volume":"47","author":[{"family":"Raleigh","given":"Clionadh"},{"family":"Linke","given":"Andrew"},{"family":"Hegre","given":"Håvard"},{"family":"Karlsen","given":"Joakim"}],"issued":{"date-parts":[["2010"]]}}}],"schema":"https://github.com/citation-style-language/schema/raw/master/csl-citation.json"} </w:instrText>
      </w:r>
      <w:r w:rsidR="00092080">
        <w:rPr>
          <w:rFonts w:cs="Times New Roman"/>
          <w:lang w:val="en-US"/>
        </w:rPr>
        <w:fldChar w:fldCharType="separate"/>
      </w:r>
      <w:r w:rsidR="002C438E">
        <w:rPr>
          <w:rFonts w:cs="Times New Roman"/>
          <w:noProof/>
          <w:lang w:val="en-US"/>
        </w:rPr>
        <w:t>(Raleigh et al., 2010)</w:t>
      </w:r>
      <w:r w:rsidR="00092080">
        <w:rPr>
          <w:rFonts w:cs="Times New Roman"/>
          <w:lang w:val="en-US"/>
        </w:rPr>
        <w:fldChar w:fldCharType="end"/>
      </w:r>
      <w:r w:rsidR="00092080">
        <w:rPr>
          <w:rFonts w:cs="Times New Roman"/>
          <w:lang w:val="en-US"/>
        </w:rPr>
        <w:t xml:space="preserve"> </w:t>
      </w:r>
      <w:r w:rsidR="00AB4518" w:rsidRPr="00507462">
        <w:rPr>
          <w:rFonts w:cs="Times New Roman"/>
          <w:lang w:val="en-US"/>
        </w:rPr>
        <w:t>available for the period</w:t>
      </w:r>
      <w:r w:rsidRPr="00507462">
        <w:rPr>
          <w:rFonts w:cs="Times New Roman"/>
          <w:lang w:val="en-US"/>
        </w:rPr>
        <w:t>s</w:t>
      </w:r>
      <w:r w:rsidR="006F066C" w:rsidRPr="00507462">
        <w:rPr>
          <w:rFonts w:cs="Times New Roman"/>
          <w:lang w:val="en-US"/>
        </w:rPr>
        <w:t xml:space="preserve"> under </w:t>
      </w:r>
      <w:r w:rsidR="00985B43" w:rsidRPr="00507462">
        <w:rPr>
          <w:rFonts w:cs="Times New Roman"/>
          <w:lang w:val="en-US"/>
        </w:rPr>
        <w:t>s</w:t>
      </w:r>
      <w:r w:rsidR="006F066C" w:rsidRPr="00507462">
        <w:rPr>
          <w:rFonts w:cs="Times New Roman"/>
          <w:lang w:val="en-US"/>
        </w:rPr>
        <w:t>tudy</w:t>
      </w:r>
      <w:r w:rsidR="00AB4518" w:rsidRPr="00507462">
        <w:rPr>
          <w:rFonts w:cs="Times New Roman"/>
          <w:lang w:val="en-US"/>
        </w:rPr>
        <w:t>. While both data sources provide information on the actors involved, geo-location, and the date of conflict events, ACLED does not impose the threshold of the minimum of 25 battle-related deaths per dyad per year to be included in the dataset. ACLED collects data on more types of conflict events than UCDP GED and consequently contains more data points. Thus, we need to ensure that we have two sets of events complying with the same rules to assess the similarity of the results.</w:t>
      </w:r>
      <w:r w:rsidRPr="00507462">
        <w:rPr>
          <w:rFonts w:cs="Times New Roman"/>
          <w:lang w:val="en-US"/>
        </w:rPr>
        <w:t xml:space="preserve"> </w:t>
      </w:r>
      <w:r w:rsidR="00AB4518" w:rsidRPr="00507462">
        <w:rPr>
          <w:rFonts w:cs="Times New Roman"/>
          <w:lang w:val="en-US"/>
        </w:rPr>
        <w:t xml:space="preserve">To mirror the type of </w:t>
      </w:r>
      <w:proofErr w:type="gramStart"/>
      <w:r w:rsidR="00AB4518" w:rsidRPr="00507462">
        <w:rPr>
          <w:rFonts w:cs="Times New Roman"/>
          <w:lang w:val="en-US"/>
        </w:rPr>
        <w:t>events</w:t>
      </w:r>
      <w:proofErr w:type="gramEnd"/>
      <w:r w:rsidR="00AB4518" w:rsidRPr="00507462">
        <w:rPr>
          <w:rFonts w:cs="Times New Roman"/>
          <w:lang w:val="en-US"/>
        </w:rPr>
        <w:t xml:space="preserve"> present in UCDP GED, we include only events that are classified as battles.</w:t>
      </w:r>
      <w:r w:rsidR="00AB4518" w:rsidRPr="00507462">
        <w:rPr>
          <w:rStyle w:val="EndnoteReference"/>
          <w:rFonts w:cs="Times New Roman"/>
          <w:lang w:val="en-US"/>
        </w:rPr>
        <w:endnoteReference w:id="28"/>
      </w:r>
      <w:r w:rsidR="00AB4518" w:rsidRPr="00507462">
        <w:rPr>
          <w:rFonts w:cs="Times New Roman"/>
          <w:lang w:val="en-US"/>
        </w:rPr>
        <w:t xml:space="preserve"> </w:t>
      </w:r>
    </w:p>
    <w:p w14:paraId="0E8F55C2" w14:textId="77777777" w:rsidR="009834A1" w:rsidRPr="00507462" w:rsidRDefault="009834A1">
      <w:pPr>
        <w:spacing w:after="0" w:line="276" w:lineRule="auto"/>
        <w:rPr>
          <w:rFonts w:cs="Times New Roman"/>
          <w:lang w:val="en-US"/>
        </w:rPr>
      </w:pPr>
    </w:p>
    <w:p w14:paraId="7A9D8092" w14:textId="027440A6" w:rsidR="00113431" w:rsidRPr="00507462" w:rsidRDefault="00AB4518" w:rsidP="0025555B">
      <w:pPr>
        <w:spacing w:after="0" w:line="276" w:lineRule="auto"/>
        <w:rPr>
          <w:rFonts w:cs="Times New Roman"/>
          <w:lang w:val="en-US"/>
        </w:rPr>
      </w:pPr>
      <w:r w:rsidRPr="00507462">
        <w:rPr>
          <w:rFonts w:cs="Times New Roman"/>
          <w:lang w:val="en-US"/>
        </w:rPr>
        <w:t>To build the conflict shape, we apply the same procedure we used for the UCDP GED data.</w:t>
      </w:r>
      <w:r w:rsidRPr="00507462">
        <w:rPr>
          <w:rStyle w:val="EndnoteReference"/>
          <w:rFonts w:cs="Times New Roman"/>
          <w:lang w:val="en-US"/>
        </w:rPr>
        <w:endnoteReference w:id="29"/>
      </w:r>
      <w:r w:rsidRPr="00507462">
        <w:rPr>
          <w:rFonts w:cs="Times New Roman"/>
          <w:lang w:val="en-US"/>
        </w:rPr>
        <w:t xml:space="preserve"> The resulting conflict shapes based on ACLED data are </w:t>
      </w:r>
      <w:proofErr w:type="gramStart"/>
      <w:r w:rsidRPr="00507462">
        <w:rPr>
          <w:rFonts w:cs="Times New Roman"/>
          <w:lang w:val="en-US"/>
        </w:rPr>
        <w:t>similar to</w:t>
      </w:r>
      <w:proofErr w:type="gramEnd"/>
      <w:r w:rsidRPr="00507462">
        <w:rPr>
          <w:rFonts w:cs="Times New Roman"/>
          <w:lang w:val="en-US"/>
        </w:rPr>
        <w:t xml:space="preserve"> those obtained from the UCDP GED data. </w:t>
      </w:r>
      <w:r w:rsidR="00467288" w:rsidRPr="00507462">
        <w:rPr>
          <w:rFonts w:cs="Times New Roman"/>
          <w:lang w:val="en-US"/>
        </w:rPr>
        <w:t>T</w:t>
      </w:r>
      <w:r w:rsidRPr="00507462">
        <w:rPr>
          <w:rFonts w:cs="Times New Roman"/>
          <w:lang w:val="en-US"/>
        </w:rPr>
        <w:t>he number of relevant actors</w:t>
      </w:r>
      <w:r w:rsidR="00467288" w:rsidRPr="00507462">
        <w:rPr>
          <w:rFonts w:cs="Times New Roman"/>
          <w:lang w:val="en-US"/>
        </w:rPr>
        <w:t xml:space="preserve"> and of conflict events</w:t>
      </w:r>
      <w:r w:rsidRPr="00507462">
        <w:rPr>
          <w:rFonts w:cs="Times New Roman"/>
          <w:lang w:val="en-US"/>
        </w:rPr>
        <w:t xml:space="preserve"> is higher</w:t>
      </w:r>
      <w:r w:rsidR="00467288" w:rsidRPr="00507462">
        <w:rPr>
          <w:rFonts w:cs="Times New Roman"/>
          <w:lang w:val="en-US"/>
        </w:rPr>
        <w:t xml:space="preserve">, </w:t>
      </w:r>
      <w:r w:rsidRPr="00507462">
        <w:rPr>
          <w:rFonts w:cs="Times New Roman"/>
          <w:lang w:val="en-US"/>
        </w:rPr>
        <w:t xml:space="preserve">given the threshold of 25 battle-related death required by the UCDP GED. The additional actors included in the ACLED data are typically communal or ethnic militia involved in less than </w:t>
      </w:r>
      <w:r w:rsidR="00C15F10" w:rsidRPr="00507462">
        <w:rPr>
          <w:rFonts w:cs="Times New Roman"/>
          <w:lang w:val="en-US"/>
        </w:rPr>
        <w:t>five</w:t>
      </w:r>
      <w:r w:rsidRPr="00507462">
        <w:rPr>
          <w:rFonts w:cs="Times New Roman"/>
          <w:lang w:val="en-US"/>
        </w:rPr>
        <w:t xml:space="preserve"> battles against Boko Haram or ISWAP</w:t>
      </w:r>
      <w:r w:rsidR="00EE17FE" w:rsidRPr="00507462">
        <w:rPr>
          <w:rFonts w:cs="Times New Roman"/>
          <w:noProof/>
          <w:lang w:val="en-US"/>
        </w:rPr>
        <w:t xml:space="preserve">. </w:t>
      </w:r>
      <w:bookmarkStart w:id="23" w:name="_Toc104740116"/>
      <w:r w:rsidR="00BE1628" w:rsidRPr="00507462">
        <w:rPr>
          <w:rFonts w:cs="Times New Roman"/>
          <w:lang w:val="en-US"/>
        </w:rPr>
        <w:t>The original dominant actor Boko Haram was replaced by ISWAP while the government of Nigeria remained dominant also in 2016. Contrary to UCDP GED, ACLED data distinguish between police forces and military forces. To compare the results, we consider both military and police forces as representatives of the Nigerian government</w:t>
      </w:r>
      <w:r w:rsidR="00CA0EEB" w:rsidRPr="00507462">
        <w:rPr>
          <w:rFonts w:cs="Times New Roman"/>
          <w:lang w:val="en-US"/>
        </w:rPr>
        <w:t>.</w:t>
      </w:r>
    </w:p>
    <w:p w14:paraId="26F49D0D" w14:textId="77777777" w:rsidR="00113431" w:rsidRPr="00507462" w:rsidRDefault="00113431" w:rsidP="0025555B">
      <w:pPr>
        <w:spacing w:after="0" w:line="276" w:lineRule="auto"/>
        <w:rPr>
          <w:rFonts w:cs="Times New Roman"/>
          <w:lang w:val="en-US"/>
        </w:rPr>
      </w:pPr>
    </w:p>
    <w:p w14:paraId="706F5BC8" w14:textId="77777777" w:rsidR="00113431" w:rsidRPr="00507462" w:rsidRDefault="00113431" w:rsidP="00113431">
      <w:pPr>
        <w:spacing w:after="0" w:line="276" w:lineRule="auto"/>
        <w:contextualSpacing/>
        <w:jc w:val="left"/>
        <w:rPr>
          <w:rFonts w:cs="Times New Roman"/>
          <w:u w:val="single"/>
          <w:lang w:val="en-US"/>
        </w:rPr>
      </w:pPr>
      <w:r w:rsidRPr="00507462">
        <w:rPr>
          <w:rFonts w:cs="Times New Roman"/>
          <w:u w:val="single"/>
          <w:lang w:val="en-US"/>
        </w:rPr>
        <w:t>Relevant actors for the Islamist insurgency in Nigeria (2011-2016):</w:t>
      </w:r>
    </w:p>
    <w:p w14:paraId="7B20FD11"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Agzawaya</w:t>
      </w:r>
      <w:proofErr w:type="spellEnd"/>
      <w:r w:rsidRPr="00507462">
        <w:rPr>
          <w:rFonts w:cs="Times New Roman"/>
          <w:lang w:val="en-US"/>
        </w:rPr>
        <w:t xml:space="preserve"> Communal Militia (Cameroon)                                                               </w:t>
      </w:r>
    </w:p>
    <w:p w14:paraId="3B99674B"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Attagara</w:t>
      </w:r>
      <w:proofErr w:type="spellEnd"/>
      <w:r w:rsidRPr="00507462">
        <w:rPr>
          <w:rFonts w:cs="Times New Roman"/>
          <w:lang w:val="en-US"/>
        </w:rPr>
        <w:t xml:space="preserve"> Communal Militia (Nigeria)                                                                </w:t>
      </w:r>
    </w:p>
    <w:p w14:paraId="071C744D"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Bakaresse</w:t>
      </w:r>
      <w:proofErr w:type="spellEnd"/>
      <w:r w:rsidRPr="00507462">
        <w:rPr>
          <w:rFonts w:cs="Times New Roman"/>
          <w:lang w:val="en-US"/>
        </w:rPr>
        <w:t xml:space="preserve"> Communal Militia (Cameroon)                                                              </w:t>
      </w:r>
    </w:p>
    <w:p w14:paraId="69A66F75"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Boko Haram - </w:t>
      </w:r>
      <w:proofErr w:type="spellStart"/>
      <w:r w:rsidRPr="00507462">
        <w:rPr>
          <w:rFonts w:cs="Times New Roman"/>
          <w:lang w:val="en-US"/>
        </w:rPr>
        <w:t>Jamaatu</w:t>
      </w:r>
      <w:proofErr w:type="spellEnd"/>
      <w:r w:rsidRPr="00507462">
        <w:rPr>
          <w:rFonts w:cs="Times New Roman"/>
          <w:lang w:val="en-US"/>
        </w:rPr>
        <w:t xml:space="preserve"> Ahli is-Sunnah lid-</w:t>
      </w:r>
      <w:proofErr w:type="spellStart"/>
      <w:r w:rsidRPr="00507462">
        <w:rPr>
          <w:rFonts w:cs="Times New Roman"/>
          <w:lang w:val="en-US"/>
        </w:rPr>
        <w:t>Dawati</w:t>
      </w:r>
      <w:proofErr w:type="spellEnd"/>
      <w:r w:rsidRPr="00507462">
        <w:rPr>
          <w:rFonts w:cs="Times New Roman"/>
          <w:lang w:val="en-US"/>
        </w:rPr>
        <w:t xml:space="preserve"> </w:t>
      </w:r>
      <w:proofErr w:type="spellStart"/>
      <w:r w:rsidRPr="00507462">
        <w:rPr>
          <w:rFonts w:cs="Times New Roman"/>
          <w:lang w:val="en-US"/>
        </w:rPr>
        <w:t>wal</w:t>
      </w:r>
      <w:proofErr w:type="spellEnd"/>
      <w:r w:rsidRPr="00507462">
        <w:rPr>
          <w:rFonts w:cs="Times New Roman"/>
          <w:lang w:val="en-US"/>
        </w:rPr>
        <w:t xml:space="preserve">-Jihad                                           </w:t>
      </w:r>
    </w:p>
    <w:p w14:paraId="310ED244"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BVYG: </w:t>
      </w:r>
      <w:proofErr w:type="spellStart"/>
      <w:r w:rsidRPr="00507462">
        <w:rPr>
          <w:rFonts w:cs="Times New Roman"/>
          <w:lang w:val="en-US"/>
        </w:rPr>
        <w:t>Borno</w:t>
      </w:r>
      <w:proofErr w:type="spellEnd"/>
      <w:r w:rsidRPr="00507462">
        <w:rPr>
          <w:rFonts w:cs="Times New Roman"/>
          <w:lang w:val="en-US"/>
        </w:rPr>
        <w:t xml:space="preserve"> Vigilance Youths Group                                                                 </w:t>
      </w:r>
    </w:p>
    <w:p w14:paraId="20A550B9"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Civilian JTF: Civilian Joint Task Force                                                            </w:t>
      </w:r>
    </w:p>
    <w:p w14:paraId="011690C5"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Djakana</w:t>
      </w:r>
      <w:proofErr w:type="spellEnd"/>
      <w:r w:rsidRPr="00507462">
        <w:rPr>
          <w:rFonts w:cs="Times New Roman"/>
          <w:lang w:val="en-US"/>
        </w:rPr>
        <w:t xml:space="preserve"> Communal Militia (Cameroon)                                                                </w:t>
      </w:r>
    </w:p>
    <w:p w14:paraId="59BC7496"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Dola</w:t>
      </w:r>
      <w:proofErr w:type="spellEnd"/>
      <w:r w:rsidRPr="00507462">
        <w:rPr>
          <w:rFonts w:cs="Times New Roman"/>
          <w:lang w:val="en-US"/>
        </w:rPr>
        <w:t xml:space="preserve"> Communal Militia (Cameroon)                                                                   </w:t>
      </w:r>
    </w:p>
    <w:p w14:paraId="2DD17FFA"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Double-</w:t>
      </w:r>
      <w:proofErr w:type="spellStart"/>
      <w:r w:rsidRPr="00507462">
        <w:rPr>
          <w:rFonts w:cs="Times New Roman"/>
          <w:lang w:val="en-US"/>
        </w:rPr>
        <w:t>Alagarno</w:t>
      </w:r>
      <w:proofErr w:type="spellEnd"/>
      <w:r w:rsidRPr="00507462">
        <w:rPr>
          <w:rFonts w:cs="Times New Roman"/>
          <w:lang w:val="en-US"/>
        </w:rPr>
        <w:t xml:space="preserve"> Communal Militia (Cameroon)                                                        </w:t>
      </w:r>
    </w:p>
    <w:p w14:paraId="592764D3"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Faa Communal Militia (Nigeria)                                                                     </w:t>
      </w:r>
    </w:p>
    <w:p w14:paraId="5753C5AC"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lastRenderedPageBreak/>
        <w:t>Gaboua</w:t>
      </w:r>
      <w:proofErr w:type="spellEnd"/>
      <w:r w:rsidRPr="00507462">
        <w:rPr>
          <w:rFonts w:cs="Times New Roman"/>
          <w:lang w:val="en-US"/>
        </w:rPr>
        <w:t xml:space="preserve"> Communal Militia (Cameroon)                                                                </w:t>
      </w:r>
    </w:p>
    <w:p w14:paraId="43D33B37"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Gangawa</w:t>
      </w:r>
      <w:proofErr w:type="spellEnd"/>
      <w:r w:rsidRPr="00507462">
        <w:rPr>
          <w:rFonts w:cs="Times New Roman"/>
          <w:lang w:val="en-US"/>
        </w:rPr>
        <w:t xml:space="preserve"> Communal Militia (Cameroon)                                                               </w:t>
      </w:r>
    </w:p>
    <w:p w14:paraId="19937DC1"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Gogone</w:t>
      </w:r>
      <w:proofErr w:type="spellEnd"/>
      <w:r w:rsidRPr="00507462">
        <w:rPr>
          <w:rFonts w:cs="Times New Roman"/>
          <w:lang w:val="en-US"/>
        </w:rPr>
        <w:t xml:space="preserve"> Communal Militia (Niger)                                                                    </w:t>
      </w:r>
    </w:p>
    <w:p w14:paraId="4A4C279C"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Islamic State (West Africa)                                                                        </w:t>
      </w:r>
    </w:p>
    <w:p w14:paraId="669864FC"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Islamic State (West Africa) and/or Boko Haram - </w:t>
      </w:r>
      <w:proofErr w:type="spellStart"/>
      <w:r w:rsidRPr="00507462">
        <w:rPr>
          <w:rFonts w:cs="Times New Roman"/>
          <w:lang w:val="en-US"/>
        </w:rPr>
        <w:t>Jamaatu</w:t>
      </w:r>
      <w:proofErr w:type="spellEnd"/>
      <w:r w:rsidRPr="00507462">
        <w:rPr>
          <w:rFonts w:cs="Times New Roman"/>
          <w:lang w:val="en-US"/>
        </w:rPr>
        <w:t xml:space="preserve"> Ahli is-Sunnah lid-</w:t>
      </w:r>
      <w:proofErr w:type="spellStart"/>
      <w:r w:rsidRPr="00507462">
        <w:rPr>
          <w:rFonts w:cs="Times New Roman"/>
          <w:lang w:val="en-US"/>
        </w:rPr>
        <w:t>Dawati</w:t>
      </w:r>
      <w:proofErr w:type="spellEnd"/>
      <w:r w:rsidRPr="00507462">
        <w:rPr>
          <w:rFonts w:cs="Times New Roman"/>
          <w:lang w:val="en-US"/>
        </w:rPr>
        <w:t xml:space="preserve"> </w:t>
      </w:r>
      <w:proofErr w:type="spellStart"/>
      <w:r w:rsidRPr="00507462">
        <w:rPr>
          <w:rFonts w:cs="Times New Roman"/>
          <w:lang w:val="en-US"/>
        </w:rPr>
        <w:t>wal</w:t>
      </w:r>
      <w:proofErr w:type="spellEnd"/>
      <w:r w:rsidRPr="00507462">
        <w:rPr>
          <w:rFonts w:cs="Times New Roman"/>
          <w:lang w:val="en-US"/>
        </w:rPr>
        <w:t xml:space="preserve">-Jihad        </w:t>
      </w:r>
    </w:p>
    <w:p w14:paraId="7F67052A"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Jitar</w:t>
      </w:r>
      <w:proofErr w:type="spellEnd"/>
      <w:r w:rsidRPr="00507462">
        <w:rPr>
          <w:rFonts w:cs="Times New Roman"/>
          <w:lang w:val="en-US"/>
        </w:rPr>
        <w:t xml:space="preserve"> Communal Militia (Nigeria)                                                                   </w:t>
      </w:r>
    </w:p>
    <w:p w14:paraId="2E3E127F"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Kawuri</w:t>
      </w:r>
      <w:proofErr w:type="spellEnd"/>
      <w:r w:rsidRPr="00507462">
        <w:rPr>
          <w:rFonts w:cs="Times New Roman"/>
          <w:lang w:val="en-US"/>
        </w:rPr>
        <w:t xml:space="preserve"> Communal Militia (Nigeria)                                                                  </w:t>
      </w:r>
    </w:p>
    <w:p w14:paraId="1E585DE4"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Kerawa</w:t>
      </w:r>
      <w:proofErr w:type="spellEnd"/>
      <w:r w:rsidRPr="00507462">
        <w:rPr>
          <w:rFonts w:cs="Times New Roman"/>
          <w:lang w:val="en-US"/>
        </w:rPr>
        <w:t xml:space="preserve"> Communal Militia (Cameroon)                                                                 </w:t>
      </w:r>
    </w:p>
    <w:p w14:paraId="3F16BFCE"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Kolofata</w:t>
      </w:r>
      <w:proofErr w:type="spellEnd"/>
      <w:r w:rsidRPr="00507462">
        <w:rPr>
          <w:rFonts w:cs="Times New Roman"/>
          <w:lang w:val="en-US"/>
        </w:rPr>
        <w:t xml:space="preserve"> Communal Militia (Cameroon)                                                               </w:t>
      </w:r>
    </w:p>
    <w:p w14:paraId="66C922B7"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Lassa Communal Militia (Nigeria)                                                                   </w:t>
      </w:r>
    </w:p>
    <w:p w14:paraId="4D45C15D"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Limani</w:t>
      </w:r>
      <w:proofErr w:type="spellEnd"/>
      <w:r w:rsidRPr="00507462">
        <w:rPr>
          <w:rFonts w:cs="Times New Roman"/>
          <w:lang w:val="en-US"/>
        </w:rPr>
        <w:t xml:space="preserve"> Communal Militia (Cameroon)                                                                 </w:t>
      </w:r>
    </w:p>
    <w:p w14:paraId="0817E26F"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Maiha</w:t>
      </w:r>
      <w:proofErr w:type="spellEnd"/>
      <w:r w:rsidRPr="00507462">
        <w:rPr>
          <w:rFonts w:cs="Times New Roman"/>
          <w:lang w:val="en-US"/>
        </w:rPr>
        <w:t xml:space="preserve"> Communal Militia (Nigeria)                                                                   </w:t>
      </w:r>
    </w:p>
    <w:p w14:paraId="1756610B"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Maloumri</w:t>
      </w:r>
      <w:proofErr w:type="spellEnd"/>
      <w:r w:rsidRPr="00507462">
        <w:rPr>
          <w:rFonts w:cs="Times New Roman"/>
          <w:lang w:val="en-US"/>
        </w:rPr>
        <w:t xml:space="preserve"> Communal Militia (Cameroon)                                                               </w:t>
      </w:r>
    </w:p>
    <w:p w14:paraId="67D5969F"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Cameroon (1982-)                                                                </w:t>
      </w:r>
    </w:p>
    <w:p w14:paraId="08003160"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Cameroon (1982-) Rapid Intervention Battalion                                   </w:t>
      </w:r>
    </w:p>
    <w:p w14:paraId="0A72DAAA"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Chad (1990-2021)                                                                </w:t>
      </w:r>
    </w:p>
    <w:p w14:paraId="733B545E"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Niger (2011-2021)                                                               </w:t>
      </w:r>
    </w:p>
    <w:p w14:paraId="46208539"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Nigeria (1999-2015)                                                             </w:t>
      </w:r>
    </w:p>
    <w:p w14:paraId="68A3A4E9"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Nigeria (2015-)                                                                 </w:t>
      </w:r>
    </w:p>
    <w:p w14:paraId="68FA6A3D"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ary Forces of Nigeria (2015-) Joint Task Force                                                </w:t>
      </w:r>
    </w:p>
    <w:p w14:paraId="69CAA011"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ia (Ali </w:t>
      </w:r>
      <w:proofErr w:type="spellStart"/>
      <w:r w:rsidRPr="00507462">
        <w:rPr>
          <w:rFonts w:cs="Times New Roman"/>
          <w:lang w:val="en-US"/>
        </w:rPr>
        <w:t>Kwara</w:t>
      </w:r>
      <w:proofErr w:type="spellEnd"/>
      <w:r w:rsidRPr="00507462">
        <w:rPr>
          <w:rFonts w:cs="Times New Roman"/>
          <w:lang w:val="en-US"/>
        </w:rPr>
        <w:t xml:space="preserve">)                                                                                </w:t>
      </w:r>
    </w:p>
    <w:p w14:paraId="1D6B9A53"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ilitia (Pro-Government)                                                                           </w:t>
      </w:r>
    </w:p>
    <w:p w14:paraId="440C1614"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NJTF: Multinational Joint Task Force                                                              </w:t>
      </w:r>
    </w:p>
    <w:p w14:paraId="1EB7D263"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Mora Communal Militia (Cameroon)                                                                   </w:t>
      </w:r>
    </w:p>
    <w:p w14:paraId="0D0EE0A2"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Mozogo</w:t>
      </w:r>
      <w:proofErr w:type="spellEnd"/>
      <w:r w:rsidRPr="00507462">
        <w:rPr>
          <w:rFonts w:cs="Times New Roman"/>
          <w:lang w:val="en-US"/>
        </w:rPr>
        <w:t xml:space="preserve"> Communal Militia (Cameroon)                                                                 </w:t>
      </w:r>
    </w:p>
    <w:p w14:paraId="0ECC50F7"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Police Forces of Cameroon (1982-)                                                                  </w:t>
      </w:r>
    </w:p>
    <w:p w14:paraId="4F4ACA5A"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Police Forces of Chad (1990-2021)                                                                  </w:t>
      </w:r>
    </w:p>
    <w:p w14:paraId="0341C880"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Police Forces of Niger (2011-2021)                                                                 </w:t>
      </w:r>
    </w:p>
    <w:p w14:paraId="0DB575E6"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Police Forces of Nigeria (1999-2015)                                                               </w:t>
      </w:r>
    </w:p>
    <w:p w14:paraId="0578B028"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Police Forces of Nigeria (2015-)                                                                   </w:t>
      </w:r>
    </w:p>
    <w:p w14:paraId="020AB079"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Shawa</w:t>
      </w:r>
      <w:proofErr w:type="spellEnd"/>
      <w:r w:rsidRPr="00507462">
        <w:rPr>
          <w:rFonts w:cs="Times New Roman"/>
          <w:lang w:val="en-US"/>
        </w:rPr>
        <w:t xml:space="preserve"> Communal Militia (Nigeria)                                                                   </w:t>
      </w:r>
    </w:p>
    <w:p w14:paraId="6F20BF70"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Shuwa</w:t>
      </w:r>
      <w:proofErr w:type="spellEnd"/>
      <w:r w:rsidRPr="00507462">
        <w:rPr>
          <w:rFonts w:cs="Times New Roman"/>
          <w:lang w:val="en-US"/>
        </w:rPr>
        <w:t xml:space="preserve"> Ethnic Militia (Nigeria)                                                                     </w:t>
      </w:r>
    </w:p>
    <w:p w14:paraId="565D0F58"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Tafawa-Balewa Communal Militia (Nigeria)                                                           </w:t>
      </w:r>
    </w:p>
    <w:p w14:paraId="4B2283DA" w14:textId="77777777" w:rsidR="00113431" w:rsidRPr="00507462" w:rsidRDefault="00113431" w:rsidP="00113431">
      <w:pPr>
        <w:pStyle w:val="ListParagraph"/>
        <w:numPr>
          <w:ilvl w:val="0"/>
          <w:numId w:val="43"/>
        </w:numPr>
        <w:spacing w:after="0" w:line="276" w:lineRule="auto"/>
        <w:rPr>
          <w:rFonts w:cs="Times New Roman"/>
          <w:lang w:val="en-US"/>
        </w:rPr>
      </w:pPr>
      <w:proofErr w:type="spellStart"/>
      <w:r w:rsidRPr="00507462">
        <w:rPr>
          <w:rFonts w:cs="Times New Roman"/>
          <w:lang w:val="en-US"/>
        </w:rPr>
        <w:t>Toumour</w:t>
      </w:r>
      <w:proofErr w:type="spellEnd"/>
      <w:r w:rsidRPr="00507462">
        <w:rPr>
          <w:rFonts w:cs="Times New Roman"/>
          <w:lang w:val="en-US"/>
        </w:rPr>
        <w:t xml:space="preserve"> Communal Militia (Niger)                                                                   </w:t>
      </w:r>
    </w:p>
    <w:p w14:paraId="062916B8"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UN: United Nations                                                                                 </w:t>
      </w:r>
    </w:p>
    <w:p w14:paraId="7159401F" w14:textId="77777777" w:rsidR="00113431" w:rsidRPr="00507462" w:rsidRDefault="00113431" w:rsidP="00113431">
      <w:pPr>
        <w:pStyle w:val="ListParagraph"/>
        <w:numPr>
          <w:ilvl w:val="0"/>
          <w:numId w:val="43"/>
        </w:numPr>
        <w:spacing w:after="0" w:line="276" w:lineRule="auto"/>
        <w:rPr>
          <w:rFonts w:cs="Times New Roman"/>
          <w:lang w:val="en-US"/>
        </w:rPr>
      </w:pPr>
      <w:r w:rsidRPr="00507462">
        <w:rPr>
          <w:rFonts w:cs="Times New Roman"/>
          <w:lang w:val="en-US"/>
        </w:rPr>
        <w:t xml:space="preserve">VGN: Vigilante Group of Nigeria       </w:t>
      </w:r>
    </w:p>
    <w:p w14:paraId="07FDD6B5" w14:textId="77777777" w:rsidR="00113431" w:rsidRPr="00507462" w:rsidRDefault="00113431" w:rsidP="00113431">
      <w:pPr>
        <w:spacing w:after="0" w:line="276" w:lineRule="auto"/>
        <w:rPr>
          <w:rFonts w:cs="Times New Roman"/>
          <w:lang w:val="en-US"/>
        </w:rPr>
      </w:pPr>
      <w:r w:rsidRPr="00507462">
        <w:rPr>
          <w:rFonts w:cs="Times New Roman"/>
          <w:lang w:val="en-US"/>
        </w:rPr>
        <w:t xml:space="preserve">                                                             </w:t>
      </w:r>
    </w:p>
    <w:p w14:paraId="30229188" w14:textId="77777777" w:rsidR="00113431" w:rsidRPr="00507462" w:rsidRDefault="00113431" w:rsidP="00113431">
      <w:pPr>
        <w:spacing w:after="0" w:line="276" w:lineRule="auto"/>
        <w:contextualSpacing/>
        <w:jc w:val="left"/>
        <w:rPr>
          <w:rFonts w:cs="Times New Roman"/>
          <w:u w:val="single"/>
          <w:lang w:val="en-US"/>
        </w:rPr>
      </w:pPr>
      <w:r w:rsidRPr="00507462">
        <w:rPr>
          <w:rFonts w:cs="Times New Roman"/>
          <w:u w:val="single"/>
          <w:lang w:val="en-US"/>
        </w:rPr>
        <w:t>Actors added through friction mechanism for specific years only:</w:t>
      </w:r>
    </w:p>
    <w:p w14:paraId="3935D597"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2: </w:t>
      </w:r>
      <w:proofErr w:type="spellStart"/>
      <w:r w:rsidRPr="00507462">
        <w:rPr>
          <w:rFonts w:cs="Times New Roman"/>
          <w:lang w:val="en-US"/>
        </w:rPr>
        <w:t>Berom</w:t>
      </w:r>
      <w:proofErr w:type="spellEnd"/>
      <w:r w:rsidRPr="00507462">
        <w:rPr>
          <w:rFonts w:cs="Times New Roman"/>
          <w:lang w:val="en-US"/>
        </w:rPr>
        <w:t xml:space="preserve"> Ethnic Militia (Nigeria)                                                                     </w:t>
      </w:r>
    </w:p>
    <w:p w14:paraId="614FCAC2"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1, 2012: Christian Militia (Nigeria)                                                                        </w:t>
      </w:r>
    </w:p>
    <w:p w14:paraId="4D226A90"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3: </w:t>
      </w:r>
      <w:proofErr w:type="spellStart"/>
      <w:r w:rsidRPr="00507462">
        <w:rPr>
          <w:rFonts w:cs="Times New Roman"/>
          <w:lang w:val="en-US"/>
        </w:rPr>
        <w:t>Dadiya</w:t>
      </w:r>
      <w:proofErr w:type="spellEnd"/>
      <w:r w:rsidRPr="00507462">
        <w:rPr>
          <w:rFonts w:cs="Times New Roman"/>
          <w:lang w:val="en-US"/>
        </w:rPr>
        <w:t xml:space="preserve"> Ethnic Militia (Nigeria)                                                                    </w:t>
      </w:r>
    </w:p>
    <w:p w14:paraId="3C5EFA58"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Eggon</w:t>
      </w:r>
      <w:proofErr w:type="spellEnd"/>
      <w:r w:rsidRPr="00507462">
        <w:rPr>
          <w:rFonts w:cs="Times New Roman"/>
          <w:lang w:val="en-US"/>
        </w:rPr>
        <w:t xml:space="preserve"> Ethnic Militia (Nigeria)                                                                     </w:t>
      </w:r>
    </w:p>
    <w:p w14:paraId="22B6C841"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1, 2012, 2014, 2016: Fulani Ethnic Militia (Nigeria)                                                                    </w:t>
      </w:r>
    </w:p>
    <w:p w14:paraId="592D27A0"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Gbagyi</w:t>
      </w:r>
      <w:proofErr w:type="spellEnd"/>
      <w:r w:rsidRPr="00507462">
        <w:rPr>
          <w:rFonts w:cs="Times New Roman"/>
          <w:lang w:val="en-US"/>
        </w:rPr>
        <w:t xml:space="preserve"> Ethnic Militia (Nigeria)                                                                    </w:t>
      </w:r>
    </w:p>
    <w:p w14:paraId="3455FFF0"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Gbajimba</w:t>
      </w:r>
      <w:proofErr w:type="spellEnd"/>
      <w:r w:rsidRPr="00507462">
        <w:rPr>
          <w:rFonts w:cs="Times New Roman"/>
          <w:lang w:val="en-US"/>
        </w:rPr>
        <w:t xml:space="preserve"> Communal Militia (Nigeria)                                                                </w:t>
      </w:r>
    </w:p>
    <w:p w14:paraId="624879B8"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2, 2014:  Hausa Ethnic Militia (Nigeria)                                                                     </w:t>
      </w:r>
    </w:p>
    <w:p w14:paraId="11727864"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lastRenderedPageBreak/>
        <w:t xml:space="preserve">2012: Igbo Ethnic Militia (Nigeria)                                                                      </w:t>
      </w:r>
    </w:p>
    <w:p w14:paraId="6F81410F"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Irigwe</w:t>
      </w:r>
      <w:proofErr w:type="spellEnd"/>
      <w:r w:rsidRPr="00507462">
        <w:rPr>
          <w:rFonts w:cs="Times New Roman"/>
          <w:lang w:val="en-US"/>
        </w:rPr>
        <w:t xml:space="preserve"> Ethnic Militia (Nigeria)                                                                    </w:t>
      </w:r>
    </w:p>
    <w:p w14:paraId="4CA9C726"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Jukun</w:t>
      </w:r>
      <w:proofErr w:type="spellEnd"/>
      <w:r w:rsidRPr="00507462">
        <w:rPr>
          <w:rFonts w:cs="Times New Roman"/>
          <w:lang w:val="en-US"/>
        </w:rPr>
        <w:t xml:space="preserve"> Ethnic Militia (Nigeria)                                                                     </w:t>
      </w:r>
    </w:p>
    <w:p w14:paraId="2849C975"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Kanberi</w:t>
      </w:r>
      <w:proofErr w:type="spellEnd"/>
      <w:r w:rsidRPr="00507462">
        <w:rPr>
          <w:rFonts w:cs="Times New Roman"/>
          <w:lang w:val="en-US"/>
        </w:rPr>
        <w:t xml:space="preserve"> Ethnic Militia (Nigeria)                                                                  </w:t>
      </w:r>
    </w:p>
    <w:p w14:paraId="31C26060"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Kotoko Ethnic Militia (Cameroon)                                                                   </w:t>
      </w:r>
    </w:p>
    <w:p w14:paraId="08F818AC"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Marwa Ethnic Militia (Nigeria)                                                                     </w:t>
      </w:r>
    </w:p>
    <w:p w14:paraId="30D73123"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Musgum</w:t>
      </w:r>
      <w:proofErr w:type="spellEnd"/>
      <w:r w:rsidRPr="00507462">
        <w:rPr>
          <w:rFonts w:cs="Times New Roman"/>
          <w:lang w:val="en-US"/>
        </w:rPr>
        <w:t xml:space="preserve"> Ethnic Militia (Cameroon)                                                                   </w:t>
      </w:r>
    </w:p>
    <w:p w14:paraId="4A84DD76"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1, 2012: Muslim Militia (Nigeria)                                                                          </w:t>
      </w:r>
    </w:p>
    <w:p w14:paraId="6630D839"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1: Muslim Youth Sect Militia (Nigeria)                                                                </w:t>
      </w:r>
    </w:p>
    <w:p w14:paraId="7AE3F32C"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Pai Ethnic Militia (Nigeria)                                                                       </w:t>
      </w:r>
    </w:p>
    <w:p w14:paraId="15F4D17A"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1: Private Security Forces (Nigeria)                                                                  </w:t>
      </w:r>
    </w:p>
    <w:p w14:paraId="6C14FDC6"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Rukuba</w:t>
      </w:r>
      <w:proofErr w:type="spellEnd"/>
      <w:r w:rsidRPr="00507462">
        <w:rPr>
          <w:rFonts w:cs="Times New Roman"/>
          <w:lang w:val="en-US"/>
        </w:rPr>
        <w:t xml:space="preserve"> Ethnic Militia (Nigeria)                                                                    </w:t>
      </w:r>
    </w:p>
    <w:p w14:paraId="7C588791"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Shiite Muslim Militia (Nigeria)                                                                    </w:t>
      </w:r>
    </w:p>
    <w:p w14:paraId="6B55C294"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4: </w:t>
      </w:r>
      <w:proofErr w:type="spellStart"/>
      <w:r w:rsidRPr="00507462">
        <w:rPr>
          <w:rFonts w:cs="Times New Roman"/>
          <w:lang w:val="en-US"/>
        </w:rPr>
        <w:t>Tarok</w:t>
      </w:r>
      <w:proofErr w:type="spellEnd"/>
      <w:r w:rsidRPr="00507462">
        <w:rPr>
          <w:rFonts w:cs="Times New Roman"/>
          <w:lang w:val="en-US"/>
        </w:rPr>
        <w:t xml:space="preserve"> Ethnic Militia (Nigeria)                                                                     </w:t>
      </w:r>
    </w:p>
    <w:p w14:paraId="5416A02D" w14:textId="77777777" w:rsidR="00113431" w:rsidRPr="00507462" w:rsidRDefault="00113431" w:rsidP="00113431">
      <w:pPr>
        <w:pStyle w:val="ListParagraph"/>
        <w:numPr>
          <w:ilvl w:val="0"/>
          <w:numId w:val="44"/>
        </w:numPr>
        <w:spacing w:after="0" w:line="276" w:lineRule="auto"/>
        <w:rPr>
          <w:rFonts w:cs="Times New Roman"/>
          <w:lang w:val="en-US"/>
        </w:rPr>
      </w:pPr>
      <w:r w:rsidRPr="00507462">
        <w:rPr>
          <w:rFonts w:cs="Times New Roman"/>
          <w:lang w:val="en-US"/>
        </w:rPr>
        <w:t xml:space="preserve">2013: </w:t>
      </w:r>
      <w:proofErr w:type="spellStart"/>
      <w:r w:rsidRPr="00507462">
        <w:rPr>
          <w:rFonts w:cs="Times New Roman"/>
          <w:lang w:val="en-US"/>
        </w:rPr>
        <w:t>Waja</w:t>
      </w:r>
      <w:proofErr w:type="spellEnd"/>
      <w:r w:rsidRPr="00507462">
        <w:rPr>
          <w:rFonts w:cs="Times New Roman"/>
          <w:lang w:val="en-US"/>
        </w:rPr>
        <w:t xml:space="preserve"> Ethnic Militia (Nigeria)                                                                      </w:t>
      </w:r>
    </w:p>
    <w:p w14:paraId="030BB44B" w14:textId="77777777" w:rsidR="00113431" w:rsidRPr="00507462" w:rsidRDefault="00113431" w:rsidP="00113431">
      <w:pPr>
        <w:spacing w:after="0" w:line="276" w:lineRule="auto"/>
        <w:rPr>
          <w:rFonts w:cs="Times New Roman"/>
          <w:lang w:val="en-US"/>
        </w:rPr>
      </w:pPr>
    </w:p>
    <w:p w14:paraId="731061D5" w14:textId="77777777" w:rsidR="00113431" w:rsidRPr="00507462" w:rsidRDefault="00113431" w:rsidP="00113431">
      <w:pPr>
        <w:spacing w:line="276" w:lineRule="auto"/>
        <w:rPr>
          <w:rFonts w:cs="Times New Roman"/>
          <w:i/>
          <w:iCs/>
          <w:lang w:val="en-US"/>
        </w:rPr>
      </w:pPr>
      <w:bookmarkStart w:id="24" w:name="_Toc104740115"/>
      <w:r w:rsidRPr="00507462">
        <w:rPr>
          <w:rFonts w:cs="Times New Roman"/>
          <w:i/>
          <w:iCs/>
          <w:lang w:val="en-US"/>
        </w:rPr>
        <w:t>Change in dominant actors</w:t>
      </w:r>
      <w:bookmarkEnd w:id="24"/>
    </w:p>
    <w:p w14:paraId="56861840" w14:textId="40E0C7DE" w:rsidR="00113431" w:rsidRPr="00507462" w:rsidRDefault="00113431" w:rsidP="00113431">
      <w:pPr>
        <w:spacing w:after="0" w:line="276" w:lineRule="auto"/>
        <w:rPr>
          <w:rFonts w:cs="Times New Roman"/>
          <w:lang w:val="en-US"/>
        </w:rPr>
      </w:pPr>
      <w:r w:rsidRPr="00507462">
        <w:rPr>
          <w:rFonts w:cs="Times New Roman"/>
          <w:lang w:val="en-US"/>
        </w:rPr>
        <w:t xml:space="preserve">As Table 5 shows, </w:t>
      </w:r>
      <w:r w:rsidR="00095D7A">
        <w:rPr>
          <w:rFonts w:cs="Times New Roman"/>
          <w:lang w:val="en-US"/>
        </w:rPr>
        <w:t xml:space="preserve">one of the </w:t>
      </w:r>
      <w:r w:rsidRPr="00507462">
        <w:rPr>
          <w:rFonts w:cs="Times New Roman"/>
          <w:lang w:val="en-US"/>
        </w:rPr>
        <w:t xml:space="preserve">dominant </w:t>
      </w:r>
      <w:proofErr w:type="gramStart"/>
      <w:r w:rsidRPr="00507462">
        <w:rPr>
          <w:rFonts w:cs="Times New Roman"/>
          <w:lang w:val="en-US"/>
        </w:rPr>
        <w:t>actors</w:t>
      </w:r>
      <w:proofErr w:type="gramEnd"/>
      <w:r w:rsidRPr="00507462">
        <w:rPr>
          <w:rFonts w:cs="Times New Roman"/>
          <w:lang w:val="en-US"/>
        </w:rPr>
        <w:t xml:space="preserve"> change</w:t>
      </w:r>
      <w:r w:rsidR="00095D7A">
        <w:rPr>
          <w:rFonts w:cs="Times New Roman"/>
          <w:lang w:val="en-US"/>
        </w:rPr>
        <w:t>s</w:t>
      </w:r>
      <w:r w:rsidRPr="00507462">
        <w:rPr>
          <w:rFonts w:cs="Times New Roman"/>
          <w:lang w:val="en-US"/>
        </w:rPr>
        <w:t xml:space="preserve">. The original dominant actor Boko Haram was replaced by ISWAP while the government of Nigeria </w:t>
      </w:r>
      <w:r w:rsidR="00A0427A" w:rsidRPr="00507462">
        <w:rPr>
          <w:rFonts w:cs="Times New Roman"/>
          <w:lang w:val="en-US"/>
        </w:rPr>
        <w:t xml:space="preserve">also </w:t>
      </w:r>
      <w:r w:rsidRPr="00507462">
        <w:rPr>
          <w:rFonts w:cs="Times New Roman"/>
          <w:lang w:val="en-US"/>
        </w:rPr>
        <w:t>remained dominant in 2016. Contrary to UCDP GED, ACLED data distinguish between police forces and military forces. To compare the results, we consider both military and police forces as representatives of the Nigerian government.</w:t>
      </w:r>
    </w:p>
    <w:p w14:paraId="715D20FE" w14:textId="77777777" w:rsidR="00113431" w:rsidRPr="00507462" w:rsidRDefault="006454FF" w:rsidP="00113431">
      <w:pPr>
        <w:spacing w:after="0" w:line="276" w:lineRule="auto"/>
        <w:jc w:val="center"/>
        <w:rPr>
          <w:rFonts w:cs="Times New Roman"/>
          <w:lang w:val="en-US"/>
        </w:rPr>
      </w:pPr>
      <w:r w:rsidRPr="00507462">
        <w:rPr>
          <w:rFonts w:cs="Times New Roman"/>
          <w:noProof/>
          <w:lang w:val="en-US"/>
        </w:rPr>
        <w:object w:dxaOrig="8940" w:dyaOrig="12600" w14:anchorId="649512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374.25pt;height:529.1pt;mso-width-percent:0;mso-height-percent:0;mso-width-percent:0;mso-height-percent:0" o:ole="">
            <v:imagedata r:id="rId16" o:title=""/>
          </v:shape>
          <o:OLEObject Type="Embed" ProgID="Excel.Sheet.12" ShapeID="_x0000_i1032" DrawAspect="Content" ObjectID="_1749456777" r:id="rId17"/>
        </w:object>
      </w:r>
    </w:p>
    <w:p w14:paraId="1CC7B6FF" w14:textId="77777777" w:rsidR="00113431" w:rsidRPr="00507462" w:rsidRDefault="00113431" w:rsidP="00113431">
      <w:pPr>
        <w:pStyle w:val="Caption"/>
        <w:spacing w:after="0" w:line="276" w:lineRule="auto"/>
        <w:jc w:val="center"/>
        <w:rPr>
          <w:rFonts w:cs="Times New Roman"/>
          <w:color w:val="000000" w:themeColor="text1"/>
          <w:lang w:val="en-US"/>
        </w:rPr>
      </w:pPr>
      <w:r w:rsidRPr="00507462">
        <w:rPr>
          <w:rFonts w:cs="Times New Roman"/>
          <w:color w:val="000000" w:themeColor="text1"/>
          <w:sz w:val="22"/>
          <w:szCs w:val="22"/>
          <w:lang w:val="en-US"/>
        </w:rPr>
        <w:t>Table 5: Degree centrality results based on the ACLED data.</w:t>
      </w:r>
    </w:p>
    <w:p w14:paraId="7ADE49CE" w14:textId="77777777" w:rsidR="00113431" w:rsidRPr="00507462" w:rsidRDefault="00113431" w:rsidP="00113431">
      <w:pPr>
        <w:spacing w:line="276" w:lineRule="auto"/>
        <w:rPr>
          <w:rFonts w:cs="Times New Roman"/>
          <w:i/>
          <w:iCs/>
          <w:lang w:val="en-US"/>
        </w:rPr>
      </w:pPr>
    </w:p>
    <w:p w14:paraId="3CC2598C" w14:textId="77777777" w:rsidR="00113431" w:rsidRPr="00507462" w:rsidRDefault="00113431" w:rsidP="00113431">
      <w:pPr>
        <w:spacing w:line="276" w:lineRule="auto"/>
        <w:rPr>
          <w:rFonts w:cs="Times New Roman"/>
          <w:i/>
          <w:iCs/>
          <w:lang w:val="en-US"/>
        </w:rPr>
      </w:pPr>
      <w:r w:rsidRPr="00507462">
        <w:rPr>
          <w:rFonts w:cs="Times New Roman"/>
          <w:i/>
          <w:iCs/>
          <w:lang w:val="en-US"/>
        </w:rPr>
        <w:t>Spatial shift results</w:t>
      </w:r>
    </w:p>
    <w:p w14:paraId="2BF100DA" w14:textId="321EB125" w:rsidR="00AB4518" w:rsidRPr="00507462" w:rsidRDefault="00113431" w:rsidP="00113431">
      <w:pPr>
        <w:tabs>
          <w:tab w:val="left" w:pos="0"/>
          <w:tab w:val="left" w:pos="990"/>
        </w:tabs>
        <w:spacing w:after="0" w:line="276" w:lineRule="auto"/>
        <w:rPr>
          <w:rFonts w:cs="Times New Roman"/>
          <w:lang w:val="en-US"/>
        </w:rPr>
      </w:pPr>
      <w:proofErr w:type="gramStart"/>
      <w:r w:rsidRPr="00507462">
        <w:rPr>
          <w:rFonts w:cs="Times New Roman"/>
          <w:lang w:val="en-US"/>
        </w:rPr>
        <w:t>Also</w:t>
      </w:r>
      <w:proofErr w:type="gramEnd"/>
      <w:r w:rsidRPr="00507462">
        <w:rPr>
          <w:rFonts w:cs="Times New Roman"/>
          <w:lang w:val="en-US"/>
        </w:rPr>
        <w:t xml:space="preserve"> according to ACLED data, the </w:t>
      </w:r>
      <w:r w:rsidR="003F0C8B">
        <w:rPr>
          <w:rFonts w:cs="Times New Roman"/>
          <w:lang w:val="en-US"/>
        </w:rPr>
        <w:t>Lake Chad region</w:t>
      </w:r>
      <w:r w:rsidR="00A0427A">
        <w:rPr>
          <w:rFonts w:cs="Times New Roman"/>
          <w:lang w:val="en-US"/>
        </w:rPr>
        <w:t xml:space="preserve"> conflict shape</w:t>
      </w:r>
      <w:r w:rsidRPr="00507462">
        <w:rPr>
          <w:rFonts w:cs="Times New Roman"/>
          <w:lang w:val="en-US"/>
        </w:rPr>
        <w:t xml:space="preserve"> experienced </w:t>
      </w:r>
      <w:r w:rsidR="002621BA">
        <w:rPr>
          <w:rFonts w:cs="Times New Roman"/>
          <w:lang w:val="en-US"/>
        </w:rPr>
        <w:t xml:space="preserve">a </w:t>
      </w:r>
      <w:r w:rsidRPr="00507462">
        <w:rPr>
          <w:rFonts w:cs="Times New Roman"/>
          <w:lang w:val="en-US"/>
        </w:rPr>
        <w:t xml:space="preserve">shifting contraction. </w:t>
      </w:r>
      <w:r w:rsidR="0043323E">
        <w:rPr>
          <w:rFonts w:cs="Times New Roman"/>
          <w:lang w:val="en-US"/>
        </w:rPr>
        <w:t xml:space="preserve">It </w:t>
      </w:r>
      <w:r w:rsidRPr="00507462">
        <w:rPr>
          <w:rFonts w:cs="Times New Roman"/>
          <w:lang w:val="en-US"/>
        </w:rPr>
        <w:t xml:space="preserve">contracted by 46.7 percent (UCDP: 48.8 percent). </w:t>
      </w:r>
      <w:r w:rsidR="0043323E">
        <w:rPr>
          <w:rFonts w:cs="Times New Roman"/>
          <w:lang w:val="en-US"/>
        </w:rPr>
        <w:t>It</w:t>
      </w:r>
      <w:r w:rsidRPr="00507462">
        <w:rPr>
          <w:rFonts w:cs="Times New Roman"/>
          <w:lang w:val="en-US"/>
        </w:rPr>
        <w:t xml:space="preserve"> also shifted since the hotspots and conflict shapes overlapped by </w:t>
      </w:r>
      <w:r w:rsidR="00B352E9">
        <w:rPr>
          <w:rFonts w:cs="Times New Roman"/>
          <w:lang w:val="en-US"/>
        </w:rPr>
        <w:t>25.9</w:t>
      </w:r>
      <w:r w:rsidRPr="00507462">
        <w:rPr>
          <w:rFonts w:cs="Times New Roman"/>
          <w:lang w:val="en-US"/>
        </w:rPr>
        <w:t xml:space="preserve"> percent (UCDP: 42.7 percent) and 48.3 percent (UCDP: 48.</w:t>
      </w:r>
      <w:r w:rsidR="003310B6">
        <w:rPr>
          <w:rFonts w:cs="Times New Roman"/>
          <w:lang w:val="en-US"/>
        </w:rPr>
        <w:t>3</w:t>
      </w:r>
      <w:r w:rsidRPr="00507462">
        <w:rPr>
          <w:rFonts w:cs="Times New Roman"/>
          <w:lang w:val="en-US"/>
        </w:rPr>
        <w:t xml:space="preserve"> percent), respectively. The visual representation of the spatial shift is similar regardless of which conflict event data we use (see Figure </w:t>
      </w:r>
      <w:r w:rsidR="003679B0">
        <w:rPr>
          <w:rFonts w:cs="Times New Roman"/>
          <w:lang w:val="en-US"/>
        </w:rPr>
        <w:t>7</w:t>
      </w:r>
      <w:r w:rsidRPr="00507462">
        <w:rPr>
          <w:rFonts w:cs="Times New Roman"/>
          <w:lang w:val="en-US"/>
        </w:rPr>
        <w:t xml:space="preserve">). </w:t>
      </w:r>
      <w:bookmarkEnd w:id="23"/>
      <w:r w:rsidR="00AB4518" w:rsidRPr="00507462">
        <w:rPr>
          <w:rFonts w:cs="Times New Roman"/>
          <w:lang w:val="en-US"/>
        </w:rPr>
        <w:t xml:space="preserve"> </w:t>
      </w:r>
    </w:p>
    <w:p w14:paraId="351FB353" w14:textId="77777777" w:rsidR="00D607C6" w:rsidRPr="00507462" w:rsidRDefault="00D607C6" w:rsidP="00113431">
      <w:pPr>
        <w:tabs>
          <w:tab w:val="left" w:pos="0"/>
          <w:tab w:val="left" w:pos="990"/>
        </w:tabs>
        <w:spacing w:after="0" w:line="276" w:lineRule="auto"/>
        <w:rPr>
          <w:rFonts w:cs="Times New Roman"/>
          <w:lang w:val="en-US"/>
        </w:rPr>
      </w:pPr>
    </w:p>
    <w:p w14:paraId="77B8E6CD" w14:textId="77777777" w:rsidR="00D607C6" w:rsidRPr="00507462" w:rsidRDefault="00D607C6" w:rsidP="00D607C6">
      <w:pPr>
        <w:spacing w:after="0" w:line="276" w:lineRule="auto"/>
        <w:rPr>
          <w:rFonts w:cs="Times New Roman"/>
          <w:lang w:val="en-US"/>
        </w:rPr>
      </w:pPr>
    </w:p>
    <w:p w14:paraId="0B7B31B3" w14:textId="77777777" w:rsidR="00D607C6" w:rsidRPr="00507462" w:rsidRDefault="00D607C6" w:rsidP="00D607C6">
      <w:pPr>
        <w:spacing w:after="0" w:line="276" w:lineRule="auto"/>
        <w:rPr>
          <w:rFonts w:cs="Times New Roman"/>
          <w:lang w:val="en-US"/>
        </w:rPr>
      </w:pPr>
      <w:r w:rsidRPr="00507462">
        <w:rPr>
          <w:rFonts w:cs="Times New Roman"/>
          <w:noProof/>
          <w:lang w:val="en-US"/>
        </w:rPr>
        <w:lastRenderedPageBreak/>
        <w:drawing>
          <wp:anchor distT="0" distB="0" distL="114300" distR="114300" simplePos="0" relativeHeight="251717632" behindDoc="0" locked="0" layoutInCell="1" allowOverlap="1" wp14:anchorId="5C625526" wp14:editId="4369770F">
            <wp:simplePos x="0" y="0"/>
            <wp:positionH relativeFrom="column">
              <wp:posOffset>1303655</wp:posOffset>
            </wp:positionH>
            <wp:positionV relativeFrom="paragraph">
              <wp:posOffset>27865</wp:posOffset>
            </wp:positionV>
            <wp:extent cx="3457868" cy="2700000"/>
            <wp:effectExtent l="0" t="0" r="0" b="5715"/>
            <wp:wrapSquare wrapText="bothSides"/>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457868" cy="27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2E50CF" w14:textId="77777777" w:rsidR="00D607C6" w:rsidRPr="00507462" w:rsidRDefault="00D607C6" w:rsidP="00D607C6">
      <w:pPr>
        <w:spacing w:after="0" w:line="276" w:lineRule="auto"/>
        <w:rPr>
          <w:rFonts w:cs="Times New Roman"/>
          <w:lang w:val="en-US"/>
        </w:rPr>
      </w:pPr>
    </w:p>
    <w:p w14:paraId="5BDED231"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0E327619"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40E95DD2"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53C118BB"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31DE96CD"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434BFA48"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54CD84C1"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6B6ACFD4"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7BB3F18C"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414679AD"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47B6B864"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47CCA64D"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1114A6E0" w14:textId="77777777" w:rsidR="00D607C6" w:rsidRPr="00507462" w:rsidRDefault="00D607C6" w:rsidP="00D607C6">
      <w:pPr>
        <w:pStyle w:val="Caption"/>
        <w:spacing w:after="0" w:line="276" w:lineRule="auto"/>
        <w:rPr>
          <w:rFonts w:cs="Times New Roman"/>
          <w:color w:val="000000" w:themeColor="text1"/>
          <w:sz w:val="22"/>
          <w:szCs w:val="22"/>
          <w:lang w:val="en-US"/>
        </w:rPr>
      </w:pPr>
    </w:p>
    <w:p w14:paraId="60529D1D" w14:textId="51D372D1" w:rsidR="00D607C6" w:rsidRPr="00507462" w:rsidRDefault="00D607C6" w:rsidP="00D607C6">
      <w:pPr>
        <w:pStyle w:val="Caption"/>
        <w:spacing w:after="0" w:line="276" w:lineRule="auto"/>
        <w:rPr>
          <w:rFonts w:cs="Times New Roman"/>
          <w:lang w:val="en-US"/>
        </w:rPr>
      </w:pPr>
      <w:r w:rsidRPr="00507462">
        <w:rPr>
          <w:rFonts w:cs="Times New Roman"/>
          <w:color w:val="000000" w:themeColor="text1"/>
          <w:sz w:val="22"/>
          <w:szCs w:val="22"/>
          <w:lang w:val="en-US"/>
        </w:rPr>
        <w:t xml:space="preserve">Figure </w:t>
      </w:r>
      <w:r w:rsidR="003679B0">
        <w:rPr>
          <w:rFonts w:cs="Times New Roman"/>
          <w:color w:val="000000" w:themeColor="text1"/>
          <w:sz w:val="22"/>
          <w:szCs w:val="22"/>
          <w:lang w:val="en-US"/>
        </w:rPr>
        <w:t>7</w:t>
      </w:r>
      <w:r w:rsidRPr="00507462">
        <w:rPr>
          <w:rFonts w:cs="Times New Roman"/>
          <w:color w:val="000000" w:themeColor="text1"/>
          <w:sz w:val="22"/>
          <w:szCs w:val="22"/>
          <w:lang w:val="en-US"/>
        </w:rPr>
        <w:t xml:space="preserve">: Shifting contraction of the </w:t>
      </w:r>
      <w:r w:rsidR="008569EF">
        <w:rPr>
          <w:rFonts w:cs="Times New Roman"/>
          <w:color w:val="000000" w:themeColor="text1"/>
          <w:sz w:val="22"/>
          <w:szCs w:val="22"/>
          <w:lang w:val="en-US"/>
        </w:rPr>
        <w:t>Lake Chad region</w:t>
      </w:r>
      <w:r w:rsidR="008569EF" w:rsidRPr="00557357">
        <w:rPr>
          <w:rFonts w:cs="Times New Roman"/>
          <w:color w:val="000000" w:themeColor="text1"/>
          <w:sz w:val="22"/>
          <w:szCs w:val="22"/>
          <w:lang w:val="en-US"/>
        </w:rPr>
        <w:t xml:space="preserve"> </w:t>
      </w:r>
      <w:r w:rsidRPr="00507462">
        <w:rPr>
          <w:rFonts w:cs="Times New Roman"/>
          <w:color w:val="000000" w:themeColor="text1"/>
          <w:sz w:val="22"/>
          <w:szCs w:val="22"/>
          <w:lang w:val="en-US"/>
        </w:rPr>
        <w:t>conflict shape, 2011–2016. Calculations based on ACLED data. Blue shading: conflict shape in 2011. Red shading: conflict shape in 2016. Darker blue and darker red shapes: hotspots.</w:t>
      </w:r>
    </w:p>
    <w:p w14:paraId="5CD98A5C" w14:textId="77777777" w:rsidR="00D607C6" w:rsidRPr="00507462" w:rsidRDefault="00D607C6" w:rsidP="000E5F23">
      <w:pPr>
        <w:tabs>
          <w:tab w:val="left" w:pos="0"/>
          <w:tab w:val="left" w:pos="990"/>
        </w:tabs>
        <w:spacing w:after="0" w:line="276" w:lineRule="auto"/>
        <w:rPr>
          <w:rFonts w:cs="Times New Roman"/>
          <w:lang w:val="en-US"/>
        </w:rPr>
      </w:pPr>
    </w:p>
    <w:p w14:paraId="3E21C8E2" w14:textId="77777777" w:rsidR="00D16364" w:rsidRPr="00507462" w:rsidRDefault="00D16364" w:rsidP="00985B43">
      <w:pPr>
        <w:pStyle w:val="Caption"/>
        <w:spacing w:after="0" w:line="276" w:lineRule="auto"/>
        <w:rPr>
          <w:rFonts w:cs="Times New Roman"/>
          <w:color w:val="000000" w:themeColor="text1"/>
          <w:sz w:val="22"/>
          <w:szCs w:val="22"/>
          <w:lang w:val="en-US"/>
        </w:rPr>
      </w:pPr>
    </w:p>
    <w:p w14:paraId="2EE3483A" w14:textId="26F4FA29" w:rsidR="00AB4518" w:rsidRPr="00507462" w:rsidRDefault="00AB4518" w:rsidP="00BE1628">
      <w:pPr>
        <w:pStyle w:val="Heading2"/>
        <w:spacing w:before="0" w:line="276" w:lineRule="auto"/>
        <w:rPr>
          <w:rFonts w:cs="Times New Roman"/>
          <w:lang w:val="en-US"/>
        </w:rPr>
      </w:pPr>
      <w:bookmarkStart w:id="25" w:name="_Toc103006771"/>
      <w:r w:rsidRPr="00507462">
        <w:rPr>
          <w:rFonts w:cs="Times New Roman"/>
          <w:lang w:val="en-US"/>
        </w:rPr>
        <w:t>Alternative operationalization of dominant actors</w:t>
      </w:r>
      <w:bookmarkEnd w:id="25"/>
    </w:p>
    <w:p w14:paraId="03D464DB" w14:textId="6CCDD23A" w:rsidR="005C08F9" w:rsidRPr="00507462" w:rsidRDefault="00441F37" w:rsidP="00BE1628">
      <w:pPr>
        <w:spacing w:after="0" w:line="276" w:lineRule="auto"/>
        <w:rPr>
          <w:rFonts w:cs="Times New Roman"/>
          <w:lang w:val="en-US"/>
        </w:rPr>
      </w:pPr>
      <w:r w:rsidRPr="00507462">
        <w:rPr>
          <w:rFonts w:cs="Times New Roman"/>
          <w:lang w:val="en-US"/>
        </w:rPr>
        <w:t>W</w:t>
      </w:r>
      <w:r w:rsidR="00C956A2" w:rsidRPr="00507462">
        <w:rPr>
          <w:rFonts w:cs="Times New Roman"/>
          <w:lang w:val="en-US"/>
        </w:rPr>
        <w:t xml:space="preserve">e use </w:t>
      </w:r>
      <w:r w:rsidR="00AB4518" w:rsidRPr="00507462">
        <w:rPr>
          <w:rFonts w:cs="Times New Roman"/>
          <w:lang w:val="en-US"/>
        </w:rPr>
        <w:t xml:space="preserve">the degree centrality measure </w:t>
      </w:r>
      <w:r w:rsidR="00C956A2" w:rsidRPr="00507462">
        <w:rPr>
          <w:rFonts w:cs="Times New Roman"/>
          <w:lang w:val="en-US"/>
        </w:rPr>
        <w:t xml:space="preserve">(that counts the total number of vertices) </w:t>
      </w:r>
      <w:r w:rsidR="00AB4518" w:rsidRPr="00507462">
        <w:rPr>
          <w:rFonts w:cs="Times New Roman"/>
          <w:lang w:val="en-US"/>
        </w:rPr>
        <w:t xml:space="preserve">for the individual vertices to identify the dominant actors within </w:t>
      </w:r>
      <w:r w:rsidR="00C956A2" w:rsidRPr="00507462">
        <w:rPr>
          <w:rFonts w:cs="Times New Roman"/>
          <w:lang w:val="en-US"/>
        </w:rPr>
        <w:t xml:space="preserve">an </w:t>
      </w:r>
      <w:r w:rsidR="00AB4518" w:rsidRPr="00507462">
        <w:rPr>
          <w:rFonts w:cs="Times New Roman"/>
          <w:lang w:val="en-US"/>
        </w:rPr>
        <w:t xml:space="preserve">armed conflict. </w:t>
      </w:r>
      <w:r w:rsidR="00C956A2" w:rsidRPr="00507462">
        <w:rPr>
          <w:rFonts w:cs="Times New Roman"/>
          <w:lang w:val="en-US"/>
        </w:rPr>
        <w:t>N</w:t>
      </w:r>
      <w:r w:rsidR="00AB4518" w:rsidRPr="00507462">
        <w:rPr>
          <w:rFonts w:cs="Times New Roman"/>
          <w:lang w:val="en-US"/>
        </w:rPr>
        <w:t>odes denote conflict actors, and vertices represent conflict events</w:t>
      </w:r>
      <w:r w:rsidR="00A86B5D" w:rsidRPr="00507462">
        <w:rPr>
          <w:rFonts w:cs="Times New Roman"/>
          <w:lang w:val="en-US"/>
        </w:rPr>
        <w:t xml:space="preserve"> between the actors</w:t>
      </w:r>
      <w:r w:rsidR="00AB4518" w:rsidRPr="00507462">
        <w:rPr>
          <w:rFonts w:cs="Times New Roman"/>
          <w:lang w:val="en-US"/>
        </w:rPr>
        <w:t>. Degree centrality thus counts the total number of conflict events in which a given conflict actor was involved. We assume that the most active conflict actors are also the dominant actors.</w:t>
      </w:r>
      <w:r w:rsidR="00C956A2" w:rsidRPr="00507462">
        <w:rPr>
          <w:rFonts w:cs="Times New Roman"/>
          <w:lang w:val="en-US"/>
        </w:rPr>
        <w:t xml:space="preserve"> W</w:t>
      </w:r>
      <w:r w:rsidR="00AB4518" w:rsidRPr="00507462">
        <w:rPr>
          <w:rFonts w:cs="Times New Roman"/>
          <w:lang w:val="en-US"/>
        </w:rPr>
        <w:t xml:space="preserve">e calculate three </w:t>
      </w:r>
      <w:r w:rsidR="00D722F0" w:rsidRPr="00507462">
        <w:rPr>
          <w:rFonts w:cs="Times New Roman"/>
          <w:lang w:val="en-US"/>
        </w:rPr>
        <w:t xml:space="preserve">further </w:t>
      </w:r>
      <w:r w:rsidR="00AB4518" w:rsidRPr="00507462">
        <w:rPr>
          <w:rFonts w:cs="Times New Roman"/>
          <w:lang w:val="en-US"/>
        </w:rPr>
        <w:t>network measures as alternative approaches to identifying the dominant actors</w:t>
      </w:r>
      <w:r w:rsidR="007B658A" w:rsidRPr="00507462">
        <w:rPr>
          <w:rFonts w:cs="Times New Roman"/>
          <w:lang w:val="en-US"/>
        </w:rPr>
        <w:t xml:space="preserve"> (see </w:t>
      </w:r>
      <w:r w:rsidR="00D35B29" w:rsidRPr="00507462">
        <w:rPr>
          <w:rFonts w:cs="Times New Roman"/>
          <w:lang w:val="en-US"/>
        </w:rPr>
        <w:t>Table 6</w:t>
      </w:r>
      <w:r w:rsidR="007B658A" w:rsidRPr="00507462">
        <w:rPr>
          <w:rFonts w:cs="Times New Roman"/>
          <w:lang w:val="en-US"/>
        </w:rPr>
        <w:t>)</w:t>
      </w:r>
      <w:r w:rsidR="00AB4518" w:rsidRPr="00507462">
        <w:rPr>
          <w:rFonts w:cs="Times New Roman"/>
          <w:lang w:val="en-US"/>
        </w:rPr>
        <w:t xml:space="preserve">. </w:t>
      </w:r>
    </w:p>
    <w:p w14:paraId="63714401" w14:textId="77777777" w:rsidR="005C08F9" w:rsidRPr="00507462" w:rsidRDefault="005C08F9" w:rsidP="00BE1628">
      <w:pPr>
        <w:spacing w:after="0" w:line="276" w:lineRule="auto"/>
        <w:rPr>
          <w:rFonts w:cs="Times New Roman"/>
          <w:lang w:val="en-US"/>
        </w:rPr>
      </w:pPr>
    </w:p>
    <w:p w14:paraId="7F32AABB" w14:textId="35A60C53" w:rsidR="00AB4518" w:rsidRPr="00507462" w:rsidRDefault="00AB4518" w:rsidP="00BE1628">
      <w:pPr>
        <w:spacing w:after="0" w:line="276" w:lineRule="auto"/>
        <w:rPr>
          <w:rFonts w:cs="Times New Roman"/>
          <w:lang w:val="en-US"/>
        </w:rPr>
      </w:pPr>
      <w:r w:rsidRPr="00507462">
        <w:rPr>
          <w:rFonts w:cs="Times New Roman"/>
          <w:lang w:val="en-US"/>
        </w:rPr>
        <w:t>First, we count the number of unique nodes connected to the given conflict actors. This measure assumes that the most important actors are those who fought many other conflict actors without considering the frequency of those violent encounters. This measure often assigns similar values to actors with a widely different frequency of engagement in conflict events. Consequently, this measure undervalues the importance of actors involved in a high number of conflict events if those events always involve only one other conflict actor. For instance, in 2008, the Tal</w:t>
      </w:r>
      <w:r w:rsidR="007B658A" w:rsidRPr="00507462">
        <w:rPr>
          <w:rFonts w:cs="Times New Roman"/>
          <w:lang w:val="en-US"/>
        </w:rPr>
        <w:t>i</w:t>
      </w:r>
      <w:r w:rsidRPr="00507462">
        <w:rPr>
          <w:rFonts w:cs="Times New Roman"/>
          <w:lang w:val="en-US"/>
        </w:rPr>
        <w:t>ban fought in 937 events against one conflict actor. The Lashkar-e-Islam</w:t>
      </w:r>
      <w:r w:rsidR="007B658A" w:rsidRPr="00507462">
        <w:rPr>
          <w:rFonts w:cs="Times New Roman"/>
          <w:lang w:val="en-US"/>
        </w:rPr>
        <w:t xml:space="preserve"> militia</w:t>
      </w:r>
      <w:r w:rsidRPr="00507462">
        <w:rPr>
          <w:rFonts w:cs="Times New Roman"/>
          <w:lang w:val="en-US"/>
        </w:rPr>
        <w:t xml:space="preserve"> was engaged in 13 conflict events battling two enemies</w:t>
      </w:r>
      <w:r w:rsidR="007B658A" w:rsidRPr="00507462">
        <w:rPr>
          <w:rFonts w:cs="Times New Roman"/>
          <w:lang w:val="en-US"/>
        </w:rPr>
        <w:t>,</w:t>
      </w:r>
      <w:r w:rsidRPr="00507462">
        <w:rPr>
          <w:rFonts w:cs="Times New Roman"/>
          <w:lang w:val="en-US"/>
        </w:rPr>
        <w:t xml:space="preserve"> meaning that the Tal</w:t>
      </w:r>
      <w:r w:rsidR="007B658A" w:rsidRPr="00507462">
        <w:rPr>
          <w:rFonts w:cs="Times New Roman"/>
          <w:lang w:val="en-US"/>
        </w:rPr>
        <w:t>i</w:t>
      </w:r>
      <w:r w:rsidRPr="00507462">
        <w:rPr>
          <w:rFonts w:cs="Times New Roman"/>
          <w:lang w:val="en-US"/>
        </w:rPr>
        <w:t>ban is assigned a lower importance score than Lashkar-e-Islam</w:t>
      </w:r>
      <w:r w:rsidR="00A86B5D" w:rsidRPr="00507462">
        <w:rPr>
          <w:rFonts w:cs="Times New Roman"/>
          <w:lang w:val="en-US"/>
        </w:rPr>
        <w:t xml:space="preserve"> based on the number of nodes</w:t>
      </w:r>
      <w:r w:rsidRPr="00507462">
        <w:rPr>
          <w:rFonts w:cs="Times New Roman"/>
          <w:lang w:val="en-US"/>
        </w:rPr>
        <w:t xml:space="preserve">. Given our definition of dominant actors, this measure is not suitable for identifying the dominant actors or their change. </w:t>
      </w:r>
    </w:p>
    <w:p w14:paraId="4456DD5E" w14:textId="77777777" w:rsidR="001D5B69" w:rsidRPr="00507462" w:rsidRDefault="001D5B69" w:rsidP="00BE1628">
      <w:pPr>
        <w:spacing w:after="0" w:line="276" w:lineRule="auto"/>
        <w:rPr>
          <w:rFonts w:cs="Times New Roman"/>
          <w:lang w:val="en-US"/>
        </w:rPr>
      </w:pPr>
    </w:p>
    <w:p w14:paraId="217B8072" w14:textId="77777777" w:rsidR="001D5B69" w:rsidRPr="00507462" w:rsidRDefault="001D5B69" w:rsidP="00BE1628">
      <w:pPr>
        <w:spacing w:after="0" w:line="276" w:lineRule="auto"/>
        <w:rPr>
          <w:rFonts w:cs="Times New Roman"/>
          <w:lang w:val="en-US"/>
        </w:rPr>
      </w:pPr>
    </w:p>
    <w:p w14:paraId="58AC5E8D" w14:textId="77777777" w:rsidR="001D5B69" w:rsidRPr="00507462" w:rsidRDefault="001D5B69" w:rsidP="00BE1628">
      <w:pPr>
        <w:spacing w:after="0" w:line="276" w:lineRule="auto"/>
        <w:rPr>
          <w:rFonts w:cs="Times New Roman"/>
          <w:lang w:val="en-US"/>
        </w:rPr>
      </w:pPr>
    </w:p>
    <w:p w14:paraId="04AA3162" w14:textId="77777777" w:rsidR="001D5B69" w:rsidRPr="00507462" w:rsidRDefault="001D5B69" w:rsidP="00BE1628">
      <w:pPr>
        <w:spacing w:after="0" w:line="276" w:lineRule="auto"/>
        <w:rPr>
          <w:rFonts w:cs="Times New Roman"/>
          <w:lang w:val="en-US"/>
        </w:rPr>
      </w:pPr>
    </w:p>
    <w:p w14:paraId="65DDE5C7" w14:textId="77777777" w:rsidR="001D5B69" w:rsidRPr="00507462" w:rsidRDefault="001D5B69" w:rsidP="00BE1628">
      <w:pPr>
        <w:spacing w:after="0" w:line="276" w:lineRule="auto"/>
        <w:rPr>
          <w:rFonts w:cs="Times New Roman"/>
          <w:lang w:val="en-US"/>
        </w:rPr>
      </w:pPr>
    </w:p>
    <w:p w14:paraId="79DC9692" w14:textId="77777777" w:rsidR="001D5B69" w:rsidRPr="00507462" w:rsidRDefault="001D5B69" w:rsidP="00BE1628">
      <w:pPr>
        <w:spacing w:after="0" w:line="276" w:lineRule="auto"/>
        <w:rPr>
          <w:rFonts w:cs="Times New Roman"/>
          <w:lang w:val="en-US"/>
        </w:rPr>
      </w:pPr>
    </w:p>
    <w:p w14:paraId="136309F3" w14:textId="77777777" w:rsidR="001D5B69" w:rsidRPr="00507462" w:rsidRDefault="001D5B69" w:rsidP="00BE1628">
      <w:pPr>
        <w:spacing w:after="0" w:line="276" w:lineRule="auto"/>
        <w:rPr>
          <w:rFonts w:cs="Times New Roman"/>
          <w:lang w:val="en-US"/>
        </w:rPr>
      </w:pPr>
    </w:p>
    <w:p w14:paraId="57458ECA" w14:textId="77777777" w:rsidR="001D5B69" w:rsidRPr="00507462" w:rsidRDefault="001D5B69" w:rsidP="00BE1628">
      <w:pPr>
        <w:spacing w:after="0" w:line="276" w:lineRule="auto"/>
        <w:rPr>
          <w:rFonts w:cs="Times New Roman"/>
          <w:lang w:val="en-US"/>
        </w:rPr>
      </w:pPr>
    </w:p>
    <w:p w14:paraId="316D41A6" w14:textId="77777777" w:rsidR="001D5B69" w:rsidRPr="00507462" w:rsidRDefault="001D5B69" w:rsidP="00BE1628">
      <w:pPr>
        <w:spacing w:after="0" w:line="276" w:lineRule="auto"/>
        <w:rPr>
          <w:rFonts w:cs="Times New Roman"/>
          <w:lang w:val="en-US"/>
        </w:rPr>
      </w:pPr>
    </w:p>
    <w:p w14:paraId="0578F707" w14:textId="77777777" w:rsidR="001D5B69" w:rsidRPr="00507462" w:rsidRDefault="001D5B69" w:rsidP="00BE1628">
      <w:pPr>
        <w:spacing w:after="0" w:line="276" w:lineRule="auto"/>
        <w:rPr>
          <w:rFonts w:cs="Times New Roman"/>
          <w:lang w:val="en-US"/>
        </w:rPr>
      </w:pPr>
    </w:p>
    <w:p w14:paraId="7176FE6A" w14:textId="77777777" w:rsidR="001D5B69" w:rsidRPr="00507462" w:rsidRDefault="001D5B69" w:rsidP="00BE1628">
      <w:pPr>
        <w:spacing w:after="0" w:line="276" w:lineRule="auto"/>
        <w:rPr>
          <w:rFonts w:cs="Times New Roman"/>
          <w:lang w:val="en-US"/>
        </w:rPr>
      </w:pPr>
    </w:p>
    <w:p w14:paraId="766810F2" w14:textId="4B2D4B57" w:rsidR="001D5B69" w:rsidRPr="00507462" w:rsidRDefault="006454FF" w:rsidP="001D5B69">
      <w:pPr>
        <w:spacing w:after="0" w:line="276" w:lineRule="auto"/>
        <w:rPr>
          <w:rFonts w:cs="Times New Roman"/>
          <w:lang w:val="en-US"/>
        </w:rPr>
      </w:pPr>
      <w:r w:rsidRPr="00507462">
        <w:rPr>
          <w:rFonts w:cs="Times New Roman"/>
          <w:noProof/>
          <w:lang w:val="en-US"/>
        </w:rPr>
        <w:object w:dxaOrig="12540" w:dyaOrig="16340" w14:anchorId="45E7653F">
          <v:shape id="_x0000_i1031" type="#_x0000_t75" alt="" style="width:480.55pt;height:626.25pt;mso-width-percent:0;mso-height-percent:0;mso-width-percent:0;mso-height-percent:0" o:ole="">
            <v:imagedata r:id="rId19" o:title=""/>
          </v:shape>
          <o:OLEObject Type="Embed" ProgID="Excel.Sheet.12" ShapeID="_x0000_i1031" DrawAspect="Content" ObjectID="_1749456778" r:id="rId20"/>
        </w:object>
      </w:r>
    </w:p>
    <w:p w14:paraId="115F0E6D" w14:textId="77777777" w:rsidR="001D5B69" w:rsidRPr="00507462" w:rsidRDefault="001D5B69" w:rsidP="001D5B69">
      <w:pPr>
        <w:spacing w:after="0" w:line="276" w:lineRule="auto"/>
        <w:rPr>
          <w:rFonts w:cs="Times New Roman"/>
          <w:lang w:val="en-US"/>
        </w:rPr>
      </w:pPr>
    </w:p>
    <w:p w14:paraId="06B91E7A" w14:textId="77777777" w:rsidR="001D5B69" w:rsidRPr="00507462" w:rsidRDefault="001D5B69" w:rsidP="001D5B69">
      <w:pPr>
        <w:spacing w:after="0" w:line="276" w:lineRule="auto"/>
        <w:rPr>
          <w:rFonts w:cs="Times New Roman"/>
          <w:lang w:val="en-US"/>
        </w:rPr>
      </w:pPr>
    </w:p>
    <w:p w14:paraId="06D2EE9D" w14:textId="77777777" w:rsidR="001D5B69" w:rsidRPr="00507462" w:rsidRDefault="001D5B69" w:rsidP="001D5B69">
      <w:pPr>
        <w:spacing w:after="0" w:line="276" w:lineRule="auto"/>
        <w:rPr>
          <w:rFonts w:cs="Times New Roman"/>
          <w:lang w:val="en-US"/>
        </w:rPr>
      </w:pPr>
    </w:p>
    <w:p w14:paraId="6518AAAA" w14:textId="77777777" w:rsidR="001D5B69" w:rsidRPr="00507462" w:rsidRDefault="006454FF" w:rsidP="001D5B69">
      <w:pPr>
        <w:spacing w:after="0" w:line="276" w:lineRule="auto"/>
        <w:rPr>
          <w:rFonts w:cs="Times New Roman"/>
          <w:lang w:val="en-US"/>
        </w:rPr>
      </w:pPr>
      <w:r w:rsidRPr="00507462">
        <w:rPr>
          <w:rFonts w:cs="Times New Roman"/>
          <w:noProof/>
          <w:lang w:val="en-US"/>
        </w:rPr>
        <w:object w:dxaOrig="13160" w:dyaOrig="13500" w14:anchorId="5924095D">
          <v:shape id="_x0000_i1030" type="#_x0000_t75" alt="" style="width:488.1pt;height:496.45pt;mso-width-percent:0;mso-height-percent:0;mso-width-percent:0;mso-height-percent:0" o:ole="">
            <v:imagedata r:id="rId21" o:title=""/>
          </v:shape>
          <o:OLEObject Type="Embed" ProgID="Excel.Sheet.12" ShapeID="_x0000_i1030" DrawAspect="Content" ObjectID="_1749456779" r:id="rId22"/>
        </w:object>
      </w:r>
    </w:p>
    <w:p w14:paraId="7E582D58" w14:textId="77777777" w:rsidR="001D5B69" w:rsidRPr="00507462" w:rsidRDefault="001D5B69" w:rsidP="001D5B69">
      <w:pPr>
        <w:spacing w:after="0" w:line="276" w:lineRule="auto"/>
        <w:rPr>
          <w:rFonts w:cs="Times New Roman"/>
          <w:lang w:val="en-US"/>
        </w:rPr>
      </w:pPr>
    </w:p>
    <w:p w14:paraId="17D09743" w14:textId="77777777" w:rsidR="001D5B69" w:rsidRPr="00507462" w:rsidRDefault="001D5B69" w:rsidP="001D5B69">
      <w:pPr>
        <w:spacing w:after="0" w:line="276" w:lineRule="auto"/>
        <w:rPr>
          <w:rFonts w:cs="Times New Roman"/>
          <w:lang w:val="en-US"/>
        </w:rPr>
      </w:pPr>
    </w:p>
    <w:p w14:paraId="3847966B" w14:textId="77777777" w:rsidR="001D5B69" w:rsidRPr="00507462" w:rsidRDefault="001D5B69" w:rsidP="001D5B69">
      <w:pPr>
        <w:spacing w:after="0" w:line="276" w:lineRule="auto"/>
        <w:rPr>
          <w:rFonts w:cs="Times New Roman"/>
          <w:lang w:val="en-US"/>
        </w:rPr>
      </w:pPr>
    </w:p>
    <w:p w14:paraId="2D625FBD" w14:textId="77777777" w:rsidR="001D5B69" w:rsidRPr="00507462" w:rsidRDefault="001D5B69" w:rsidP="001D5B69">
      <w:pPr>
        <w:spacing w:after="0" w:line="276" w:lineRule="auto"/>
        <w:rPr>
          <w:rFonts w:cs="Times New Roman"/>
          <w:lang w:val="en-US"/>
        </w:rPr>
      </w:pPr>
    </w:p>
    <w:p w14:paraId="31FF9979" w14:textId="77777777" w:rsidR="001D5B69" w:rsidRPr="00507462" w:rsidRDefault="001D5B69" w:rsidP="001D5B69">
      <w:pPr>
        <w:spacing w:after="0" w:line="276" w:lineRule="auto"/>
        <w:rPr>
          <w:rFonts w:cs="Times New Roman"/>
          <w:lang w:val="en-US"/>
        </w:rPr>
      </w:pPr>
    </w:p>
    <w:p w14:paraId="35AF7932" w14:textId="77777777" w:rsidR="001D5B69" w:rsidRPr="00507462" w:rsidRDefault="001D5B69" w:rsidP="001D5B69">
      <w:pPr>
        <w:spacing w:after="0" w:line="276" w:lineRule="auto"/>
        <w:rPr>
          <w:rFonts w:cs="Times New Roman"/>
          <w:lang w:val="en-US"/>
        </w:rPr>
      </w:pPr>
    </w:p>
    <w:p w14:paraId="27C93C85" w14:textId="77777777" w:rsidR="001D5B69" w:rsidRPr="00507462" w:rsidRDefault="001D5B69" w:rsidP="001D5B69">
      <w:pPr>
        <w:spacing w:after="0" w:line="276" w:lineRule="auto"/>
        <w:rPr>
          <w:rFonts w:cs="Times New Roman"/>
          <w:lang w:val="en-US"/>
        </w:rPr>
      </w:pPr>
    </w:p>
    <w:p w14:paraId="6E238D7C" w14:textId="77777777" w:rsidR="001D5B69" w:rsidRPr="00507462" w:rsidRDefault="001D5B69" w:rsidP="001D5B69">
      <w:pPr>
        <w:spacing w:after="0" w:line="276" w:lineRule="auto"/>
        <w:rPr>
          <w:rFonts w:cs="Times New Roman"/>
          <w:lang w:val="en-US"/>
        </w:rPr>
      </w:pPr>
    </w:p>
    <w:p w14:paraId="64F7BFB6" w14:textId="77777777" w:rsidR="001D5B69" w:rsidRPr="00507462" w:rsidRDefault="006454FF" w:rsidP="001D5B69">
      <w:pPr>
        <w:spacing w:after="0" w:line="276" w:lineRule="auto"/>
        <w:rPr>
          <w:rFonts w:cs="Times New Roman"/>
          <w:lang w:val="en-US"/>
        </w:rPr>
      </w:pPr>
      <w:r w:rsidRPr="00507462">
        <w:rPr>
          <w:rFonts w:cs="Times New Roman"/>
          <w:noProof/>
          <w:lang w:val="en-US"/>
        </w:rPr>
        <w:object w:dxaOrig="14620" w:dyaOrig="22380" w14:anchorId="568808B4">
          <v:shape id="_x0000_i1029" type="#_x0000_t75" alt="" style="width:488.1pt;height:745.1pt;mso-width-percent:0;mso-height-percent:0;mso-width-percent:0;mso-height-percent:0" o:ole="">
            <v:imagedata r:id="rId23" o:title=""/>
          </v:shape>
          <o:OLEObject Type="Embed" ProgID="Excel.Sheet.12" ShapeID="_x0000_i1029" DrawAspect="Content" ObjectID="_1749456780" r:id="rId24"/>
        </w:object>
      </w:r>
    </w:p>
    <w:p w14:paraId="0F829817" w14:textId="77777777" w:rsidR="001D5B69" w:rsidRPr="00507462" w:rsidRDefault="006454FF" w:rsidP="001D5B69">
      <w:pPr>
        <w:spacing w:after="0" w:line="276" w:lineRule="auto"/>
        <w:rPr>
          <w:rFonts w:cs="Times New Roman"/>
          <w:lang w:val="en-US"/>
        </w:rPr>
      </w:pPr>
      <w:r w:rsidRPr="00507462">
        <w:rPr>
          <w:rFonts w:cs="Times New Roman"/>
          <w:noProof/>
          <w:lang w:val="en-US"/>
        </w:rPr>
        <w:object w:dxaOrig="14160" w:dyaOrig="15080" w14:anchorId="3BC2CC04">
          <v:shape id="_x0000_i1028" type="#_x0000_t75" alt="" style="width:485.6pt;height:518.25pt;mso-width-percent:0;mso-height-percent:0;mso-width-percent:0;mso-height-percent:0" o:ole="">
            <v:imagedata r:id="rId25" o:title=""/>
          </v:shape>
          <o:OLEObject Type="Embed" ProgID="Excel.Sheet.12" ShapeID="_x0000_i1028" DrawAspect="Content" ObjectID="_1749456781" r:id="rId26"/>
        </w:object>
      </w:r>
    </w:p>
    <w:p w14:paraId="20115E35" w14:textId="77777777" w:rsidR="001D5B69" w:rsidRPr="00507462" w:rsidRDefault="001D5B69" w:rsidP="001D5B69">
      <w:pPr>
        <w:spacing w:after="0" w:line="276" w:lineRule="auto"/>
        <w:rPr>
          <w:rFonts w:cs="Times New Roman"/>
          <w:i/>
          <w:iCs/>
          <w:lang w:val="en-US"/>
        </w:rPr>
      </w:pPr>
    </w:p>
    <w:p w14:paraId="5557E567" w14:textId="77777777" w:rsidR="001D5B69" w:rsidRPr="00507462" w:rsidRDefault="001D5B69" w:rsidP="001D5B69">
      <w:pPr>
        <w:spacing w:after="0" w:line="276" w:lineRule="auto"/>
        <w:rPr>
          <w:rFonts w:eastAsiaTheme="majorEastAsia" w:cs="Times New Roman"/>
          <w:b/>
          <w:color w:val="000000" w:themeColor="text1"/>
          <w:lang w:val="en-US"/>
        </w:rPr>
      </w:pPr>
      <w:r w:rsidRPr="00507462">
        <w:rPr>
          <w:rFonts w:cs="Times New Roman"/>
          <w:i/>
          <w:iCs/>
          <w:lang w:val="en-US"/>
        </w:rPr>
        <w:t>Table 6: Comparison of the results of the centrality measures used to identify dominant actors. Dominant actors in blue (beginning of the observed period) and red (end of the observed period). *DA means dominant actors.</w:t>
      </w:r>
    </w:p>
    <w:p w14:paraId="1D7C7617" w14:textId="77777777" w:rsidR="001D5B69" w:rsidRPr="00507462" w:rsidRDefault="001D5B69" w:rsidP="00BE1628">
      <w:pPr>
        <w:spacing w:after="0" w:line="276" w:lineRule="auto"/>
        <w:rPr>
          <w:rFonts w:cs="Times New Roman"/>
          <w:lang w:val="en-US"/>
        </w:rPr>
      </w:pPr>
    </w:p>
    <w:p w14:paraId="51AD49A8" w14:textId="51112827" w:rsidR="00AB4518" w:rsidRPr="00507462" w:rsidRDefault="00AB4518" w:rsidP="00BE1628">
      <w:pPr>
        <w:spacing w:after="0" w:line="276" w:lineRule="auto"/>
        <w:rPr>
          <w:rFonts w:cs="Times New Roman"/>
          <w:lang w:val="en-US"/>
        </w:rPr>
      </w:pPr>
      <w:r w:rsidRPr="00507462">
        <w:rPr>
          <w:rFonts w:cs="Times New Roman"/>
          <w:lang w:val="en-US"/>
        </w:rPr>
        <w:t xml:space="preserve">Second, we calculate </w:t>
      </w:r>
      <w:r w:rsidR="005B1BEC" w:rsidRPr="00507462">
        <w:rPr>
          <w:rFonts w:cs="Times New Roman"/>
          <w:lang w:val="en-US"/>
        </w:rPr>
        <w:t>e</w:t>
      </w:r>
      <w:r w:rsidRPr="00507462">
        <w:rPr>
          <w:rFonts w:cs="Times New Roman"/>
          <w:lang w:val="en-US"/>
        </w:rPr>
        <w:t xml:space="preserve">igenvector centrality. </w:t>
      </w:r>
      <w:r w:rsidR="005C08F9" w:rsidRPr="00507462">
        <w:rPr>
          <w:rFonts w:cs="Times New Roman"/>
          <w:lang w:val="en-US"/>
        </w:rPr>
        <w:t xml:space="preserve">As with </w:t>
      </w:r>
      <w:r w:rsidR="00FC7F96" w:rsidRPr="00507462">
        <w:rPr>
          <w:rFonts w:cs="Times New Roman"/>
          <w:lang w:val="en-US"/>
        </w:rPr>
        <w:t xml:space="preserve">the </w:t>
      </w:r>
      <w:r w:rsidRPr="00507462">
        <w:rPr>
          <w:rFonts w:cs="Times New Roman"/>
          <w:lang w:val="en-US"/>
        </w:rPr>
        <w:t xml:space="preserve">degree centrality, this measure considers the number of connected nodes and the total number of conflict events in which a given conflict actor was involved. In addition, </w:t>
      </w:r>
      <w:r w:rsidR="005B1BEC" w:rsidRPr="00507462">
        <w:rPr>
          <w:rFonts w:cs="Times New Roman"/>
          <w:lang w:val="en-US"/>
        </w:rPr>
        <w:t>e</w:t>
      </w:r>
      <w:r w:rsidRPr="00507462">
        <w:rPr>
          <w:rFonts w:cs="Times New Roman"/>
          <w:lang w:val="en-US"/>
        </w:rPr>
        <w:t>igenvector centrality assigns a higher score to nodes with well-connected neighbors. In our case, conflict actors fighting other conflict actors with a higher centrality score also receive more points for such connections.</w:t>
      </w:r>
      <w:r w:rsidR="00C956A2" w:rsidRPr="00507462">
        <w:rPr>
          <w:rFonts w:cs="Times New Roman"/>
          <w:lang w:val="en-US"/>
        </w:rPr>
        <w:t xml:space="preserve"> I</w:t>
      </w:r>
      <w:r w:rsidRPr="00507462">
        <w:rPr>
          <w:rFonts w:cs="Times New Roman"/>
          <w:lang w:val="en-US"/>
        </w:rPr>
        <w:t xml:space="preserve">n an undirected network of </w:t>
      </w:r>
      <w:r w:rsidRPr="00507462">
        <w:rPr>
          <w:rFonts w:cs="Times New Roman"/>
          <w:i/>
          <w:iCs/>
          <w:lang w:val="en-US"/>
        </w:rPr>
        <w:t>n</w:t>
      </w:r>
      <w:r w:rsidRPr="00507462">
        <w:rPr>
          <w:rFonts w:cs="Times New Roman"/>
          <w:lang w:val="en-US"/>
        </w:rPr>
        <w:t xml:space="preserve"> nodes, the </w:t>
      </w:r>
      <w:r w:rsidR="005B1BEC" w:rsidRPr="00507462">
        <w:rPr>
          <w:rFonts w:cs="Times New Roman"/>
          <w:lang w:val="en-US"/>
        </w:rPr>
        <w:t xml:space="preserve">eigenvector </w:t>
      </w:r>
      <w:r w:rsidRPr="00507462">
        <w:rPr>
          <w:rFonts w:cs="Times New Roman"/>
          <w:lang w:val="en-US"/>
        </w:rPr>
        <w:t xml:space="preserve">centrality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Pr="00507462">
        <w:rPr>
          <w:rFonts w:cs="Times New Roman"/>
          <w:lang w:val="en-US"/>
        </w:rPr>
        <w:t xml:space="preserve"> of node </w:t>
      </w:r>
      <w:r w:rsidRPr="00507462">
        <w:rPr>
          <w:rFonts w:cs="Times New Roman"/>
          <w:i/>
          <w:iCs/>
          <w:lang w:val="en-US"/>
        </w:rPr>
        <w:t>i</w:t>
      </w:r>
      <w:r w:rsidRPr="00507462">
        <w:rPr>
          <w:rFonts w:cs="Times New Roman"/>
          <w:lang w:val="en-US"/>
        </w:rPr>
        <w:t xml:space="preserve"> is proportional to the sum of the centralities of </w:t>
      </w:r>
      <w:r w:rsidRPr="00507462">
        <w:rPr>
          <w:rFonts w:cs="Times New Roman"/>
          <w:i/>
          <w:iCs/>
          <w:lang w:val="en-US"/>
        </w:rPr>
        <w:t>i</w:t>
      </w:r>
      <w:r w:rsidRPr="00507462">
        <w:rPr>
          <w:rFonts w:cs="Times New Roman"/>
          <w:lang w:val="en-US"/>
        </w:rPr>
        <w:t xml:space="preserve">’s neighbor. Thus, the </w:t>
      </w:r>
      <w:r w:rsidR="005B1BEC" w:rsidRPr="00507462">
        <w:rPr>
          <w:rFonts w:cs="Times New Roman"/>
          <w:lang w:val="en-US"/>
        </w:rPr>
        <w:t>e</w:t>
      </w:r>
      <w:r w:rsidRPr="00507462">
        <w:rPr>
          <w:rFonts w:cs="Times New Roman"/>
          <w:lang w:val="en-US"/>
        </w:rPr>
        <w:t>igenvector centrality is defined as</w:t>
      </w:r>
    </w:p>
    <w:p w14:paraId="7FEF9CF3" w14:textId="77777777" w:rsidR="00AB4518" w:rsidRPr="00507462" w:rsidRDefault="00000000" w:rsidP="00BE1628">
      <w:pPr>
        <w:spacing w:after="0" w:line="276" w:lineRule="auto"/>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n-US"/>
            </w:rPr>
            <m:t xml:space="preserve">= </m:t>
          </m:r>
          <m:sSup>
            <m:sSupPr>
              <m:ctrlPr>
                <w:rPr>
                  <w:rFonts w:ascii="Cambria Math" w:hAnsi="Cambria Math" w:cs="Times New Roman"/>
                  <w:i/>
                  <w:lang w:val="en-US"/>
                </w:rPr>
              </m:ctrlPr>
            </m:sSupPr>
            <m:e>
              <m:r>
                <w:rPr>
                  <w:rFonts w:ascii="Cambria Math" w:hAnsi="Cambria Math" w:cs="Times New Roman"/>
                  <w:lang w:val="en-US"/>
                </w:rPr>
                <m:t>κ</m:t>
              </m:r>
            </m:e>
            <m:sup>
              <m:r>
                <w:rPr>
                  <w:rFonts w:ascii="Cambria Math" w:hAnsi="Cambria Math" w:cs="Times New Roman"/>
                  <w:lang w:val="en-US"/>
                </w:rPr>
                <m:t>-1</m:t>
              </m:r>
            </m:sup>
          </m:sSup>
          <m:r>
            <w:rPr>
              <w:rFonts w:ascii="Cambria Math" w:hAnsi="Cambria Math" w:cs="Times New Roman"/>
              <w:lang w:val="en-US"/>
            </w:rPr>
            <m:t xml:space="preserve"> </m:t>
          </m:r>
          <m:nary>
            <m:naryPr>
              <m:chr m:val="∑"/>
              <m:limLoc m:val="undOvr"/>
              <m:ctrlPr>
                <w:rPr>
                  <w:rFonts w:ascii="Cambria Math" w:hAnsi="Cambria Math" w:cs="Times New Roman"/>
                  <w:i/>
                  <w:lang w:val="en-US"/>
                </w:rPr>
              </m:ctrlPr>
            </m:naryPr>
            <m:sub>
              <m:r>
                <w:rPr>
                  <w:rFonts w:ascii="Cambria Math" w:hAnsi="Cambria Math" w:cs="Times New Roman"/>
                  <w:lang w:val="en-US"/>
                </w:rPr>
                <m:t>j=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j</m:t>
                  </m:r>
                </m:sub>
              </m:s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e>
          </m:nary>
          <m:r>
            <w:rPr>
              <w:rFonts w:ascii="Cambria Math" w:hAnsi="Cambria Math" w:cs="Times New Roman"/>
              <w:lang w:val="en-US"/>
            </w:rPr>
            <m:t xml:space="preserve">  ,</m:t>
          </m:r>
        </m:oMath>
      </m:oMathPara>
    </w:p>
    <w:p w14:paraId="26651E33" w14:textId="77777777" w:rsidR="00AB4518" w:rsidRPr="00507462" w:rsidRDefault="00AB4518" w:rsidP="00BE1628">
      <w:pPr>
        <w:spacing w:after="0" w:line="276" w:lineRule="auto"/>
        <w:jc w:val="right"/>
        <w:rPr>
          <w:rFonts w:eastAsiaTheme="minorEastAsia" w:cs="Times New Roman"/>
          <w:lang w:val="en-US"/>
        </w:rPr>
      </w:pPr>
      <w:r w:rsidRPr="00507462">
        <w:rPr>
          <w:rFonts w:eastAsiaTheme="minorEastAsia" w:cs="Times New Roman"/>
          <w:lang w:val="en-US"/>
        </w:rPr>
        <w:t>(1)</w:t>
      </w:r>
    </w:p>
    <w:p w14:paraId="10445130" w14:textId="68E9D6C4" w:rsidR="00AB4518" w:rsidRPr="00507462" w:rsidRDefault="00AB4518" w:rsidP="00985B43">
      <w:pPr>
        <w:spacing w:after="0" w:line="276" w:lineRule="auto"/>
        <w:rPr>
          <w:rFonts w:eastAsiaTheme="minorEastAsia" w:cs="Times New Roman"/>
          <w:lang w:val="en-US"/>
        </w:rPr>
      </w:pPr>
      <w:r w:rsidRPr="00507462">
        <w:rPr>
          <w:rFonts w:eastAsiaTheme="minorEastAsia" w:cs="Times New Roman"/>
          <w:lang w:val="en-US"/>
        </w:rPr>
        <w:t xml:space="preserve">where the adjacency matrix is denoted as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j</m:t>
            </m:r>
          </m:sub>
        </m:sSub>
      </m:oMath>
      <w:r w:rsidRPr="00507462">
        <w:rPr>
          <w:rFonts w:eastAsiaTheme="minorEastAsia" w:cs="Times New Roman"/>
          <w:lang w:val="en-US"/>
        </w:rPr>
        <w:t xml:space="preserve"> and the constant of proportionality </w:t>
      </w:r>
      <m:oMath>
        <m:sSup>
          <m:sSupPr>
            <m:ctrlPr>
              <w:rPr>
                <w:rFonts w:ascii="Cambria Math" w:hAnsi="Cambria Math" w:cs="Times New Roman"/>
                <w:i/>
                <w:lang w:val="en-US"/>
              </w:rPr>
            </m:ctrlPr>
          </m:sSupPr>
          <m:e>
            <m:r>
              <w:rPr>
                <w:rFonts w:ascii="Cambria Math" w:hAnsi="Cambria Math" w:cs="Times New Roman"/>
                <w:lang w:val="en-US"/>
              </w:rPr>
              <m:t>κ</m:t>
            </m:r>
          </m:e>
          <m:sup>
            <m:r>
              <w:rPr>
                <w:rFonts w:ascii="Cambria Math" w:hAnsi="Cambria Math" w:cs="Times New Roman"/>
                <w:lang w:val="en-US"/>
              </w:rPr>
              <m:t>-1</m:t>
            </m:r>
          </m:sup>
        </m:sSup>
      </m:oMath>
      <w:r w:rsidRPr="00507462">
        <w:rPr>
          <w:rFonts w:eastAsiaTheme="minorEastAsia" w:cs="Times New Roman"/>
          <w:lang w:val="en-US"/>
        </w:rPr>
        <w:t xml:space="preserve"> is equal to the largest eigenvalue of the adjacency matrix </w:t>
      </w:r>
      <w:r w:rsidR="00230BC5" w:rsidRPr="00507462">
        <w:rPr>
          <w:rFonts w:eastAsiaTheme="minorEastAsia" w:cs="Times New Roman"/>
          <w:lang w:val="en-US"/>
        </w:rPr>
        <w:fldChar w:fldCharType="begin"/>
      </w:r>
      <w:r w:rsidR="00092080">
        <w:rPr>
          <w:rFonts w:eastAsiaTheme="minorEastAsia" w:cs="Times New Roman"/>
          <w:lang w:val="en-US"/>
        </w:rPr>
        <w:instrText xml:space="preserve"> ADDIN ZOTERO_ITEM CSL_CITATION {"citationID":"yRd2BShZ","properties":{"formattedCitation":"(Newman, 2018: 159\\uc0\\u8211{}161)","plainCitation":"(Newman, 2018: 159–161)","noteIndex":0},"citationItems":[{"id":2721,"uris":["http://zotero.org/groups/2700094/items/87VYZ3SH"],"itemData":{"id":2721,"type":"book","abstract":"The study of networks, including computer networks, social networks, and biological networks, has attracted enormous interest in recent years. The rise of the Internet and the wide availability of inexpensive computers have made it possible to gather and analyse network data on an unprecendented scale, and the development of new theoretical tools has allowed us to extract knowledge from networks of many different kinds. The study of networks is broadly interdisciplinary and developments have occurred in many fields, including mathematics, physics, computer and information sciences, biology, and the social science. This book brings together the most important breakthroughts in each of these fields and presents them in a unified fashion, highlighting the strong interconnections between work in different areas. Topics covered include the measurement of networks; methods for analysing network data, including methods developed in physics, statistics, and sociology; fundamentals of graph theory; computer algorithms, including spectral algorithms and community detection; mathematical models of networks such as random graph models and generative models; and models of processes taking place on networks.","event-place":"New York, NY","ISBN":"978-0-19-880509-0","language":"en","note":"DOI: 10.1093/oso/9780198805090.001.0001","publisher":"Oxford University Press","publisher-place":"New York, NY","title":"Networks","URL":"https://oxford.universitypressscholarship.com/view/10.1093/oso/9780198805090.001.0001/oso-9780198805090","author":[{"family":"Newman","given":"Mark"}],"accessed":{"date-parts":[["2022",5,3]]},"issued":{"date-parts":[["2018"]]}},"locator":"159-161","label":"page"}],"schema":"https://github.com/citation-style-language/schema/raw/master/csl-citation.json"} </w:instrText>
      </w:r>
      <w:r w:rsidR="00230BC5" w:rsidRPr="00507462">
        <w:rPr>
          <w:rFonts w:eastAsiaTheme="minorEastAsia" w:cs="Times New Roman"/>
          <w:lang w:val="en-US"/>
        </w:rPr>
        <w:fldChar w:fldCharType="separate"/>
      </w:r>
      <w:r w:rsidR="00092080" w:rsidRPr="00092080">
        <w:rPr>
          <w:rFonts w:cs="Times New Roman"/>
        </w:rPr>
        <w:t>(Newman, 2018: 159–161)</w:t>
      </w:r>
      <w:r w:rsidR="00230BC5" w:rsidRPr="00507462">
        <w:rPr>
          <w:rFonts w:eastAsiaTheme="minorEastAsia" w:cs="Times New Roman"/>
          <w:lang w:val="en-US"/>
        </w:rPr>
        <w:fldChar w:fldCharType="end"/>
      </w:r>
      <w:r w:rsidRPr="00507462">
        <w:rPr>
          <w:rFonts w:eastAsiaTheme="minorEastAsia" w:cs="Times New Roman"/>
          <w:lang w:val="en-US"/>
        </w:rPr>
        <w:t xml:space="preserve">. </w:t>
      </w:r>
      <w:r w:rsidR="00C956A2" w:rsidRPr="00507462">
        <w:rPr>
          <w:rFonts w:eastAsiaTheme="minorEastAsia" w:cs="Times New Roman"/>
          <w:lang w:val="en-US"/>
        </w:rPr>
        <w:t>U</w:t>
      </w:r>
      <w:r w:rsidRPr="00507462">
        <w:rPr>
          <w:rFonts w:eastAsiaTheme="minorEastAsia" w:cs="Times New Roman"/>
          <w:lang w:val="en-US"/>
        </w:rPr>
        <w:t xml:space="preserve">sing </w:t>
      </w:r>
      <w:r w:rsidR="005B1BEC" w:rsidRPr="00507462">
        <w:rPr>
          <w:rFonts w:eastAsiaTheme="minorEastAsia" w:cs="Times New Roman"/>
          <w:lang w:val="en-US"/>
        </w:rPr>
        <w:t>e</w:t>
      </w:r>
      <w:r w:rsidRPr="00507462">
        <w:rPr>
          <w:rFonts w:eastAsiaTheme="minorEastAsia" w:cs="Times New Roman"/>
          <w:lang w:val="en-US"/>
        </w:rPr>
        <w:t>igenvector centrality leads to identifying the same dominant actors as in the case of degree centrality.</w:t>
      </w:r>
    </w:p>
    <w:p w14:paraId="3853AACB" w14:textId="0BA5B162" w:rsidR="00D16364" w:rsidRPr="00507462" w:rsidRDefault="00D16364" w:rsidP="00985B43">
      <w:pPr>
        <w:spacing w:after="0" w:line="276" w:lineRule="auto"/>
        <w:rPr>
          <w:rFonts w:eastAsiaTheme="minorEastAsia" w:cs="Times New Roman"/>
          <w:lang w:val="en-US"/>
        </w:rPr>
      </w:pPr>
    </w:p>
    <w:p w14:paraId="7619FE24" w14:textId="77777777" w:rsidR="00D16364" w:rsidRPr="00507462" w:rsidRDefault="00D16364" w:rsidP="00D16364">
      <w:pPr>
        <w:spacing w:after="0" w:line="276" w:lineRule="auto"/>
        <w:rPr>
          <w:rFonts w:eastAsiaTheme="majorEastAsia" w:cs="Times New Roman"/>
          <w:b/>
          <w:color w:val="000000" w:themeColor="text1"/>
          <w:lang w:val="en-US"/>
        </w:rPr>
      </w:pPr>
      <w:r w:rsidRPr="00507462">
        <w:rPr>
          <w:rFonts w:cs="Times New Roman"/>
          <w:lang w:val="en-US"/>
        </w:rPr>
        <w:t xml:space="preserve">Third, we compute Katz centrality, which adds a small value to all nodes regardless of their connections and thus is a convenient measure for less connected networks. We define Katz centrality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Pr="00507462">
        <w:rPr>
          <w:rFonts w:cs="Times New Roman"/>
          <w:lang w:val="en-US"/>
        </w:rPr>
        <w:t xml:space="preserve"> in a network with </w:t>
      </w:r>
      <w:r w:rsidRPr="00507462">
        <w:rPr>
          <w:rFonts w:cs="Times New Roman"/>
          <w:i/>
          <w:iCs/>
          <w:lang w:val="en-US"/>
        </w:rPr>
        <w:t>n</w:t>
      </w:r>
      <w:r w:rsidRPr="00507462">
        <w:rPr>
          <w:rFonts w:cs="Times New Roman"/>
          <w:lang w:val="en-US"/>
        </w:rPr>
        <w:t xml:space="preserve"> nodes as </w:t>
      </w:r>
    </w:p>
    <w:p w14:paraId="5E37A97B" w14:textId="77777777" w:rsidR="00D16364" w:rsidRPr="00507462" w:rsidRDefault="00000000" w:rsidP="00D16364">
      <w:pPr>
        <w:spacing w:after="0" w:line="276" w:lineRule="auto"/>
        <w:rPr>
          <w:rFonts w:eastAsiaTheme="minorEastAsia"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eastAsiaTheme="minorEastAsia" w:hAnsi="Cambria Math" w:cs="Times New Roman"/>
              <w:lang w:val="en-US"/>
            </w:rPr>
            <m:t xml:space="preserve">= α </m:t>
          </m:r>
          <m:nary>
            <m:naryPr>
              <m:chr m:val="∑"/>
              <m:limLoc m:val="undOvr"/>
              <m:ctrlPr>
                <w:rPr>
                  <w:rFonts w:ascii="Cambria Math" w:eastAsiaTheme="minorEastAsia" w:hAnsi="Cambria Math" w:cs="Times New Roman"/>
                  <w:i/>
                  <w:color w:val="000000" w:themeColor="text1"/>
                  <w:lang w:val="en-US"/>
                </w:rPr>
              </m:ctrlPr>
            </m:naryPr>
            <m:sub>
              <m:r>
                <w:rPr>
                  <w:rFonts w:ascii="Cambria Math" w:eastAsiaTheme="minorEastAsia" w:hAnsi="Cambria Math" w:cs="Times New Roman"/>
                  <w:color w:val="000000" w:themeColor="text1"/>
                  <w:lang w:val="en-US"/>
                </w:rPr>
                <m:t>j</m:t>
              </m:r>
            </m:sub>
            <m:sup>
              <m:r>
                <w:rPr>
                  <w:rFonts w:ascii="Cambria Math" w:eastAsiaTheme="minorEastAsia" w:hAnsi="Cambria Math" w:cs="Times New Roman"/>
                  <w:color w:val="000000" w:themeColor="text1"/>
                  <w:lang w:val="en-US"/>
                </w:rPr>
                <m:t>n</m:t>
              </m:r>
            </m:sup>
            <m:e>
              <m:sSub>
                <m:sSubPr>
                  <m:ctrlPr>
                    <w:rPr>
                      <w:rFonts w:ascii="Cambria Math" w:eastAsiaTheme="minorEastAsia" w:hAnsi="Cambria Math" w:cs="Times New Roman"/>
                      <w:i/>
                      <w:color w:val="000000" w:themeColor="text1"/>
                      <w:lang w:val="en-US"/>
                    </w:rPr>
                  </m:ctrlPr>
                </m:sSubPr>
                <m:e>
                  <m:r>
                    <w:rPr>
                      <w:rFonts w:ascii="Cambria Math" w:eastAsiaTheme="minorEastAsia" w:hAnsi="Cambria Math" w:cs="Times New Roman"/>
                      <w:color w:val="000000" w:themeColor="text1"/>
                      <w:lang w:val="en-US"/>
                    </w:rPr>
                    <m:t>A</m:t>
                  </m:r>
                </m:e>
                <m:sub>
                  <m:r>
                    <w:rPr>
                      <w:rFonts w:ascii="Cambria Math" w:eastAsiaTheme="minorEastAsia" w:hAnsi="Cambria Math" w:cs="Times New Roman"/>
                      <w:color w:val="000000" w:themeColor="text1"/>
                      <w:lang w:val="en-US"/>
                    </w:rPr>
                    <m:t>ij</m:t>
                  </m:r>
                </m:sub>
              </m:sSub>
              <m:r>
                <w:rPr>
                  <w:rFonts w:ascii="Cambria Math" w:eastAsiaTheme="minorEastAsia" w:hAnsi="Cambria Math" w:cs="Times New Roman"/>
                  <w:color w:val="000000" w:themeColor="text1"/>
                  <w:lang w:val="en-US"/>
                </w:rPr>
                <m:t xml:space="preserve"> </m:t>
              </m:r>
              <m:sSub>
                <m:sSubPr>
                  <m:ctrlPr>
                    <w:rPr>
                      <w:rFonts w:ascii="Cambria Math" w:eastAsiaTheme="minorEastAsia" w:hAnsi="Cambria Math" w:cs="Times New Roman"/>
                      <w:i/>
                      <w:color w:val="000000" w:themeColor="text1"/>
                      <w:lang w:val="en-US"/>
                    </w:rPr>
                  </m:ctrlPr>
                </m:sSubPr>
                <m:e>
                  <m:r>
                    <w:rPr>
                      <w:rFonts w:ascii="Cambria Math" w:eastAsiaTheme="minorEastAsia" w:hAnsi="Cambria Math" w:cs="Times New Roman"/>
                      <w:color w:val="000000" w:themeColor="text1"/>
                      <w:lang w:val="en-US"/>
                    </w:rPr>
                    <m:t>x</m:t>
                  </m:r>
                </m:e>
                <m:sub>
                  <m:r>
                    <w:rPr>
                      <w:rFonts w:ascii="Cambria Math" w:eastAsiaTheme="minorEastAsia" w:hAnsi="Cambria Math" w:cs="Times New Roman"/>
                      <w:color w:val="000000" w:themeColor="text1"/>
                      <w:lang w:val="en-US"/>
                    </w:rPr>
                    <m:t>j</m:t>
                  </m:r>
                </m:sub>
              </m:sSub>
              <m:r>
                <w:rPr>
                  <w:rFonts w:ascii="Cambria Math" w:eastAsiaTheme="minorEastAsia" w:hAnsi="Cambria Math" w:cs="Times New Roman"/>
                  <w:color w:val="000000" w:themeColor="text1"/>
                  <w:lang w:val="en-US"/>
                </w:rPr>
                <m:t>+ β</m:t>
              </m:r>
            </m:e>
          </m:nary>
        </m:oMath>
      </m:oMathPara>
    </w:p>
    <w:p w14:paraId="186DBE02" w14:textId="77777777" w:rsidR="00D16364" w:rsidRPr="00507462" w:rsidRDefault="00D16364" w:rsidP="00D16364">
      <w:pPr>
        <w:spacing w:after="0" w:line="276" w:lineRule="auto"/>
        <w:jc w:val="right"/>
        <w:rPr>
          <w:rFonts w:eastAsiaTheme="minorEastAsia" w:cs="Times New Roman"/>
          <w:lang w:val="en-US"/>
        </w:rPr>
      </w:pPr>
      <w:r w:rsidRPr="00507462">
        <w:rPr>
          <w:rFonts w:eastAsiaTheme="minorEastAsia" w:cs="Times New Roman"/>
          <w:lang w:val="en-US"/>
        </w:rPr>
        <w:t>(2)</w:t>
      </w:r>
    </w:p>
    <w:p w14:paraId="451F22E6" w14:textId="77777777" w:rsidR="00D16364" w:rsidRPr="00507462" w:rsidRDefault="00D16364" w:rsidP="00D16364">
      <w:pPr>
        <w:spacing w:after="0" w:line="276" w:lineRule="auto"/>
        <w:rPr>
          <w:rFonts w:eastAsiaTheme="minorEastAsia" w:cs="Times New Roman"/>
          <w:lang w:val="en-US"/>
        </w:rPr>
      </w:pPr>
      <w:r w:rsidRPr="00507462">
        <w:rPr>
          <w:rFonts w:eastAsiaTheme="minorEastAsia" w:cs="Times New Roman"/>
          <w:lang w:val="en-US"/>
        </w:rPr>
        <w:t xml:space="preserve">where </w:t>
      </w:r>
      <m:oMath>
        <m:r>
          <w:rPr>
            <w:rFonts w:ascii="Cambria Math" w:eastAsiaTheme="minorEastAsia" w:hAnsi="Cambria Math" w:cs="Times New Roman"/>
            <w:lang w:val="en-US"/>
          </w:rPr>
          <m:t>α</m:t>
        </m:r>
      </m:oMath>
      <w:r w:rsidRPr="00507462">
        <w:rPr>
          <w:rFonts w:eastAsiaTheme="minorEastAsia" w:cs="Times New Roman"/>
          <w:lang w:val="en-US"/>
        </w:rPr>
        <w:t xml:space="preserve"> is the eigenvector centrality term summing all centralities of the nodes that point to node </w:t>
      </w:r>
      <w:r w:rsidRPr="00507462">
        <w:rPr>
          <w:rFonts w:eastAsiaTheme="minorEastAsia" w:cs="Times New Roman"/>
          <w:i/>
          <w:iCs/>
          <w:lang w:val="en-US"/>
        </w:rPr>
        <w:t>i</w:t>
      </w:r>
      <w:r w:rsidRPr="00507462">
        <w:rPr>
          <w:rFonts w:eastAsiaTheme="minorEastAsia" w:cs="Times New Roman"/>
          <w:lang w:val="en-US"/>
        </w:rPr>
        <w:t xml:space="preserve"> and </w:t>
      </w:r>
      <m:oMath>
        <m:r>
          <w:rPr>
            <w:rFonts w:ascii="Cambria Math" w:eastAsiaTheme="minorEastAsia" w:hAnsi="Cambria Math" w:cs="Times New Roman"/>
            <w:lang w:val="en-US"/>
          </w:rPr>
          <m:t>β</m:t>
        </m:r>
      </m:oMath>
      <w:r w:rsidRPr="00507462">
        <w:rPr>
          <w:rFonts w:eastAsiaTheme="minorEastAsia" w:cs="Times New Roman"/>
          <w:lang w:val="en-US"/>
        </w:rPr>
        <w:t xml:space="preserve"> is the constant adding extra value to each node in the network </w:t>
      </w:r>
      <w:r w:rsidRPr="00507462">
        <w:rPr>
          <w:rFonts w:cs="Times New Roman"/>
          <w:lang w:val="en-US"/>
        </w:rPr>
        <w:t>(Newman, 2018: 163)</w:t>
      </w:r>
      <w:r w:rsidRPr="00507462">
        <w:rPr>
          <w:rFonts w:eastAsiaTheme="minorEastAsia" w:cs="Times New Roman"/>
          <w:lang w:val="en-US"/>
        </w:rPr>
        <w:t>.</w:t>
      </w:r>
    </w:p>
    <w:p w14:paraId="568AB908" w14:textId="77777777" w:rsidR="00D16364" w:rsidRPr="00507462" w:rsidRDefault="00D16364" w:rsidP="00D16364">
      <w:pPr>
        <w:spacing w:after="0" w:line="276" w:lineRule="auto"/>
        <w:rPr>
          <w:rFonts w:eastAsiaTheme="minorEastAsia" w:cs="Times New Roman"/>
          <w:lang w:val="en-US"/>
        </w:rPr>
      </w:pPr>
    </w:p>
    <w:p w14:paraId="22E93BD4" w14:textId="5140553E" w:rsidR="00D16364" w:rsidRPr="00507462" w:rsidRDefault="00B95DCD" w:rsidP="00D16364">
      <w:pPr>
        <w:spacing w:after="0" w:line="276" w:lineRule="auto"/>
        <w:rPr>
          <w:rFonts w:eastAsiaTheme="minorEastAsia" w:cs="Times New Roman"/>
          <w:lang w:val="en-US"/>
        </w:rPr>
      </w:pPr>
      <w:r w:rsidRPr="00507462">
        <w:rPr>
          <w:rFonts w:eastAsiaTheme="minorEastAsia" w:cs="Times New Roman"/>
          <w:lang w:val="en-US"/>
        </w:rPr>
        <w:t>Our results</w:t>
      </w:r>
      <w:r w:rsidR="00D16364" w:rsidRPr="00507462">
        <w:rPr>
          <w:rFonts w:eastAsiaTheme="minorEastAsia" w:cs="Times New Roman"/>
          <w:lang w:val="en-US"/>
        </w:rPr>
        <w:t xml:space="preserve"> suggest</w:t>
      </w:r>
      <w:r w:rsidRPr="00507462">
        <w:rPr>
          <w:rFonts w:eastAsiaTheme="minorEastAsia" w:cs="Times New Roman"/>
          <w:lang w:val="en-US"/>
        </w:rPr>
        <w:t xml:space="preserve"> that</w:t>
      </w:r>
      <w:r w:rsidR="00D16364" w:rsidRPr="00507462">
        <w:rPr>
          <w:rFonts w:eastAsiaTheme="minorEastAsia" w:cs="Times New Roman"/>
          <w:lang w:val="en-US"/>
        </w:rPr>
        <w:t xml:space="preserve"> Katz centrality often assigns the same value to many conflict actors and identifies as important those that are connected to at least two other conflict actors. For instance, in 2008, the measure assigns higher importance to the Mangal tribe, which was involved in 12 conflict events with two other conflict actors, namely </w:t>
      </w:r>
      <w:proofErr w:type="spellStart"/>
      <w:r w:rsidR="00D16364" w:rsidRPr="00507462">
        <w:rPr>
          <w:rFonts w:eastAsiaTheme="minorEastAsia" w:cs="Times New Roman"/>
          <w:lang w:val="en-US"/>
        </w:rPr>
        <w:t>Turi</w:t>
      </w:r>
      <w:proofErr w:type="spellEnd"/>
      <w:r w:rsidR="00D16364" w:rsidRPr="00507462">
        <w:rPr>
          <w:rFonts w:eastAsiaTheme="minorEastAsia" w:cs="Times New Roman"/>
          <w:lang w:val="en-US"/>
        </w:rPr>
        <w:t xml:space="preserve"> and </w:t>
      </w:r>
      <w:proofErr w:type="spellStart"/>
      <w:r w:rsidR="00D16364" w:rsidRPr="00507462">
        <w:rPr>
          <w:rFonts w:eastAsiaTheme="minorEastAsia" w:cs="Times New Roman"/>
          <w:lang w:val="en-US"/>
        </w:rPr>
        <w:t>Bangesh</w:t>
      </w:r>
      <w:proofErr w:type="spellEnd"/>
      <w:r w:rsidR="00D16364" w:rsidRPr="00507462">
        <w:rPr>
          <w:rFonts w:eastAsiaTheme="minorEastAsia" w:cs="Times New Roman"/>
          <w:lang w:val="en-US"/>
        </w:rPr>
        <w:t xml:space="preserve"> tribes, than to the Afghan government</w:t>
      </w:r>
      <w:r w:rsidR="00B811D6" w:rsidRPr="00507462">
        <w:rPr>
          <w:rFonts w:eastAsiaTheme="minorEastAsia" w:cs="Times New Roman"/>
          <w:lang w:val="en-US"/>
        </w:rPr>
        <w:t>,</w:t>
      </w:r>
      <w:r w:rsidR="00D16364" w:rsidRPr="00507462">
        <w:rPr>
          <w:rFonts w:eastAsiaTheme="minorEastAsia" w:cs="Times New Roman"/>
          <w:lang w:val="en-US"/>
        </w:rPr>
        <w:t xml:space="preserve"> which was involved in 951 conflict events with two other conflict actors. This measure, mainly due to its use of constant </w:t>
      </w:r>
      <m:oMath>
        <m:r>
          <w:rPr>
            <w:rFonts w:ascii="Cambria Math" w:eastAsiaTheme="minorEastAsia" w:hAnsi="Cambria Math" w:cs="Times New Roman"/>
            <w:lang w:val="en-US"/>
          </w:rPr>
          <m:t>β</m:t>
        </m:r>
      </m:oMath>
      <w:r w:rsidR="00D16364" w:rsidRPr="00507462">
        <w:rPr>
          <w:rFonts w:eastAsiaTheme="minorEastAsia" w:cs="Times New Roman"/>
          <w:lang w:val="en-US"/>
        </w:rPr>
        <w:t>, undervalues less connected actors with high frequency involvement. Katz measure provides similar results as degree centrality and eigenvector centrality if used in less connected networks</w:t>
      </w:r>
      <w:r w:rsidR="00B341A6" w:rsidRPr="00507462">
        <w:rPr>
          <w:rFonts w:eastAsiaTheme="minorEastAsia" w:cs="Times New Roman"/>
          <w:lang w:val="en-US"/>
        </w:rPr>
        <w:t>,</w:t>
      </w:r>
      <w:r w:rsidR="00D16364" w:rsidRPr="00507462">
        <w:rPr>
          <w:rFonts w:eastAsiaTheme="minorEastAsia" w:cs="Times New Roman"/>
          <w:lang w:val="en-US"/>
        </w:rPr>
        <w:t xml:space="preserve"> such as the armed conflict in Colombia.</w:t>
      </w:r>
    </w:p>
    <w:p w14:paraId="68A8F846" w14:textId="77777777" w:rsidR="00D16364" w:rsidRPr="00507462" w:rsidRDefault="00D16364" w:rsidP="00D16364">
      <w:pPr>
        <w:spacing w:after="0" w:line="276" w:lineRule="auto"/>
        <w:rPr>
          <w:rFonts w:eastAsiaTheme="minorEastAsia" w:cs="Times New Roman"/>
          <w:lang w:val="en-US"/>
        </w:rPr>
      </w:pPr>
    </w:p>
    <w:p w14:paraId="2772F8C8" w14:textId="07466064" w:rsidR="009F0EFD" w:rsidRPr="00507462" w:rsidRDefault="00D16364" w:rsidP="009C6A36">
      <w:pPr>
        <w:spacing w:after="0" w:line="276" w:lineRule="auto"/>
        <w:rPr>
          <w:rFonts w:cs="Times New Roman"/>
          <w:lang w:val="en-US"/>
        </w:rPr>
      </w:pPr>
      <w:r w:rsidRPr="00507462">
        <w:rPr>
          <w:rFonts w:cs="Times New Roman"/>
          <w:lang w:val="en-US"/>
        </w:rPr>
        <w:t xml:space="preserve">In general, network centrality measures identify the most important nodes within the network. They differ based on the applied assumptions of what constitutes an important node within a network. Given </w:t>
      </w:r>
      <w:r w:rsidR="009A71A9" w:rsidRPr="00507462">
        <w:rPr>
          <w:rFonts w:cs="Times New Roman"/>
          <w:lang w:val="en-US"/>
        </w:rPr>
        <w:t>how we conceptualize</w:t>
      </w:r>
      <w:r w:rsidRPr="00507462">
        <w:rPr>
          <w:rFonts w:cs="Times New Roman"/>
          <w:lang w:val="en-US"/>
        </w:rPr>
        <w:t xml:space="preserve"> dominant actors, the centrality measures that adequately represent our </w:t>
      </w:r>
      <w:r w:rsidR="00851D00" w:rsidRPr="00507462">
        <w:rPr>
          <w:rFonts w:cs="Times New Roman"/>
          <w:lang w:val="en-US"/>
        </w:rPr>
        <w:t>conceptualization of dominant actors are degree centrality, eigenvector centrality, and to some extent Katz centrality.</w:t>
      </w:r>
    </w:p>
    <w:p w14:paraId="1C9B3B74" w14:textId="77777777" w:rsidR="00AB4518" w:rsidRPr="00507462" w:rsidRDefault="00AB4518" w:rsidP="00BE1628">
      <w:pPr>
        <w:spacing w:after="0" w:line="276" w:lineRule="auto"/>
        <w:rPr>
          <w:rFonts w:cs="Times New Roman"/>
          <w:lang w:val="en-US"/>
        </w:rPr>
      </w:pPr>
    </w:p>
    <w:p w14:paraId="3C606C80" w14:textId="7021B6C5" w:rsidR="009B4344" w:rsidRPr="00507462" w:rsidRDefault="009B4344" w:rsidP="00BE1628">
      <w:pPr>
        <w:pStyle w:val="Heading2"/>
        <w:spacing w:before="0" w:line="276" w:lineRule="auto"/>
        <w:rPr>
          <w:rFonts w:cs="Times New Roman"/>
          <w:lang w:val="en-US"/>
        </w:rPr>
      </w:pPr>
      <w:r w:rsidRPr="00507462">
        <w:rPr>
          <w:rFonts w:cs="Times New Roman"/>
          <w:lang w:val="en-US"/>
        </w:rPr>
        <w:t xml:space="preserve">Alternative </w:t>
      </w:r>
      <w:r w:rsidR="000E60A0" w:rsidRPr="00507462">
        <w:rPr>
          <w:rFonts w:cs="Times New Roman"/>
          <w:lang w:val="en-US"/>
        </w:rPr>
        <w:t xml:space="preserve">spatial shift </w:t>
      </w:r>
      <w:r w:rsidRPr="00507462">
        <w:rPr>
          <w:rFonts w:cs="Times New Roman"/>
          <w:lang w:val="en-US"/>
        </w:rPr>
        <w:t>explanation</w:t>
      </w:r>
    </w:p>
    <w:p w14:paraId="14B459EE" w14:textId="5E2DB2C8" w:rsidR="009C6A36" w:rsidRPr="00507462" w:rsidRDefault="009B4344" w:rsidP="0025555B">
      <w:pPr>
        <w:pStyle w:val="NoSpacing"/>
        <w:spacing w:line="276" w:lineRule="auto"/>
        <w:rPr>
          <w:rFonts w:ascii="Times New Roman" w:hAnsi="Times New Roman" w:cs="Times New Roman"/>
          <w:bCs/>
          <w:i/>
          <w:iCs/>
          <w:lang w:val="en-US"/>
        </w:rPr>
      </w:pPr>
      <w:r w:rsidRPr="00507462">
        <w:rPr>
          <w:rFonts w:ascii="Times New Roman" w:hAnsi="Times New Roman" w:cs="Times New Roman"/>
          <w:lang w:val="en-US"/>
        </w:rPr>
        <w:t>As an alternative explanation of spatial shift, we further consider the change in the proportion of</w:t>
      </w:r>
      <w:r w:rsidR="00294CD1" w:rsidRPr="00507462">
        <w:rPr>
          <w:rFonts w:ascii="Times New Roman" w:hAnsi="Times New Roman" w:cs="Times New Roman"/>
          <w:lang w:val="en-US"/>
        </w:rPr>
        <w:t xml:space="preserve"> how many</w:t>
      </w:r>
      <w:r w:rsidRPr="00507462">
        <w:rPr>
          <w:rFonts w:ascii="Times New Roman" w:hAnsi="Times New Roman" w:cs="Times New Roman"/>
          <w:lang w:val="en-US"/>
        </w:rPr>
        <w:t xml:space="preserve"> actors </w:t>
      </w:r>
      <w:r w:rsidR="00294CD1" w:rsidRPr="00507462">
        <w:rPr>
          <w:rFonts w:ascii="Times New Roman" w:hAnsi="Times New Roman" w:cs="Times New Roman"/>
          <w:lang w:val="en-US"/>
        </w:rPr>
        <w:t xml:space="preserve">are </w:t>
      </w:r>
      <w:r w:rsidRPr="00507462">
        <w:rPr>
          <w:rFonts w:ascii="Times New Roman" w:hAnsi="Times New Roman" w:cs="Times New Roman"/>
          <w:lang w:val="en-US"/>
        </w:rPr>
        <w:t xml:space="preserve">fighting the main state actors </w:t>
      </w:r>
      <w:r w:rsidR="00267497" w:rsidRPr="00507462">
        <w:rPr>
          <w:rFonts w:ascii="Times New Roman" w:hAnsi="Times New Roman" w:cs="Times New Roman"/>
          <w:lang w:val="en-US"/>
        </w:rPr>
        <w:t>in relation to</w:t>
      </w:r>
      <w:r w:rsidRPr="00507462">
        <w:rPr>
          <w:rFonts w:ascii="Times New Roman" w:hAnsi="Times New Roman" w:cs="Times New Roman"/>
          <w:lang w:val="en-US"/>
        </w:rPr>
        <w:t xml:space="preserve"> the overall number of actors involved </w:t>
      </w:r>
      <w:proofErr w:type="gramStart"/>
      <w:r w:rsidRPr="00507462">
        <w:rPr>
          <w:rFonts w:ascii="Times New Roman" w:hAnsi="Times New Roman" w:cs="Times New Roman"/>
          <w:lang w:val="en-US"/>
        </w:rPr>
        <w:t>in a given</w:t>
      </w:r>
      <w:proofErr w:type="gramEnd"/>
      <w:r w:rsidRPr="00507462">
        <w:rPr>
          <w:rFonts w:ascii="Times New Roman" w:hAnsi="Times New Roman" w:cs="Times New Roman"/>
          <w:lang w:val="en-US"/>
        </w:rPr>
        <w:t xml:space="preserve"> conflict</w:t>
      </w:r>
      <w:r w:rsidR="00267497" w:rsidRPr="00507462">
        <w:rPr>
          <w:rFonts w:ascii="Times New Roman" w:hAnsi="Times New Roman" w:cs="Times New Roman"/>
          <w:lang w:val="en-US"/>
        </w:rPr>
        <w:t>. We also consider</w:t>
      </w:r>
      <w:r w:rsidRPr="00507462">
        <w:rPr>
          <w:rFonts w:ascii="Times New Roman" w:hAnsi="Times New Roman" w:cs="Times New Roman"/>
          <w:lang w:val="en-US"/>
        </w:rPr>
        <w:t xml:space="preserve"> the change in the proportion conflict events that </w:t>
      </w:r>
      <w:r w:rsidR="00542DB8" w:rsidRPr="00507462">
        <w:rPr>
          <w:rFonts w:ascii="Times New Roman" w:hAnsi="Times New Roman" w:cs="Times New Roman"/>
          <w:lang w:val="en-US"/>
        </w:rPr>
        <w:t xml:space="preserve">the </w:t>
      </w:r>
      <w:r w:rsidRPr="00507462">
        <w:rPr>
          <w:rFonts w:ascii="Times New Roman" w:hAnsi="Times New Roman" w:cs="Times New Roman"/>
          <w:lang w:val="en-US"/>
        </w:rPr>
        <w:t xml:space="preserve">state actor was engaged </w:t>
      </w:r>
      <w:r w:rsidR="00542DB8" w:rsidRPr="00507462">
        <w:rPr>
          <w:rFonts w:ascii="Times New Roman" w:hAnsi="Times New Roman" w:cs="Times New Roman"/>
          <w:lang w:val="en-US"/>
        </w:rPr>
        <w:t xml:space="preserve">in, in relation </w:t>
      </w:r>
      <w:r w:rsidRPr="00507462">
        <w:rPr>
          <w:rFonts w:ascii="Times New Roman" w:hAnsi="Times New Roman" w:cs="Times New Roman"/>
          <w:bCs/>
          <w:lang w:val="en-US"/>
        </w:rPr>
        <w:t xml:space="preserve">to the total number of conflict events assigned to a given conflict. The results do not explain spatial shift, as there is no substantive difference between spatial change </w:t>
      </w:r>
      <w:r w:rsidR="00BA0AC2" w:rsidRPr="00507462">
        <w:rPr>
          <w:rFonts w:ascii="Times New Roman" w:hAnsi="Times New Roman" w:cs="Times New Roman"/>
          <w:bCs/>
          <w:lang w:val="en-US"/>
        </w:rPr>
        <w:t xml:space="preserve">(such as contraction or expansion) </w:t>
      </w:r>
      <w:r w:rsidRPr="00507462">
        <w:rPr>
          <w:rFonts w:ascii="Times New Roman" w:hAnsi="Times New Roman" w:cs="Times New Roman"/>
          <w:bCs/>
          <w:lang w:val="en-US"/>
        </w:rPr>
        <w:t xml:space="preserve">with </w:t>
      </w:r>
      <w:r w:rsidR="00294CD1" w:rsidRPr="00507462">
        <w:rPr>
          <w:rFonts w:ascii="Times New Roman" w:hAnsi="Times New Roman" w:cs="Times New Roman"/>
          <w:bCs/>
          <w:lang w:val="en-US"/>
        </w:rPr>
        <w:t xml:space="preserve">or </w:t>
      </w:r>
      <w:r w:rsidRPr="00507462">
        <w:rPr>
          <w:rFonts w:ascii="Times New Roman" w:hAnsi="Times New Roman" w:cs="Times New Roman"/>
          <w:bCs/>
          <w:lang w:val="en-US"/>
        </w:rPr>
        <w:t>without shift</w:t>
      </w:r>
      <w:r w:rsidR="001B4A1D">
        <w:rPr>
          <w:rFonts w:ascii="Times New Roman" w:hAnsi="Times New Roman" w:cs="Times New Roman"/>
          <w:bCs/>
          <w:lang w:val="en-US"/>
        </w:rPr>
        <w:t xml:space="preserve"> </w:t>
      </w:r>
      <w:r w:rsidR="00455D82" w:rsidRPr="00507462">
        <w:rPr>
          <w:rFonts w:ascii="Times New Roman" w:hAnsi="Times New Roman" w:cs="Times New Roman"/>
          <w:bCs/>
          <w:lang w:val="en-US"/>
        </w:rPr>
        <w:t>(see Table 7).</w:t>
      </w:r>
    </w:p>
    <w:p w14:paraId="0ECB7C69" w14:textId="77777777" w:rsidR="00720E7B" w:rsidRPr="00507462" w:rsidRDefault="00720E7B" w:rsidP="0025555B">
      <w:pPr>
        <w:pStyle w:val="NoSpacing"/>
        <w:spacing w:line="276" w:lineRule="auto"/>
        <w:rPr>
          <w:rFonts w:ascii="Times New Roman" w:hAnsi="Times New Roman" w:cs="Times New Roman"/>
          <w:bCs/>
          <w:i/>
          <w:iCs/>
          <w:lang w:val="en-US"/>
        </w:rPr>
      </w:pPr>
    </w:p>
    <w:p w14:paraId="4F5FC73D" w14:textId="46E1D9E6" w:rsidR="00720E7B" w:rsidRPr="00507462" w:rsidRDefault="006454FF" w:rsidP="00720E7B">
      <w:pPr>
        <w:spacing w:after="0" w:line="276" w:lineRule="auto"/>
        <w:rPr>
          <w:rFonts w:cs="Times New Roman"/>
          <w:lang w:val="en-US"/>
        </w:rPr>
      </w:pPr>
      <w:r w:rsidRPr="00507462">
        <w:rPr>
          <w:rFonts w:cs="Times New Roman"/>
          <w:noProof/>
          <w:lang w:val="en-US"/>
        </w:rPr>
        <w:object w:dxaOrig="13860" w:dyaOrig="12280" w14:anchorId="3B197B23">
          <v:shape id="_x0000_i1027" type="#_x0000_t75" alt="" style="width:483.05pt;height:431.15pt;mso-width-percent:0;mso-height-percent:0;mso-width-percent:0;mso-height-percent:0" o:ole="">
            <v:imagedata r:id="rId27" o:title=""/>
          </v:shape>
          <o:OLEObject Type="Embed" ProgID="Excel.Sheet.12" ShapeID="_x0000_i1027" DrawAspect="Content" ObjectID="_1749456782" r:id="rId28"/>
        </w:object>
      </w:r>
    </w:p>
    <w:p w14:paraId="193B0F71" w14:textId="77777777" w:rsidR="001B4A1D" w:rsidRDefault="001B4A1D">
      <w:pPr>
        <w:spacing w:line="276" w:lineRule="auto"/>
        <w:rPr>
          <w:rFonts w:cs="Times New Roman"/>
          <w:i/>
          <w:iCs/>
          <w:lang w:val="en-US"/>
        </w:rPr>
      </w:pPr>
    </w:p>
    <w:p w14:paraId="371DFADE" w14:textId="0AE1F32F" w:rsidR="00720E7B" w:rsidRPr="000E5F23" w:rsidRDefault="00720E7B" w:rsidP="000E5F23">
      <w:pPr>
        <w:spacing w:line="276" w:lineRule="auto"/>
        <w:rPr>
          <w:rFonts w:cs="Times New Roman"/>
          <w:lang w:val="en-US"/>
        </w:rPr>
      </w:pPr>
      <w:r w:rsidRPr="00507462">
        <w:rPr>
          <w:rFonts w:cs="Times New Roman"/>
          <w:i/>
          <w:iCs/>
          <w:lang w:val="en-US"/>
        </w:rPr>
        <w:t xml:space="preserve">Table 7: Proportion of the actors involved with the main state actor and proportion of conflict events with the involvement of the main state actor. </w:t>
      </w:r>
    </w:p>
    <w:p w14:paraId="4B0669B3" w14:textId="77777777" w:rsidR="001076FA" w:rsidRPr="00507462" w:rsidRDefault="001076FA" w:rsidP="00BE1628">
      <w:pPr>
        <w:spacing w:after="0" w:line="276" w:lineRule="auto"/>
        <w:rPr>
          <w:rFonts w:cs="Times New Roman"/>
          <w:lang w:val="en-US"/>
        </w:rPr>
      </w:pPr>
    </w:p>
    <w:p w14:paraId="52D2F0B9" w14:textId="3619153D" w:rsidR="00AB4518" w:rsidRPr="00507462" w:rsidRDefault="00AB4518" w:rsidP="00BE1628">
      <w:pPr>
        <w:pStyle w:val="Heading2"/>
        <w:spacing w:before="0" w:line="276" w:lineRule="auto"/>
        <w:rPr>
          <w:rFonts w:cs="Times New Roman"/>
          <w:lang w:val="en-US"/>
        </w:rPr>
      </w:pPr>
      <w:bookmarkStart w:id="26" w:name="_Toc103006772"/>
      <w:r w:rsidRPr="00507462">
        <w:rPr>
          <w:rFonts w:cs="Times New Roman"/>
          <w:lang w:val="en-US"/>
        </w:rPr>
        <w:t xml:space="preserve">Alternative </w:t>
      </w:r>
      <w:r w:rsidR="000E60A0" w:rsidRPr="00507462">
        <w:rPr>
          <w:rFonts w:cs="Times New Roman"/>
          <w:lang w:val="en-US"/>
        </w:rPr>
        <w:t xml:space="preserve">hotspot </w:t>
      </w:r>
      <w:r w:rsidRPr="00507462">
        <w:rPr>
          <w:rFonts w:cs="Times New Roman"/>
          <w:lang w:val="en-US"/>
        </w:rPr>
        <w:t>operationalization</w:t>
      </w:r>
      <w:bookmarkEnd w:id="26"/>
    </w:p>
    <w:p w14:paraId="557186BB" w14:textId="060D7A0D" w:rsidR="000F089B" w:rsidRPr="00507462" w:rsidRDefault="00AB4518" w:rsidP="00426159">
      <w:pPr>
        <w:spacing w:after="0" w:line="276" w:lineRule="auto"/>
        <w:rPr>
          <w:rFonts w:cs="Times New Roman"/>
          <w:lang w:val="en-US"/>
        </w:rPr>
      </w:pPr>
      <w:r w:rsidRPr="00507462">
        <w:rPr>
          <w:rFonts w:cs="Times New Roman"/>
          <w:lang w:val="en-US"/>
        </w:rPr>
        <w:t xml:space="preserve">We use the </w:t>
      </w:r>
      <w:proofErr w:type="spellStart"/>
      <w:r w:rsidRPr="00507462">
        <w:rPr>
          <w:rFonts w:cs="Times New Roman"/>
          <w:lang w:val="en-US"/>
        </w:rPr>
        <w:t>Getis</w:t>
      </w:r>
      <w:proofErr w:type="spellEnd"/>
      <w:r w:rsidRPr="00507462">
        <w:rPr>
          <w:rFonts w:cs="Times New Roman"/>
          <w:lang w:val="en-US"/>
        </w:rPr>
        <w:t xml:space="preserve">-Ord algorithm to identify hotspot locations </w:t>
      </w:r>
      <w:r w:rsidR="00E35CF8" w:rsidRPr="00507462">
        <w:rPr>
          <w:rFonts w:cs="Times New Roman"/>
          <w:noProof/>
          <w:lang w:val="en-US"/>
        </w:rPr>
        <w:t>(Getis and Ord, 1992)</w:t>
      </w:r>
      <w:r w:rsidRPr="00507462">
        <w:rPr>
          <w:rFonts w:cs="Times New Roman"/>
          <w:lang w:val="en-US"/>
        </w:rPr>
        <w:t>. We create squared grids to obtain the list of neighboring units and calculate z-scores for all units. In the article, we rely on the size of the grids, 50</w:t>
      </w:r>
      <w:r w:rsidR="007D5CF8" w:rsidRPr="00507462">
        <w:rPr>
          <w:rFonts w:cs="Times New Roman"/>
          <w:lang w:val="en-US"/>
        </w:rPr>
        <w:t>x</w:t>
      </w:r>
      <w:r w:rsidRPr="00507462">
        <w:rPr>
          <w:rFonts w:cs="Times New Roman"/>
          <w:lang w:val="en-US"/>
        </w:rPr>
        <w:t xml:space="preserve">50 km at the equator. Given the potential spatial error in the UCDP GED data estimated by </w:t>
      </w:r>
      <w:r w:rsidRPr="00507462">
        <w:rPr>
          <w:rFonts w:cs="Times New Roman"/>
          <w:noProof/>
          <w:lang w:val="en-US"/>
        </w:rPr>
        <w:t>Weidmann (2015)</w:t>
      </w:r>
      <w:r w:rsidRPr="00507462">
        <w:rPr>
          <w:rFonts w:cs="Times New Roman"/>
          <w:lang w:val="en-US"/>
        </w:rPr>
        <w:t>, we believe that smaller grids would be inappropriate.</w:t>
      </w:r>
      <w:r w:rsidRPr="00507462">
        <w:rPr>
          <w:rStyle w:val="EndnoteReference"/>
          <w:rFonts w:cs="Times New Roman"/>
          <w:lang w:val="en-US"/>
        </w:rPr>
        <w:endnoteReference w:id="30"/>
      </w:r>
      <w:r w:rsidR="000F089B" w:rsidRPr="00507462">
        <w:rPr>
          <w:rFonts w:cs="Times New Roman"/>
          <w:lang w:val="en-US"/>
        </w:rPr>
        <w:t xml:space="preserve"> To test </w:t>
      </w:r>
      <w:r w:rsidR="007D5CF8" w:rsidRPr="00507462">
        <w:rPr>
          <w:rFonts w:cs="Times New Roman"/>
          <w:lang w:val="en-US"/>
        </w:rPr>
        <w:t>our method’s</w:t>
      </w:r>
      <w:r w:rsidR="000F089B" w:rsidRPr="00507462">
        <w:rPr>
          <w:rFonts w:cs="Times New Roman"/>
          <w:lang w:val="en-US"/>
        </w:rPr>
        <w:t xml:space="preserve"> robustness for identifying spatial </w:t>
      </w:r>
      <w:r w:rsidR="00E547AA" w:rsidRPr="00507462">
        <w:rPr>
          <w:rFonts w:cs="Times New Roman"/>
          <w:lang w:val="en-US"/>
        </w:rPr>
        <w:t>shift</w:t>
      </w:r>
      <w:r w:rsidR="000F089B" w:rsidRPr="00507462">
        <w:rPr>
          <w:rFonts w:cs="Times New Roman"/>
          <w:lang w:val="en-US"/>
        </w:rPr>
        <w:t xml:space="preserve">, we calculate </w:t>
      </w:r>
      <w:proofErr w:type="spellStart"/>
      <w:r w:rsidR="000F089B" w:rsidRPr="00507462">
        <w:rPr>
          <w:rFonts w:cs="Times New Roman"/>
          <w:lang w:val="en-US"/>
        </w:rPr>
        <w:t>Getis</w:t>
      </w:r>
      <w:proofErr w:type="spellEnd"/>
      <w:r w:rsidR="003453F2" w:rsidRPr="00507462">
        <w:rPr>
          <w:rFonts w:cs="Times New Roman"/>
          <w:lang w:val="en-US"/>
        </w:rPr>
        <w:t>-</w:t>
      </w:r>
      <w:r w:rsidR="000F089B" w:rsidRPr="00507462">
        <w:rPr>
          <w:rFonts w:cs="Times New Roman"/>
          <w:lang w:val="en-US"/>
        </w:rPr>
        <w:t>Ord hotspots with larger grids, namely 75</w:t>
      </w:r>
      <w:r w:rsidR="003453F2" w:rsidRPr="00507462">
        <w:rPr>
          <w:rFonts w:cs="Times New Roman"/>
          <w:lang w:val="en-US"/>
        </w:rPr>
        <w:t>x</w:t>
      </w:r>
      <w:r w:rsidR="000F089B" w:rsidRPr="00507462">
        <w:rPr>
          <w:rFonts w:cs="Times New Roman"/>
          <w:lang w:val="en-US"/>
        </w:rPr>
        <w:t>75 km and 100</w:t>
      </w:r>
      <w:r w:rsidR="003453F2" w:rsidRPr="00507462">
        <w:rPr>
          <w:rFonts w:cs="Times New Roman"/>
          <w:lang w:val="en-US"/>
        </w:rPr>
        <w:t>x</w:t>
      </w:r>
      <w:r w:rsidR="000F089B" w:rsidRPr="00507462">
        <w:rPr>
          <w:rFonts w:cs="Times New Roman"/>
          <w:lang w:val="en-US"/>
        </w:rPr>
        <w:t>100 km at the equator</w:t>
      </w:r>
      <w:r w:rsidR="003453F2" w:rsidRPr="00507462">
        <w:rPr>
          <w:rFonts w:cs="Times New Roman"/>
          <w:lang w:val="en-US"/>
        </w:rPr>
        <w:t xml:space="preserve"> (see </w:t>
      </w:r>
      <w:r w:rsidR="00455D82" w:rsidRPr="000E5F23">
        <w:rPr>
          <w:rFonts w:cs="Times New Roman"/>
          <w:bCs/>
          <w:lang w:val="en-US"/>
        </w:rPr>
        <w:t>Table 8</w:t>
      </w:r>
      <w:r w:rsidR="003453F2" w:rsidRPr="00507462">
        <w:rPr>
          <w:rFonts w:cs="Times New Roman"/>
          <w:bCs/>
          <w:lang w:val="en-US"/>
        </w:rPr>
        <w:t xml:space="preserve">). </w:t>
      </w:r>
      <w:r w:rsidR="00B2428D" w:rsidRPr="00507462">
        <w:rPr>
          <w:rFonts w:cs="Times New Roman"/>
          <w:lang w:val="en-US"/>
        </w:rPr>
        <w:t>Our results show that even though</w:t>
      </w:r>
      <w:r w:rsidR="000F089B" w:rsidRPr="00507462">
        <w:rPr>
          <w:rFonts w:cs="Times New Roman"/>
          <w:lang w:val="en-US"/>
        </w:rPr>
        <w:t xml:space="preserve"> larger</w:t>
      </w:r>
      <w:r w:rsidR="00FD39F6" w:rsidRPr="00507462">
        <w:rPr>
          <w:rFonts w:cs="Times New Roman"/>
          <w:lang w:val="en-US"/>
        </w:rPr>
        <w:t>-</w:t>
      </w:r>
      <w:r w:rsidR="000F089B" w:rsidRPr="00507462">
        <w:rPr>
          <w:rFonts w:cs="Times New Roman"/>
          <w:lang w:val="en-US"/>
        </w:rPr>
        <w:t>size</w:t>
      </w:r>
      <w:r w:rsidR="00FD39F6" w:rsidRPr="00507462">
        <w:rPr>
          <w:rFonts w:cs="Times New Roman"/>
          <w:lang w:val="en-US"/>
        </w:rPr>
        <w:t>d</w:t>
      </w:r>
      <w:r w:rsidR="000F089B" w:rsidRPr="00507462">
        <w:rPr>
          <w:rFonts w:cs="Times New Roman"/>
          <w:lang w:val="en-US"/>
        </w:rPr>
        <w:t xml:space="preserve"> grids tend to produce smaller overlaps, all three </w:t>
      </w:r>
      <w:r w:rsidR="00FD39F6" w:rsidRPr="00507462">
        <w:rPr>
          <w:rFonts w:cs="Times New Roman"/>
          <w:lang w:val="en-US"/>
        </w:rPr>
        <w:t xml:space="preserve">grid </w:t>
      </w:r>
      <w:r w:rsidR="000F089B" w:rsidRPr="00507462">
        <w:rPr>
          <w:rFonts w:cs="Times New Roman"/>
          <w:lang w:val="en-US"/>
        </w:rPr>
        <w:t xml:space="preserve">sizes identify the same type of spatial change. </w:t>
      </w:r>
      <w:r w:rsidR="004D4C58" w:rsidRPr="00507462">
        <w:rPr>
          <w:rFonts w:cs="Times New Roman"/>
          <w:lang w:val="en-US"/>
        </w:rPr>
        <w:t>Thus,</w:t>
      </w:r>
      <w:r w:rsidR="000F089B" w:rsidRPr="00507462">
        <w:rPr>
          <w:rFonts w:cs="Times New Roman"/>
          <w:lang w:val="en-US"/>
        </w:rPr>
        <w:t xml:space="preserve"> we are confident that spatial change is not affected by our choice of</w:t>
      </w:r>
      <w:r w:rsidR="00706364" w:rsidRPr="00507462">
        <w:rPr>
          <w:rFonts w:cs="Times New Roman"/>
          <w:lang w:val="en-US"/>
        </w:rPr>
        <w:t xml:space="preserve"> </w:t>
      </w:r>
      <w:r w:rsidR="000F089B" w:rsidRPr="00507462">
        <w:rPr>
          <w:rFonts w:cs="Times New Roman"/>
          <w:lang w:val="en-US"/>
        </w:rPr>
        <w:t>grid size.</w:t>
      </w:r>
    </w:p>
    <w:p w14:paraId="7B1A9458" w14:textId="77777777" w:rsidR="00253D36" w:rsidRPr="00507462" w:rsidRDefault="00253D36" w:rsidP="00426159">
      <w:pPr>
        <w:spacing w:after="0" w:line="276" w:lineRule="auto"/>
        <w:rPr>
          <w:rFonts w:cs="Times New Roman"/>
          <w:lang w:val="en-US"/>
        </w:rPr>
      </w:pPr>
    </w:p>
    <w:p w14:paraId="64B27EE0" w14:textId="77777777" w:rsidR="00253D36" w:rsidRPr="00507462" w:rsidRDefault="00253D36" w:rsidP="00426159">
      <w:pPr>
        <w:spacing w:after="0" w:line="276" w:lineRule="auto"/>
        <w:rPr>
          <w:rFonts w:cs="Times New Roman"/>
          <w:lang w:val="en-US"/>
        </w:rPr>
      </w:pPr>
    </w:p>
    <w:p w14:paraId="3B57761D" w14:textId="77777777" w:rsidR="00253D36" w:rsidRPr="00507462" w:rsidRDefault="00253D36" w:rsidP="00426159">
      <w:pPr>
        <w:spacing w:after="0" w:line="276" w:lineRule="auto"/>
        <w:rPr>
          <w:rFonts w:cs="Times New Roman"/>
          <w:lang w:val="en-US"/>
        </w:rPr>
      </w:pPr>
    </w:p>
    <w:p w14:paraId="50617B0D" w14:textId="7F3D2455" w:rsidR="00253D36" w:rsidRPr="00507462" w:rsidRDefault="006454FF" w:rsidP="00426159">
      <w:pPr>
        <w:spacing w:after="0" w:line="276" w:lineRule="auto"/>
        <w:rPr>
          <w:rFonts w:cs="Times New Roman"/>
          <w:lang w:val="en-US"/>
        </w:rPr>
      </w:pPr>
      <w:r w:rsidRPr="00507462">
        <w:rPr>
          <w:rFonts w:cs="Times New Roman"/>
          <w:noProof/>
          <w:lang w:val="en-US"/>
        </w:rPr>
        <w:object w:dxaOrig="12060" w:dyaOrig="3980" w14:anchorId="167F68AF">
          <v:shape id="_x0000_i1026" type="#_x0000_t75" alt="" style="width:475.55pt;height:175pt;mso-width-percent:0;mso-height-percent:0;mso-width-percent:0;mso-height-percent:0" o:ole="">
            <v:imagedata r:id="rId29" o:title=""/>
          </v:shape>
          <o:OLEObject Type="Embed" ProgID="Excel.Sheet.12" ShapeID="_x0000_i1026" DrawAspect="Content" ObjectID="_1749456783" r:id="rId30"/>
        </w:object>
      </w:r>
    </w:p>
    <w:p w14:paraId="7F23E492" w14:textId="77777777" w:rsidR="00253D36" w:rsidRPr="00507462" w:rsidRDefault="00253D36" w:rsidP="00426159">
      <w:pPr>
        <w:spacing w:after="0" w:line="276" w:lineRule="auto"/>
        <w:rPr>
          <w:rFonts w:cs="Times New Roman"/>
          <w:lang w:val="en-US"/>
        </w:rPr>
      </w:pPr>
    </w:p>
    <w:p w14:paraId="1478A860" w14:textId="4E0FFCFE" w:rsidR="00253D36" w:rsidRPr="00507462" w:rsidRDefault="00253D36" w:rsidP="000E5F23">
      <w:pPr>
        <w:spacing w:line="276" w:lineRule="auto"/>
        <w:jc w:val="left"/>
        <w:rPr>
          <w:rFonts w:cs="Times New Roman"/>
          <w:lang w:val="en-US"/>
        </w:rPr>
      </w:pPr>
      <w:r w:rsidRPr="00507462">
        <w:rPr>
          <w:rFonts w:cs="Times New Roman"/>
          <w:i/>
          <w:iCs/>
          <w:lang w:val="en-US"/>
        </w:rPr>
        <w:t>Table 8: Results of the alternative grid specification. *SC means spatial change.</w:t>
      </w:r>
    </w:p>
    <w:p w14:paraId="146286CB" w14:textId="6B01BB30" w:rsidR="00DA3808" w:rsidRPr="00507462" w:rsidRDefault="00DA3808" w:rsidP="00BE1628">
      <w:pPr>
        <w:spacing w:after="0" w:line="276" w:lineRule="auto"/>
        <w:rPr>
          <w:rFonts w:cs="Times New Roman"/>
          <w:lang w:val="en-US"/>
        </w:rPr>
      </w:pPr>
    </w:p>
    <w:p w14:paraId="00A24C38" w14:textId="2336BFE0" w:rsidR="00426159" w:rsidRPr="00507462" w:rsidRDefault="000F089B" w:rsidP="0025555B">
      <w:pPr>
        <w:pStyle w:val="Heading2"/>
        <w:spacing w:line="276" w:lineRule="auto"/>
        <w:rPr>
          <w:rFonts w:cs="Times New Roman"/>
          <w:lang w:val="en-US"/>
        </w:rPr>
      </w:pPr>
      <w:bookmarkStart w:id="27" w:name="_Toc103006773"/>
      <w:r w:rsidRPr="00507462">
        <w:rPr>
          <w:rFonts w:cs="Times New Roman"/>
          <w:lang w:val="en-US"/>
        </w:rPr>
        <w:t xml:space="preserve">Alternative </w:t>
      </w:r>
      <w:r w:rsidR="000E60A0" w:rsidRPr="00507462">
        <w:rPr>
          <w:rFonts w:cs="Times New Roman"/>
          <w:lang w:val="en-US"/>
        </w:rPr>
        <w:t xml:space="preserve">conflict shape </w:t>
      </w:r>
      <w:r w:rsidR="00D3259D" w:rsidRPr="00507462">
        <w:rPr>
          <w:rFonts w:cs="Times New Roman"/>
          <w:lang w:val="en-US"/>
        </w:rPr>
        <w:t>operationalization</w:t>
      </w:r>
      <w:r w:rsidRPr="00507462">
        <w:rPr>
          <w:rFonts w:cs="Times New Roman"/>
          <w:lang w:val="en-US"/>
        </w:rPr>
        <w:t xml:space="preserve"> </w:t>
      </w:r>
      <w:bookmarkEnd w:id="27"/>
    </w:p>
    <w:p w14:paraId="4F52222C" w14:textId="616467A7" w:rsidR="00E95BF7" w:rsidRPr="00507462" w:rsidRDefault="00DB33E9" w:rsidP="00BE1628">
      <w:pPr>
        <w:spacing w:after="0" w:line="276" w:lineRule="auto"/>
        <w:rPr>
          <w:rFonts w:cs="Times New Roman"/>
          <w:lang w:val="en-US"/>
        </w:rPr>
      </w:pPr>
      <w:r w:rsidRPr="00507462">
        <w:rPr>
          <w:rFonts w:cs="Times New Roman"/>
          <w:lang w:val="en-US"/>
        </w:rPr>
        <w:t>How</w:t>
      </w:r>
      <w:r w:rsidR="00C956A2" w:rsidRPr="00507462">
        <w:rPr>
          <w:rFonts w:cs="Times New Roman"/>
          <w:lang w:val="en-US"/>
        </w:rPr>
        <w:t xml:space="preserve"> </w:t>
      </w:r>
      <w:r w:rsidR="000F089B" w:rsidRPr="00507462">
        <w:rPr>
          <w:rFonts w:cs="Times New Roman"/>
          <w:lang w:val="en-US"/>
        </w:rPr>
        <w:t xml:space="preserve">we form the buffer for the final conflict shape polygons might affect the type of identified spatial change. </w:t>
      </w:r>
      <w:r w:rsidR="00C956A2" w:rsidRPr="00507462">
        <w:rPr>
          <w:rFonts w:cs="Times New Roman"/>
          <w:lang w:val="en-US"/>
        </w:rPr>
        <w:t>W</w:t>
      </w:r>
      <w:r w:rsidR="000F089B" w:rsidRPr="00507462">
        <w:rPr>
          <w:rFonts w:cs="Times New Roman"/>
          <w:lang w:val="en-US"/>
        </w:rPr>
        <w:t xml:space="preserve">e use a 50 km buffer </w:t>
      </w:r>
      <w:r w:rsidR="000F089B" w:rsidRPr="00507462">
        <w:rPr>
          <w:rFonts w:eastAsiaTheme="minorEastAsia" w:cs="Times New Roman"/>
          <w:lang w:val="en-US"/>
        </w:rPr>
        <w:t>to mitigate potential spatial errors in the</w:t>
      </w:r>
      <w:r w:rsidR="000F089B" w:rsidRPr="00507462">
        <w:rPr>
          <w:rFonts w:cs="Times New Roman"/>
          <w:lang w:val="en-US"/>
        </w:rPr>
        <w:t xml:space="preserve"> UCDP GED estimated by </w:t>
      </w:r>
      <w:r w:rsidR="000F089B" w:rsidRPr="00507462">
        <w:rPr>
          <w:rFonts w:cs="Times New Roman"/>
          <w:noProof/>
          <w:lang w:val="en-US"/>
        </w:rPr>
        <w:t>Weidmann (2015)</w:t>
      </w:r>
      <w:r w:rsidR="000F089B" w:rsidRPr="00507462">
        <w:rPr>
          <w:rFonts w:cs="Times New Roman"/>
          <w:lang w:val="en-US"/>
        </w:rPr>
        <w:t xml:space="preserve">. We also build conflict shapes with buffers of 75 km and 100 km to test </w:t>
      </w:r>
      <w:r w:rsidRPr="00507462">
        <w:rPr>
          <w:rFonts w:cs="Times New Roman"/>
          <w:lang w:val="en-US"/>
        </w:rPr>
        <w:t xml:space="preserve">our results’ </w:t>
      </w:r>
      <w:r w:rsidR="000F089B" w:rsidRPr="00507462">
        <w:rPr>
          <w:rFonts w:cs="Times New Roman"/>
          <w:lang w:val="en-US"/>
        </w:rPr>
        <w:t xml:space="preserve">stability. </w:t>
      </w:r>
      <w:r w:rsidR="00C956A2" w:rsidRPr="00507462">
        <w:rPr>
          <w:rFonts w:cs="Times New Roman"/>
          <w:lang w:val="en-US"/>
        </w:rPr>
        <w:t>W</w:t>
      </w:r>
      <w:r w:rsidR="000F089B" w:rsidRPr="00507462">
        <w:rPr>
          <w:rFonts w:cs="Times New Roman"/>
          <w:lang w:val="en-US"/>
        </w:rPr>
        <w:t xml:space="preserve">e identify the same spatial </w:t>
      </w:r>
      <w:r w:rsidR="00BE019F" w:rsidRPr="00507462">
        <w:rPr>
          <w:rFonts w:cs="Times New Roman"/>
          <w:lang w:val="en-US"/>
        </w:rPr>
        <w:t xml:space="preserve">shifts </w:t>
      </w:r>
      <w:r w:rsidR="000F089B" w:rsidRPr="00507462">
        <w:rPr>
          <w:rFonts w:cs="Times New Roman"/>
          <w:lang w:val="en-US"/>
        </w:rPr>
        <w:t>regardless of the buffer sizes</w:t>
      </w:r>
      <w:r w:rsidR="009851F6" w:rsidRPr="00507462">
        <w:rPr>
          <w:rFonts w:cs="Times New Roman"/>
          <w:lang w:val="en-US"/>
        </w:rPr>
        <w:t xml:space="preserve">, the only exception </w:t>
      </w:r>
      <w:r w:rsidRPr="00507462">
        <w:rPr>
          <w:rFonts w:cs="Times New Roman"/>
          <w:lang w:val="en-US"/>
        </w:rPr>
        <w:t xml:space="preserve">being </w:t>
      </w:r>
      <w:r w:rsidR="009851F6" w:rsidRPr="00507462">
        <w:rPr>
          <w:rFonts w:cs="Times New Roman"/>
          <w:lang w:val="en-US"/>
        </w:rPr>
        <w:t>Colombia in 2012–2016</w:t>
      </w:r>
      <w:r w:rsidR="00EE50A8">
        <w:rPr>
          <w:rFonts w:cs="Times New Roman"/>
          <w:lang w:val="en-US"/>
        </w:rPr>
        <w:t>,</w:t>
      </w:r>
      <w:r w:rsidR="00B30EC7">
        <w:rPr>
          <w:rFonts w:cs="Times New Roman"/>
          <w:lang w:val="en-US"/>
        </w:rPr>
        <w:t xml:space="preserve"> where the buffer size affected the location of hotspots </w:t>
      </w:r>
      <w:r w:rsidR="00E3477C">
        <w:rPr>
          <w:rFonts w:cs="Times New Roman"/>
          <w:lang w:val="en-US"/>
        </w:rPr>
        <w:t xml:space="preserve">resulting in </w:t>
      </w:r>
      <w:r w:rsidR="00DD6462">
        <w:rPr>
          <w:rFonts w:cs="Times New Roman"/>
          <w:lang w:val="en-US"/>
        </w:rPr>
        <w:t xml:space="preserve">the </w:t>
      </w:r>
      <w:r w:rsidR="00E3477C">
        <w:rPr>
          <w:rFonts w:cs="Times New Roman"/>
          <w:lang w:val="en-US"/>
        </w:rPr>
        <w:t xml:space="preserve">hotspot </w:t>
      </w:r>
      <w:r w:rsidR="00DD6462">
        <w:rPr>
          <w:rFonts w:cs="Times New Roman"/>
          <w:lang w:val="en-US"/>
        </w:rPr>
        <w:t xml:space="preserve">overlap of </w:t>
      </w:r>
      <w:r w:rsidR="00EE50A8">
        <w:rPr>
          <w:rFonts w:cs="Times New Roman"/>
          <w:lang w:val="en-US"/>
        </w:rPr>
        <w:t>12.2 percent</w:t>
      </w:r>
      <w:r w:rsidR="009851F6" w:rsidRPr="00507462">
        <w:rPr>
          <w:rFonts w:cs="Times New Roman"/>
          <w:lang w:val="en-US"/>
        </w:rPr>
        <w:t xml:space="preserve">. </w:t>
      </w:r>
    </w:p>
    <w:p w14:paraId="3FB4B277" w14:textId="21FA1758" w:rsidR="00426159" w:rsidRPr="00507462" w:rsidRDefault="00426159" w:rsidP="00BE1628">
      <w:pPr>
        <w:spacing w:after="0" w:line="276" w:lineRule="auto"/>
        <w:rPr>
          <w:rFonts w:cs="Times New Roman"/>
          <w:lang w:val="en-US"/>
        </w:rPr>
      </w:pPr>
    </w:p>
    <w:p w14:paraId="5BE0C266" w14:textId="4C94DF00" w:rsidR="00D273A0" w:rsidRPr="00507462" w:rsidRDefault="00426159" w:rsidP="00D273A0">
      <w:pPr>
        <w:spacing w:after="0" w:line="276" w:lineRule="auto"/>
        <w:rPr>
          <w:rFonts w:cs="Times New Roman"/>
          <w:lang w:val="en-US"/>
        </w:rPr>
      </w:pPr>
      <w:r w:rsidRPr="00507462">
        <w:rPr>
          <w:rFonts w:cs="Times New Roman"/>
          <w:lang w:val="en-US"/>
        </w:rPr>
        <w:t xml:space="preserve">We further assess the results of building the conflict shape based on conflict dyads, i.e., pairs of conflict actors, as reflected in georeferenced event datasets, such as UCDP GED </w:t>
      </w:r>
      <w:r w:rsidRPr="00507462">
        <w:rPr>
          <w:rFonts w:cs="Times New Roman"/>
        </w:rPr>
        <w:t>(Sundberg and Melander, 2013)</w:t>
      </w:r>
      <w:r w:rsidRPr="00507462">
        <w:rPr>
          <w:rFonts w:cs="Times New Roman"/>
          <w:lang w:val="en-US"/>
        </w:rPr>
        <w:t xml:space="preserve">. Figure </w:t>
      </w:r>
      <w:r w:rsidR="00235F54">
        <w:rPr>
          <w:rFonts w:cs="Times New Roman"/>
          <w:lang w:val="en-US"/>
        </w:rPr>
        <w:t>8</w:t>
      </w:r>
      <w:r w:rsidRPr="00507462">
        <w:rPr>
          <w:rFonts w:cs="Times New Roman"/>
          <w:lang w:val="en-US"/>
        </w:rPr>
        <w:t xml:space="preserve"> shows the difference between our approach and the dyadic one in the conflict in Syria/Iraq. In map </w:t>
      </w:r>
      <w:r w:rsidR="00235F54">
        <w:rPr>
          <w:rFonts w:cs="Times New Roman"/>
          <w:lang w:val="en-US"/>
        </w:rPr>
        <w:t>8</w:t>
      </w:r>
      <w:r w:rsidR="0078180B" w:rsidRPr="00507462">
        <w:rPr>
          <w:rFonts w:cs="Times New Roman"/>
          <w:lang w:val="en-US"/>
        </w:rPr>
        <w:t>.1</w:t>
      </w:r>
      <w:proofErr w:type="gramStart"/>
      <w:r w:rsidRPr="00507462">
        <w:rPr>
          <w:rFonts w:cs="Times New Roman"/>
          <w:lang w:val="en-US"/>
        </w:rPr>
        <w:t>,  the</w:t>
      </w:r>
      <w:proofErr w:type="gramEnd"/>
      <w:r w:rsidRPr="00507462">
        <w:rPr>
          <w:rFonts w:cs="Times New Roman"/>
          <w:lang w:val="en-US"/>
        </w:rPr>
        <w:t xml:space="preserve"> conflict shape</w:t>
      </w:r>
      <w:r w:rsidR="00FB6324" w:rsidRPr="00507462">
        <w:rPr>
          <w:rFonts w:cs="Times New Roman"/>
          <w:lang w:val="en-US"/>
        </w:rPr>
        <w:t xml:space="preserve"> is</w:t>
      </w:r>
      <w:r w:rsidRPr="00507462">
        <w:rPr>
          <w:rFonts w:cs="Times New Roman"/>
          <w:lang w:val="en-US"/>
        </w:rPr>
        <w:t xml:space="preserve"> based on conceptualizing conflict as a fluid multi-actor phenomenon. In map </w:t>
      </w:r>
      <w:r w:rsidR="00235F54">
        <w:rPr>
          <w:rFonts w:cs="Times New Roman"/>
          <w:lang w:val="en-US"/>
        </w:rPr>
        <w:t>8</w:t>
      </w:r>
      <w:r w:rsidR="0078180B" w:rsidRPr="00507462">
        <w:rPr>
          <w:rFonts w:cs="Times New Roman"/>
          <w:lang w:val="en-US"/>
        </w:rPr>
        <w:t>.2</w:t>
      </w:r>
      <w:proofErr w:type="gramStart"/>
      <w:r w:rsidRPr="00507462">
        <w:rPr>
          <w:rFonts w:cs="Times New Roman"/>
          <w:lang w:val="en-US"/>
        </w:rPr>
        <w:t>,  the</w:t>
      </w:r>
      <w:proofErr w:type="gramEnd"/>
      <w:r w:rsidRPr="00507462">
        <w:rPr>
          <w:rFonts w:cs="Times New Roman"/>
          <w:lang w:val="en-US"/>
        </w:rPr>
        <w:t xml:space="preserve"> conflict shape </w:t>
      </w:r>
      <w:r w:rsidR="00BF2F8A" w:rsidRPr="00507462">
        <w:rPr>
          <w:rFonts w:cs="Times New Roman"/>
          <w:lang w:val="en-US"/>
        </w:rPr>
        <w:t xml:space="preserve">is </w:t>
      </w:r>
      <w:r w:rsidRPr="00507462">
        <w:rPr>
          <w:rFonts w:cs="Times New Roman"/>
          <w:lang w:val="en-US"/>
        </w:rPr>
        <w:t>based on conceptualizing it as a dyad. The</w:t>
      </w:r>
      <w:r w:rsidR="00BF2F8A" w:rsidRPr="00507462">
        <w:rPr>
          <w:rFonts w:cs="Times New Roman"/>
          <w:lang w:val="en-US"/>
        </w:rPr>
        <w:t xml:space="preserve"> conflict in Iraq’s</w:t>
      </w:r>
      <w:r w:rsidRPr="00507462">
        <w:rPr>
          <w:rFonts w:cs="Times New Roman"/>
          <w:lang w:val="en-US"/>
        </w:rPr>
        <w:t xml:space="preserve"> dyadic representation as a conflict between Iraq’s government and ISIS ignores ISIS battles with other conflict actors across Kurdish territories </w:t>
      </w:r>
      <w:r w:rsidR="0078180B" w:rsidRPr="00507462">
        <w:rPr>
          <w:rFonts w:cs="Times New Roman"/>
          <w:lang w:val="en-US"/>
        </w:rPr>
        <w:t xml:space="preserve">in </w:t>
      </w:r>
      <w:r w:rsidRPr="00507462">
        <w:rPr>
          <w:rFonts w:cs="Times New Roman"/>
          <w:lang w:val="en-US"/>
        </w:rPr>
        <w:t>Syria, Iraq, Turkey, and Iran. It omits the emergence of a new dominant actor, Syria’s government. The conflict shape’s shifting expansion into Syria remains an analytical blind spot.</w:t>
      </w:r>
    </w:p>
    <w:p w14:paraId="588EADAD" w14:textId="35290E46" w:rsidR="00D273A0" w:rsidRPr="00507462" w:rsidRDefault="00D273A0" w:rsidP="00D273A0">
      <w:pPr>
        <w:spacing w:after="0" w:line="276" w:lineRule="auto"/>
        <w:rPr>
          <w:rFonts w:cs="Times New Roman"/>
          <w:lang w:val="en-US"/>
        </w:rPr>
      </w:pPr>
    </w:p>
    <w:p w14:paraId="74A9B1E4" w14:textId="502AA430" w:rsidR="00D273A0" w:rsidRPr="00507462" w:rsidRDefault="006454FF" w:rsidP="00D273A0">
      <w:pPr>
        <w:spacing w:after="0" w:line="276" w:lineRule="auto"/>
        <w:rPr>
          <w:rFonts w:cs="Times New Roman"/>
          <w:lang w:val="en-US"/>
        </w:rPr>
      </w:pPr>
      <w:r w:rsidRPr="00507462">
        <w:rPr>
          <w:rFonts w:cs="Times New Roman"/>
          <w:noProof/>
          <w:lang w:val="en-US"/>
        </w:rPr>
        <w:object w:dxaOrig="12560" w:dyaOrig="3360" w14:anchorId="1BA8292D">
          <v:shape id="_x0000_i1025" type="#_x0000_t75" alt="" style="width:488.95pt;height:138.15pt;mso-width-percent:0;mso-height-percent:0;mso-width-percent:0;mso-height-percent:0" o:ole="">
            <v:imagedata r:id="rId31" o:title=""/>
          </v:shape>
          <o:OLEObject Type="Embed" ProgID="Excel.Sheet.12" ShapeID="_x0000_i1025" DrawAspect="Content" ObjectID="_1749456784" r:id="rId32"/>
        </w:object>
      </w:r>
    </w:p>
    <w:p w14:paraId="0E651C71" w14:textId="366587B4" w:rsidR="004048B6" w:rsidRDefault="004048B6" w:rsidP="00D273A0">
      <w:pPr>
        <w:spacing w:after="0" w:line="276" w:lineRule="auto"/>
        <w:jc w:val="center"/>
        <w:rPr>
          <w:rFonts w:cs="Times New Roman"/>
          <w:i/>
          <w:iCs/>
          <w:lang w:val="en-US"/>
        </w:rPr>
      </w:pPr>
    </w:p>
    <w:p w14:paraId="2D1A752F" w14:textId="41D55DD8" w:rsidR="00D273A0" w:rsidRPr="00507462" w:rsidRDefault="00D273A0" w:rsidP="000E5F23">
      <w:pPr>
        <w:spacing w:after="0" w:line="276" w:lineRule="auto"/>
        <w:jc w:val="left"/>
        <w:rPr>
          <w:rFonts w:cs="Times New Roman"/>
          <w:i/>
          <w:iCs/>
          <w:lang w:val="en-US"/>
        </w:rPr>
      </w:pPr>
      <w:r w:rsidRPr="00507462">
        <w:rPr>
          <w:rFonts w:cs="Times New Roman"/>
          <w:i/>
          <w:iCs/>
          <w:lang w:val="en-US"/>
        </w:rPr>
        <w:t>Table 9: Results of the alternative buffer specification. *SC means spatial change.</w:t>
      </w:r>
    </w:p>
    <w:p w14:paraId="69CEF7C0" w14:textId="58A0C6DD" w:rsidR="00AE73C0" w:rsidRPr="00507462" w:rsidRDefault="004048B6" w:rsidP="00AE73C0">
      <w:pPr>
        <w:spacing w:after="0" w:line="276" w:lineRule="auto"/>
        <w:rPr>
          <w:rFonts w:cs="Times New Roman"/>
          <w:i/>
          <w:iCs/>
          <w:lang w:val="en-US"/>
        </w:rPr>
      </w:pPr>
      <w:r w:rsidRPr="00507462">
        <w:rPr>
          <w:rFonts w:cs="Times New Roman"/>
          <w:noProof/>
          <w:lang w:val="en-US"/>
        </w:rPr>
        <w:lastRenderedPageBreak/>
        <mc:AlternateContent>
          <mc:Choice Requires="wps">
            <w:drawing>
              <wp:anchor distT="45720" distB="45720" distL="114300" distR="114300" simplePos="0" relativeHeight="251686912" behindDoc="1" locked="0" layoutInCell="1" allowOverlap="1" wp14:anchorId="6F7B07F3" wp14:editId="774D6649">
                <wp:simplePos x="0" y="0"/>
                <wp:positionH relativeFrom="column">
                  <wp:posOffset>5403215</wp:posOffset>
                </wp:positionH>
                <wp:positionV relativeFrom="paragraph">
                  <wp:posOffset>2618740</wp:posOffset>
                </wp:positionV>
                <wp:extent cx="657225" cy="1620520"/>
                <wp:effectExtent l="0" t="0" r="0" b="0"/>
                <wp:wrapTight wrapText="bothSides">
                  <wp:wrapPolygon edited="0">
                    <wp:start x="0" y="0"/>
                    <wp:lineTo x="0" y="21498"/>
                    <wp:lineTo x="21287" y="21498"/>
                    <wp:lineTo x="21287" y="0"/>
                    <wp:lineTo x="0" y="0"/>
                  </wp:wrapPolygon>
                </wp:wrapTight>
                <wp:docPr id="11491841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57225" cy="1620520"/>
                        </a:xfrm>
                        <a:prstGeom prst="rect">
                          <a:avLst/>
                        </a:prstGeom>
                        <a:solidFill>
                          <a:srgbClr val="FFFFFF"/>
                        </a:solidFill>
                        <a:ln w="9525">
                          <a:noFill/>
                          <a:miter lim="800000"/>
                          <a:headEnd/>
                          <a:tailEnd/>
                        </a:ln>
                      </wps:spPr>
                      <wps:txbx>
                        <w:txbxContent>
                          <w:p w14:paraId="11557D87" w14:textId="7EFDF5C5" w:rsidR="004048B6" w:rsidRDefault="004048B6" w:rsidP="004048B6">
                            <w:r>
                              <w:t>8.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7B07F3" id="_x0000_t202" coordsize="21600,21600" o:spt="202" path="m,l,21600r21600,l21600,xe">
                <v:stroke joinstyle="miter"/>
                <v:path gradientshapeok="t" o:connecttype="rect"/>
              </v:shapetype>
              <v:shape id="Text Box 2" o:spid="_x0000_s1026" type="#_x0000_t202" style="position:absolute;left:0;text-align:left;margin-left:425.45pt;margin-top:206.2pt;width:51.75pt;height:127.6pt;flip:x;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" stroked="f">
                <v:textbox>
                  <w:txbxContent>
                    <w:p w14:paraId="11557D87" w14:textId="7EFDF5C5" w:rsidR="004048B6" w:rsidRDefault="004048B6" w:rsidP="004048B6">
                      <w:r>
                        <w:t>8.2</w:t>
                      </w:r>
                    </w:p>
                  </w:txbxContent>
                </v:textbox>
                <w10:wrap type="tight"/>
              </v:shape>
            </w:pict>
          </mc:Fallback>
        </mc:AlternateContent>
      </w:r>
      <w:r w:rsidRPr="00507462">
        <w:rPr>
          <w:rFonts w:cs="Times New Roman"/>
          <w:noProof/>
          <w:lang w:val="en-US"/>
        </w:rPr>
        <mc:AlternateContent>
          <mc:Choice Requires="wps">
            <w:drawing>
              <wp:anchor distT="45720" distB="45720" distL="114300" distR="114300" simplePos="0" relativeHeight="251669504" behindDoc="0" locked="0" layoutInCell="1" allowOverlap="1" wp14:anchorId="0DB1AE54" wp14:editId="55680339">
                <wp:simplePos x="0" y="0"/>
                <wp:positionH relativeFrom="column">
                  <wp:posOffset>916420</wp:posOffset>
                </wp:positionH>
                <wp:positionV relativeFrom="paragraph">
                  <wp:posOffset>4520103</wp:posOffset>
                </wp:positionV>
                <wp:extent cx="367665" cy="2730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273050"/>
                        </a:xfrm>
                        <a:prstGeom prst="rect">
                          <a:avLst/>
                        </a:prstGeom>
                        <a:solidFill>
                          <a:srgbClr val="FFFFFF"/>
                        </a:solidFill>
                        <a:ln w="9525">
                          <a:noFill/>
                          <a:miter lim="800000"/>
                          <a:headEnd/>
                          <a:tailEnd/>
                        </a:ln>
                      </wps:spPr>
                      <wps:txbx>
                        <w:txbxContent>
                          <w:p w14:paraId="229BDE1F" w14:textId="6FCA71F0" w:rsidR="00053F93" w:rsidRDefault="005354BF" w:rsidP="00053F93">
                            <w:r>
                              <w:t>8</w:t>
                            </w:r>
                            <w:r w:rsidR="00053F93">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1AE54" id="_x0000_s1027" type="#_x0000_t202" style="position:absolute;left:0;text-align:left;margin-left:72.15pt;margin-top:355.9pt;width:28.95pt;height:21.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" stroked="f">
                <v:textbox>
                  <w:txbxContent>
                    <w:p w14:paraId="229BDE1F" w14:textId="6FCA71F0" w:rsidR="00053F93" w:rsidRDefault="005354BF" w:rsidP="00053F93">
                      <w:r>
                        <w:t>8</w:t>
                      </w:r>
                      <w:r w:rsidR="00053F93">
                        <w:t>.3</w:t>
                      </w:r>
                    </w:p>
                  </w:txbxContent>
                </v:textbox>
                <w10:wrap type="square"/>
              </v:shape>
            </w:pict>
          </mc:Fallback>
        </mc:AlternateContent>
      </w:r>
      <w:r w:rsidR="00C40A82" w:rsidRPr="00507462">
        <w:rPr>
          <w:rFonts w:cs="Times New Roman"/>
          <w:noProof/>
          <w:lang w:val="en-US"/>
        </w:rPr>
        <mc:AlternateContent>
          <mc:Choice Requires="wps">
            <w:drawing>
              <wp:anchor distT="45720" distB="45720" distL="114300" distR="114300" simplePos="0" relativeHeight="251659264" behindDoc="0" locked="0" layoutInCell="1" allowOverlap="1" wp14:anchorId="22925B14" wp14:editId="720CBBB0">
                <wp:simplePos x="0" y="0"/>
                <wp:positionH relativeFrom="column">
                  <wp:posOffset>252240</wp:posOffset>
                </wp:positionH>
                <wp:positionV relativeFrom="paragraph">
                  <wp:posOffset>2426335</wp:posOffset>
                </wp:positionV>
                <wp:extent cx="367665" cy="273050"/>
                <wp:effectExtent l="0" t="0" r="635"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273050"/>
                        </a:xfrm>
                        <a:prstGeom prst="rect">
                          <a:avLst/>
                        </a:prstGeom>
                        <a:solidFill>
                          <a:srgbClr val="FFFFFF"/>
                        </a:solidFill>
                        <a:ln w="9525">
                          <a:noFill/>
                          <a:miter lim="800000"/>
                          <a:headEnd/>
                          <a:tailEnd/>
                        </a:ln>
                      </wps:spPr>
                      <wps:txbx>
                        <w:txbxContent>
                          <w:p w14:paraId="7F34C460" w14:textId="4481E944" w:rsidR="00053F93" w:rsidRDefault="005354BF">
                            <w:r>
                              <w:t>8</w:t>
                            </w:r>
                            <w:r w:rsidR="00053F93">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25B14" id="_x0000_s1028" type="#_x0000_t202" style="position:absolute;left:0;text-align:left;margin-left:19.85pt;margin-top:191.05pt;width:28.95pt;height:2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" stroked="f">
                <v:textbox>
                  <w:txbxContent>
                    <w:p w14:paraId="7F34C460" w14:textId="4481E944" w:rsidR="00053F93" w:rsidRDefault="005354BF">
                      <w:r>
                        <w:t>8</w:t>
                      </w:r>
                      <w:r w:rsidR="00053F93">
                        <w:t>.1</w:t>
                      </w:r>
                    </w:p>
                  </w:txbxContent>
                </v:textbox>
                <w10:wrap type="square"/>
              </v:shape>
            </w:pict>
          </mc:Fallback>
        </mc:AlternateContent>
      </w:r>
      <w:r w:rsidR="00053F93" w:rsidRPr="00507462">
        <w:rPr>
          <w:rFonts w:cs="Times New Roman"/>
          <w:noProof/>
          <w:lang w:val="en-US"/>
        </w:rPr>
        <w:drawing>
          <wp:anchor distT="0" distB="0" distL="114300" distR="114300" simplePos="0" relativeHeight="251649024" behindDoc="0" locked="0" layoutInCell="1" allowOverlap="1" wp14:anchorId="12313F3B" wp14:editId="056F55FA">
            <wp:simplePos x="0" y="0"/>
            <wp:positionH relativeFrom="column">
              <wp:posOffset>1289685</wp:posOffset>
            </wp:positionH>
            <wp:positionV relativeFrom="paragraph">
              <wp:posOffset>2620315</wp:posOffset>
            </wp:positionV>
            <wp:extent cx="3548352" cy="2376000"/>
            <wp:effectExtent l="0" t="0" r="0" b="0"/>
            <wp:wrapSquare wrapText="bothSides"/>
            <wp:docPr id="43" name="Picture 4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8352" cy="2376000"/>
                    </a:xfrm>
                    <a:prstGeom prst="rect">
                      <a:avLst/>
                    </a:prstGeom>
                  </pic:spPr>
                </pic:pic>
              </a:graphicData>
            </a:graphic>
            <wp14:sizeRelH relativeFrom="page">
              <wp14:pctWidth>0</wp14:pctWidth>
            </wp14:sizeRelH>
            <wp14:sizeRelV relativeFrom="page">
              <wp14:pctHeight>0</wp14:pctHeight>
            </wp14:sizeRelV>
          </wp:anchor>
        </w:drawing>
      </w:r>
      <w:r w:rsidR="00AE73C0" w:rsidRPr="00507462">
        <w:rPr>
          <w:rFonts w:cs="Times New Roman"/>
          <w:noProof/>
          <w:lang w:val="en-US"/>
        </w:rPr>
        <w:drawing>
          <wp:anchor distT="0" distB="0" distL="114300" distR="114300" simplePos="0" relativeHeight="251641856" behindDoc="0" locked="0" layoutInCell="1" allowOverlap="1" wp14:anchorId="6FC694D6" wp14:editId="1115A4C1">
            <wp:simplePos x="0" y="0"/>
            <wp:positionH relativeFrom="column">
              <wp:posOffset>2998703</wp:posOffset>
            </wp:positionH>
            <wp:positionV relativeFrom="paragraph">
              <wp:posOffset>305</wp:posOffset>
            </wp:positionV>
            <wp:extent cx="3063240" cy="25285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3063240" cy="2528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73C0" w:rsidRPr="00507462">
        <w:rPr>
          <w:rFonts w:cs="Times New Roman"/>
          <w:noProof/>
          <w:lang w:val="en-US"/>
        </w:rPr>
        <w:drawing>
          <wp:anchor distT="0" distB="0" distL="114300" distR="114300" simplePos="0" relativeHeight="251634688" behindDoc="0" locked="0" layoutInCell="1" allowOverlap="1" wp14:anchorId="1C342B44" wp14:editId="6F40A7B6">
            <wp:simplePos x="0" y="0"/>
            <wp:positionH relativeFrom="column">
              <wp:posOffset>-54659</wp:posOffset>
            </wp:positionH>
            <wp:positionV relativeFrom="paragraph">
              <wp:posOffset>442</wp:posOffset>
            </wp:positionV>
            <wp:extent cx="2979420" cy="2529840"/>
            <wp:effectExtent l="0" t="0" r="5080" b="0"/>
            <wp:wrapSquare wrapText="bothSides"/>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2979420" cy="2529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CED532" w14:textId="77777777" w:rsidR="0080674F" w:rsidRDefault="0080674F" w:rsidP="00AE73C0">
      <w:pPr>
        <w:spacing w:after="0" w:line="276" w:lineRule="auto"/>
        <w:rPr>
          <w:rFonts w:cs="Times New Roman"/>
          <w:i/>
          <w:iCs/>
          <w:lang w:val="en-US"/>
        </w:rPr>
      </w:pPr>
    </w:p>
    <w:p w14:paraId="1BAB9299" w14:textId="77777777" w:rsidR="0080674F" w:rsidRDefault="0080674F" w:rsidP="00AE73C0">
      <w:pPr>
        <w:spacing w:after="0" w:line="276" w:lineRule="auto"/>
        <w:rPr>
          <w:rFonts w:cs="Times New Roman"/>
          <w:i/>
          <w:iCs/>
          <w:lang w:val="en-US"/>
        </w:rPr>
      </w:pPr>
    </w:p>
    <w:p w14:paraId="16E427E7" w14:textId="77777777" w:rsidR="0080674F" w:rsidRDefault="0080674F" w:rsidP="00AE73C0">
      <w:pPr>
        <w:spacing w:after="0" w:line="276" w:lineRule="auto"/>
        <w:rPr>
          <w:rFonts w:cs="Times New Roman"/>
          <w:i/>
          <w:iCs/>
          <w:lang w:val="en-US"/>
        </w:rPr>
      </w:pPr>
    </w:p>
    <w:p w14:paraId="0795B9F5" w14:textId="77777777" w:rsidR="0080674F" w:rsidRDefault="0080674F" w:rsidP="00AE73C0">
      <w:pPr>
        <w:spacing w:after="0" w:line="276" w:lineRule="auto"/>
        <w:rPr>
          <w:rFonts w:cs="Times New Roman"/>
          <w:i/>
          <w:iCs/>
          <w:lang w:val="en-US"/>
        </w:rPr>
      </w:pPr>
    </w:p>
    <w:p w14:paraId="576D9DCB" w14:textId="77777777" w:rsidR="0080674F" w:rsidRDefault="0080674F" w:rsidP="00AE73C0">
      <w:pPr>
        <w:spacing w:after="0" w:line="276" w:lineRule="auto"/>
        <w:rPr>
          <w:rFonts w:cs="Times New Roman"/>
          <w:i/>
          <w:iCs/>
          <w:lang w:val="en-US"/>
        </w:rPr>
      </w:pPr>
    </w:p>
    <w:p w14:paraId="1D31E9B9" w14:textId="77777777" w:rsidR="0080674F" w:rsidRDefault="0080674F" w:rsidP="00AE73C0">
      <w:pPr>
        <w:spacing w:after="0" w:line="276" w:lineRule="auto"/>
        <w:rPr>
          <w:rFonts w:cs="Times New Roman"/>
          <w:i/>
          <w:iCs/>
          <w:lang w:val="en-US"/>
        </w:rPr>
      </w:pPr>
    </w:p>
    <w:p w14:paraId="19042ADB" w14:textId="77777777" w:rsidR="0080674F" w:rsidRDefault="0080674F" w:rsidP="00AE73C0">
      <w:pPr>
        <w:spacing w:after="0" w:line="276" w:lineRule="auto"/>
        <w:rPr>
          <w:rFonts w:cs="Times New Roman"/>
          <w:i/>
          <w:iCs/>
          <w:lang w:val="en-US"/>
        </w:rPr>
      </w:pPr>
    </w:p>
    <w:p w14:paraId="4B3D4330" w14:textId="77777777" w:rsidR="0080674F" w:rsidRDefault="0080674F" w:rsidP="00AE73C0">
      <w:pPr>
        <w:spacing w:after="0" w:line="276" w:lineRule="auto"/>
        <w:rPr>
          <w:rFonts w:cs="Times New Roman"/>
          <w:i/>
          <w:iCs/>
          <w:lang w:val="en-US"/>
        </w:rPr>
      </w:pPr>
    </w:p>
    <w:p w14:paraId="37F0942E" w14:textId="77777777" w:rsidR="0080674F" w:rsidRDefault="0080674F" w:rsidP="00AE73C0">
      <w:pPr>
        <w:spacing w:after="0" w:line="276" w:lineRule="auto"/>
        <w:rPr>
          <w:rFonts w:cs="Times New Roman"/>
          <w:i/>
          <w:iCs/>
          <w:lang w:val="en-US"/>
        </w:rPr>
      </w:pPr>
    </w:p>
    <w:p w14:paraId="50C4B9C5" w14:textId="77777777" w:rsidR="0080674F" w:rsidRDefault="0080674F" w:rsidP="00AE73C0">
      <w:pPr>
        <w:spacing w:after="0" w:line="276" w:lineRule="auto"/>
        <w:rPr>
          <w:rFonts w:cs="Times New Roman"/>
          <w:i/>
          <w:iCs/>
          <w:lang w:val="en-US"/>
        </w:rPr>
      </w:pPr>
    </w:p>
    <w:p w14:paraId="0E7C7657" w14:textId="77777777" w:rsidR="0080674F" w:rsidRDefault="0080674F" w:rsidP="00AE73C0">
      <w:pPr>
        <w:spacing w:after="0" w:line="276" w:lineRule="auto"/>
        <w:rPr>
          <w:rFonts w:cs="Times New Roman"/>
          <w:i/>
          <w:iCs/>
          <w:lang w:val="en-US"/>
        </w:rPr>
      </w:pPr>
    </w:p>
    <w:p w14:paraId="1464EE40" w14:textId="77777777" w:rsidR="0080674F" w:rsidRDefault="0080674F" w:rsidP="00AE73C0">
      <w:pPr>
        <w:spacing w:after="0" w:line="276" w:lineRule="auto"/>
        <w:rPr>
          <w:rFonts w:cs="Times New Roman"/>
          <w:i/>
          <w:iCs/>
          <w:lang w:val="en-US"/>
        </w:rPr>
      </w:pPr>
    </w:p>
    <w:p w14:paraId="12289C2C" w14:textId="77777777" w:rsidR="0080674F" w:rsidRDefault="0080674F" w:rsidP="00AE73C0">
      <w:pPr>
        <w:spacing w:after="0" w:line="276" w:lineRule="auto"/>
        <w:rPr>
          <w:rFonts w:cs="Times New Roman"/>
          <w:i/>
          <w:iCs/>
          <w:lang w:val="en-US"/>
        </w:rPr>
      </w:pPr>
    </w:p>
    <w:p w14:paraId="085C6F87" w14:textId="77777777" w:rsidR="0080674F" w:rsidRPr="00507462" w:rsidRDefault="0080674F" w:rsidP="00AE73C0">
      <w:pPr>
        <w:spacing w:after="0" w:line="276" w:lineRule="auto"/>
        <w:rPr>
          <w:rFonts w:cs="Times New Roman"/>
          <w:i/>
          <w:iCs/>
          <w:lang w:val="en-US"/>
        </w:rPr>
      </w:pPr>
    </w:p>
    <w:p w14:paraId="3F8B3F20" w14:textId="6FBA41CB" w:rsidR="00AE73C0" w:rsidRPr="00507462" w:rsidRDefault="00AE73C0" w:rsidP="00BE1628">
      <w:pPr>
        <w:spacing w:after="0" w:line="276" w:lineRule="auto"/>
        <w:rPr>
          <w:rFonts w:cs="Times New Roman"/>
          <w:i/>
          <w:iCs/>
          <w:lang w:val="en-US"/>
        </w:rPr>
      </w:pPr>
      <w:r w:rsidRPr="00507462">
        <w:rPr>
          <w:rFonts w:cs="Times New Roman"/>
          <w:i/>
          <w:iCs/>
          <w:lang w:val="en-US"/>
        </w:rPr>
        <w:t>Figure</w:t>
      </w:r>
      <w:r w:rsidR="00784A59" w:rsidRPr="00507462">
        <w:rPr>
          <w:rFonts w:cs="Times New Roman"/>
          <w:i/>
          <w:iCs/>
          <w:lang w:val="en-US"/>
        </w:rPr>
        <w:t xml:space="preserve"> </w:t>
      </w:r>
      <w:r w:rsidR="005354BF">
        <w:rPr>
          <w:rFonts w:cs="Times New Roman"/>
          <w:i/>
          <w:iCs/>
          <w:lang w:val="en-US"/>
        </w:rPr>
        <w:t>8</w:t>
      </w:r>
      <w:r w:rsidRPr="00507462">
        <w:rPr>
          <w:rFonts w:cs="Times New Roman"/>
          <w:i/>
          <w:iCs/>
          <w:lang w:val="en-US"/>
        </w:rPr>
        <w:t>: Multi-actor conceptualization of the conflict (</w:t>
      </w:r>
      <w:r w:rsidR="005354BF">
        <w:rPr>
          <w:rFonts w:cs="Times New Roman"/>
          <w:i/>
          <w:iCs/>
          <w:lang w:val="en-US"/>
        </w:rPr>
        <w:t>8</w:t>
      </w:r>
      <w:r w:rsidR="0078180B" w:rsidRPr="00507462">
        <w:rPr>
          <w:rFonts w:cs="Times New Roman"/>
          <w:i/>
          <w:iCs/>
          <w:lang w:val="en-US"/>
        </w:rPr>
        <w:t>.1</w:t>
      </w:r>
      <w:r w:rsidRPr="00507462">
        <w:rPr>
          <w:rFonts w:cs="Times New Roman"/>
          <w:i/>
          <w:iCs/>
          <w:lang w:val="en-US"/>
        </w:rPr>
        <w:t>) and dyad Government of Iraq and ISIS (</w:t>
      </w:r>
      <w:r w:rsidR="005354BF">
        <w:rPr>
          <w:rFonts w:cs="Times New Roman"/>
          <w:i/>
          <w:iCs/>
          <w:lang w:val="en-US"/>
        </w:rPr>
        <w:t>8</w:t>
      </w:r>
      <w:r w:rsidR="0078180B" w:rsidRPr="00507462">
        <w:rPr>
          <w:rFonts w:cs="Times New Roman"/>
          <w:i/>
          <w:iCs/>
          <w:lang w:val="en-US"/>
        </w:rPr>
        <w:t>.2</w:t>
      </w:r>
      <w:r w:rsidRPr="00507462">
        <w:rPr>
          <w:rFonts w:cs="Times New Roman"/>
          <w:i/>
          <w:iCs/>
          <w:lang w:val="en-US"/>
        </w:rPr>
        <w:t>), with the conflict shape in light and conflict hotspots in dark color, respectively. Conflict events with the involvement of ISIS in 2013 (</w:t>
      </w:r>
      <w:r w:rsidR="005354BF">
        <w:rPr>
          <w:rFonts w:cs="Times New Roman"/>
          <w:i/>
          <w:iCs/>
          <w:lang w:val="en-US"/>
        </w:rPr>
        <w:t>8</w:t>
      </w:r>
      <w:r w:rsidR="0078180B" w:rsidRPr="00507462">
        <w:rPr>
          <w:rFonts w:cs="Times New Roman"/>
          <w:i/>
          <w:iCs/>
          <w:lang w:val="en-US"/>
        </w:rPr>
        <w:t>.3</w:t>
      </w:r>
      <w:r w:rsidRPr="00507462">
        <w:rPr>
          <w:rFonts w:cs="Times New Roman"/>
          <w:i/>
          <w:iCs/>
          <w:lang w:val="en-US"/>
        </w:rPr>
        <w:t>). Gr</w:t>
      </w:r>
      <w:r w:rsidR="00C15F10" w:rsidRPr="00507462">
        <w:rPr>
          <w:rFonts w:cs="Times New Roman"/>
          <w:i/>
          <w:iCs/>
          <w:lang w:val="en-US"/>
        </w:rPr>
        <w:t>a</w:t>
      </w:r>
      <w:r w:rsidRPr="00507462">
        <w:rPr>
          <w:rFonts w:cs="Times New Roman"/>
          <w:i/>
          <w:iCs/>
          <w:lang w:val="en-US"/>
        </w:rPr>
        <w:t>y polygon and red circles represent the conflict shape and conflict events, respectively, per the multi-actor conceptualization proposed in this article.</w:t>
      </w:r>
    </w:p>
    <w:p w14:paraId="2AEB57C2" w14:textId="2BB8873E" w:rsidR="00085484" w:rsidRPr="00507462" w:rsidRDefault="00085484" w:rsidP="00EE17FE">
      <w:pPr>
        <w:spacing w:after="0" w:line="276" w:lineRule="auto"/>
        <w:rPr>
          <w:rFonts w:cs="Times New Roman"/>
          <w:lang w:val="en-US"/>
        </w:rPr>
      </w:pPr>
    </w:p>
    <w:p w14:paraId="7D3092DF" w14:textId="77777777" w:rsidR="00E3477C" w:rsidRPr="00507462" w:rsidRDefault="00E3477C" w:rsidP="00E3477C">
      <w:pPr>
        <w:pStyle w:val="Heading2"/>
        <w:spacing w:line="276" w:lineRule="auto"/>
        <w:rPr>
          <w:rFonts w:cs="Times New Roman"/>
        </w:rPr>
      </w:pPr>
      <w:r w:rsidRPr="00507462">
        <w:rPr>
          <w:rFonts w:cs="Times New Roman"/>
        </w:rPr>
        <w:t xml:space="preserve">Alternative operationalization of the conflict shape: </w:t>
      </w:r>
      <w:proofErr w:type="spellStart"/>
      <w:r w:rsidRPr="00507462">
        <w:rPr>
          <w:rFonts w:cs="Times New Roman"/>
        </w:rPr>
        <w:t>Wzone</w:t>
      </w:r>
      <w:proofErr w:type="spellEnd"/>
      <w:r w:rsidRPr="00507462">
        <w:rPr>
          <w:rFonts w:cs="Times New Roman"/>
        </w:rPr>
        <w:t xml:space="preserve"> dataset </w:t>
      </w:r>
    </w:p>
    <w:p w14:paraId="065438B8" w14:textId="57475136" w:rsidR="00EB3993" w:rsidRDefault="00E3477C" w:rsidP="00EE17FE">
      <w:pPr>
        <w:spacing w:after="0" w:line="276" w:lineRule="auto"/>
        <w:rPr>
          <w:rFonts w:cs="Times New Roman"/>
          <w:lang w:val="en-US"/>
        </w:rPr>
      </w:pPr>
      <w:r w:rsidRPr="00507462">
        <w:rPr>
          <w:rFonts w:cs="Times New Roman"/>
          <w:lang w:val="en-US"/>
        </w:rPr>
        <w:t xml:space="preserve">We construct polygons from </w:t>
      </w:r>
      <w:r w:rsidRPr="00507462">
        <w:rPr>
          <w:rFonts w:cs="Times New Roman"/>
          <w:lang w:val="en-US"/>
        </w:rPr>
        <w:fldChar w:fldCharType="begin"/>
      </w:r>
      <w:r>
        <w:rPr>
          <w:rFonts w:cs="Times New Roman"/>
          <w:lang w:val="en-US"/>
        </w:rPr>
        <w:instrText xml:space="preserve"> ADDIN ZOTERO_ITEM CSL_CITATION {"citationID":"1sMRsHph","properties":{"formattedCitation":"(Kikuta, 2022)","plainCitation":"(Kikuta, 2022)","dontUpdate":true,"noteIndex":0},"citationItems":[{"id":2706,"uris":["http://zotero.org/groups/2700094/items/29DN3UV4"],"itemData":{"id":2706,"type":"article-journal","abstract":"Abstract\n            \n              Where do armed conflicts occur? In applied studies, we may take ad hoc approaches to answer this question. In some regression studies, for instance, a single conflict event can cause an entire province to be classified as a conflict zone. In this paper, I fill this void of knowledge by developing a machine learning method that is less dependent on the areal-unit assumptions and can flexibly estimate conflict zones. I apply the method to a conflict event dataset and create a new dataset of conflict zones. A replication of Daskin and Pringle (2018,\n              Nature\n              553, 328–332) with the new dataset indicates that the effect of civil war on mammal populations is much smaller than the original estimate.","container-title":"Political Science Research and Methods","DOI":"10.1017/psrm.2020.16","ISSN":"2049-8470, 2049-8489","issue":"1","journalAbbreviation":"PSRM","language":"en","page":"97-115","source":"DOI.org (Crossref)","title":"A new geography of civil war: a machine learning approach to measuring the zones of armed conflicts","title-short":"A new geography of civil war","volume":"10","author":[{"family":"Kikuta","given":"Kyosuke"}],"issued":{"date-parts":[["2022",1]]}}}],"schema":"https://github.com/citation-style-language/schema/raw/master/csl-citation.json"} </w:instrText>
      </w:r>
      <w:r w:rsidRPr="00507462">
        <w:rPr>
          <w:rFonts w:cs="Times New Roman"/>
          <w:lang w:val="en-US"/>
        </w:rPr>
        <w:fldChar w:fldCharType="separate"/>
      </w:r>
      <w:r w:rsidRPr="00507462">
        <w:rPr>
          <w:rFonts w:cs="Times New Roman"/>
          <w:noProof/>
          <w:lang w:val="en-US"/>
        </w:rPr>
        <w:t>Kikuta's (2022)</w:t>
      </w:r>
      <w:r w:rsidRPr="00507462">
        <w:rPr>
          <w:rFonts w:cs="Times New Roman"/>
          <w:lang w:val="en-US"/>
        </w:rPr>
        <w:fldChar w:fldCharType="end"/>
      </w:r>
      <w:r w:rsidRPr="00507462">
        <w:rPr>
          <w:rFonts w:cs="Times New Roman"/>
          <w:lang w:val="en-US"/>
        </w:rPr>
        <w:t xml:space="preserve"> </w:t>
      </w:r>
      <w:proofErr w:type="spellStart"/>
      <w:r w:rsidRPr="00507462">
        <w:rPr>
          <w:rFonts w:cs="Times New Roman"/>
          <w:lang w:val="en-US"/>
        </w:rPr>
        <w:t>Wzone</w:t>
      </w:r>
      <w:proofErr w:type="spellEnd"/>
      <w:r w:rsidRPr="00507462">
        <w:rPr>
          <w:rFonts w:cs="Times New Roman"/>
          <w:lang w:val="en-US"/>
        </w:rPr>
        <w:t xml:space="preserve"> dataset as an alternative to the conflict shapes. The </w:t>
      </w:r>
      <w:proofErr w:type="spellStart"/>
      <w:r w:rsidRPr="00507462">
        <w:rPr>
          <w:rFonts w:cs="Times New Roman"/>
          <w:lang w:val="en-US"/>
        </w:rPr>
        <w:t>Wzone</w:t>
      </w:r>
      <w:proofErr w:type="spellEnd"/>
      <w:r w:rsidRPr="00507462">
        <w:rPr>
          <w:rFonts w:cs="Times New Roman"/>
          <w:lang w:val="en-US"/>
        </w:rPr>
        <w:t xml:space="preserve"> Dataset relies on UCDP GED data and provides daily polygons for conflict dyads and armed conflicts. Unlike conflict shapes, </w:t>
      </w:r>
      <w:proofErr w:type="spellStart"/>
      <w:r w:rsidRPr="00507462">
        <w:rPr>
          <w:rFonts w:cs="Times New Roman"/>
          <w:lang w:val="en-US"/>
        </w:rPr>
        <w:t>Wzone</w:t>
      </w:r>
      <w:proofErr w:type="spellEnd"/>
      <w:r w:rsidRPr="00507462">
        <w:rPr>
          <w:rFonts w:cs="Times New Roman"/>
          <w:lang w:val="en-US"/>
        </w:rPr>
        <w:t xml:space="preserve"> polygons apply weights to conflict events based on the number of casualties assigned to a given conflict event. Figure </w:t>
      </w:r>
      <w:r>
        <w:rPr>
          <w:rFonts w:cs="Times New Roman"/>
          <w:lang w:val="en-US"/>
        </w:rPr>
        <w:t>9</w:t>
      </w:r>
      <w:r w:rsidRPr="00507462">
        <w:rPr>
          <w:rFonts w:cs="Times New Roman"/>
          <w:lang w:val="en-US"/>
        </w:rPr>
        <w:t xml:space="preserve"> shows </w:t>
      </w:r>
      <w:proofErr w:type="spellStart"/>
      <w:r w:rsidRPr="00507462">
        <w:rPr>
          <w:rFonts w:cs="Times New Roman"/>
          <w:lang w:val="en-US"/>
        </w:rPr>
        <w:t>Wzone</w:t>
      </w:r>
      <w:proofErr w:type="spellEnd"/>
      <w:r w:rsidRPr="00507462">
        <w:rPr>
          <w:rFonts w:cs="Times New Roman"/>
          <w:lang w:val="en-US"/>
        </w:rPr>
        <w:t xml:space="preserve"> polygons with respect to the conflict events relevant to the </w:t>
      </w:r>
      <w:r w:rsidR="00EB3993">
        <w:rPr>
          <w:rFonts w:cs="Times New Roman"/>
          <w:lang w:val="en-US"/>
        </w:rPr>
        <w:t>armed conflict in the Lake Chad region</w:t>
      </w:r>
      <w:r w:rsidRPr="00507462">
        <w:rPr>
          <w:rFonts w:cs="Times New Roman"/>
          <w:lang w:val="en-US"/>
        </w:rPr>
        <w:t xml:space="preserve"> in 2011 (</w:t>
      </w:r>
      <w:r>
        <w:rPr>
          <w:rFonts w:cs="Times New Roman"/>
          <w:lang w:val="en-US"/>
        </w:rPr>
        <w:t>9</w:t>
      </w:r>
      <w:r w:rsidRPr="00507462">
        <w:rPr>
          <w:rFonts w:cs="Times New Roman"/>
          <w:lang w:val="en-US"/>
        </w:rPr>
        <w:t>.1) and 2016 (</w:t>
      </w:r>
      <w:r>
        <w:rPr>
          <w:rFonts w:cs="Times New Roman"/>
          <w:lang w:val="en-US"/>
        </w:rPr>
        <w:t>9</w:t>
      </w:r>
      <w:r w:rsidRPr="00507462">
        <w:rPr>
          <w:rFonts w:cs="Times New Roman"/>
          <w:lang w:val="en-US"/>
        </w:rPr>
        <w:t>.</w:t>
      </w:r>
      <w:r>
        <w:rPr>
          <w:rFonts w:cs="Times New Roman"/>
          <w:lang w:val="en-US"/>
        </w:rPr>
        <w:t>2</w:t>
      </w:r>
      <w:r w:rsidRPr="00507462">
        <w:rPr>
          <w:rFonts w:cs="Times New Roman"/>
          <w:lang w:val="en-US"/>
        </w:rPr>
        <w:t xml:space="preserve">). The </w:t>
      </w:r>
      <w:proofErr w:type="spellStart"/>
      <w:r w:rsidRPr="00507462">
        <w:rPr>
          <w:rFonts w:cs="Times New Roman"/>
          <w:lang w:val="en-US"/>
        </w:rPr>
        <w:t>Wzone</w:t>
      </w:r>
      <w:proofErr w:type="spellEnd"/>
      <w:r w:rsidRPr="00507462">
        <w:rPr>
          <w:rFonts w:cs="Times New Roman"/>
          <w:lang w:val="en-US"/>
        </w:rPr>
        <w:t xml:space="preserve"> polygon for 2011 does not overlap with some of the conflict events. There are no </w:t>
      </w:r>
      <w:proofErr w:type="spellStart"/>
      <w:r w:rsidRPr="00507462">
        <w:rPr>
          <w:rFonts w:cs="Times New Roman"/>
          <w:lang w:val="en-US"/>
        </w:rPr>
        <w:t>Wzone</w:t>
      </w:r>
      <w:proofErr w:type="spellEnd"/>
      <w:r w:rsidRPr="00507462">
        <w:rPr>
          <w:rFonts w:cs="Times New Roman"/>
          <w:lang w:val="en-US"/>
        </w:rPr>
        <w:t xml:space="preserve"> polygons for the Hausa-Fulani and Hausa-</w:t>
      </w:r>
      <w:proofErr w:type="spellStart"/>
      <w:r w:rsidRPr="00507462">
        <w:rPr>
          <w:rFonts w:cs="Times New Roman"/>
          <w:lang w:val="en-US"/>
        </w:rPr>
        <w:t>Sayawa</w:t>
      </w:r>
      <w:proofErr w:type="spellEnd"/>
      <w:r w:rsidRPr="00507462">
        <w:rPr>
          <w:rFonts w:cs="Times New Roman"/>
          <w:lang w:val="en-US"/>
        </w:rPr>
        <w:t xml:space="preserve"> dyads. The </w:t>
      </w:r>
      <w:proofErr w:type="spellStart"/>
      <w:r w:rsidRPr="00507462">
        <w:rPr>
          <w:rFonts w:cs="Times New Roman"/>
          <w:lang w:val="en-US"/>
        </w:rPr>
        <w:t>Wzone</w:t>
      </w:r>
      <w:proofErr w:type="spellEnd"/>
      <w:r w:rsidRPr="00507462">
        <w:rPr>
          <w:rFonts w:cs="Times New Roman"/>
          <w:lang w:val="en-US"/>
        </w:rPr>
        <w:t xml:space="preserve"> polygon for 2016 covers a large area without conflict event. </w:t>
      </w:r>
    </w:p>
    <w:p w14:paraId="6BABC23B" w14:textId="77777777" w:rsidR="00EB3993" w:rsidRDefault="00EB3993" w:rsidP="00EE17FE">
      <w:pPr>
        <w:spacing w:after="0" w:line="276" w:lineRule="auto"/>
        <w:rPr>
          <w:rFonts w:cs="Times New Roman"/>
          <w:lang w:val="en-US"/>
        </w:rPr>
      </w:pPr>
    </w:p>
    <w:p w14:paraId="1BB62F72" w14:textId="4AB4A9B2" w:rsidR="00E046D0" w:rsidRPr="00507462" w:rsidRDefault="004048B6" w:rsidP="00EE17FE">
      <w:pPr>
        <w:spacing w:after="0" w:line="276" w:lineRule="auto"/>
        <w:rPr>
          <w:rFonts w:cs="Times New Roman"/>
          <w:lang w:val="en-US"/>
        </w:rPr>
      </w:pPr>
      <w:r w:rsidRPr="00507462">
        <w:rPr>
          <w:rFonts w:cs="Times New Roman"/>
          <w:noProof/>
          <w:lang w:val="en-US"/>
        </w:rPr>
        <w:lastRenderedPageBreak/>
        <mc:AlternateContent>
          <mc:Choice Requires="wps">
            <w:drawing>
              <wp:anchor distT="45720" distB="45720" distL="114300" distR="114300" simplePos="0" relativeHeight="251674624" behindDoc="0" locked="0" layoutInCell="1" allowOverlap="1" wp14:anchorId="5838BBC2" wp14:editId="60FFA928">
                <wp:simplePos x="0" y="0"/>
                <wp:positionH relativeFrom="column">
                  <wp:posOffset>3025717</wp:posOffset>
                </wp:positionH>
                <wp:positionV relativeFrom="paragraph">
                  <wp:posOffset>75507</wp:posOffset>
                </wp:positionV>
                <wp:extent cx="367665" cy="27305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273050"/>
                        </a:xfrm>
                        <a:prstGeom prst="rect">
                          <a:avLst/>
                        </a:prstGeom>
                        <a:solidFill>
                          <a:srgbClr val="FFFFFF"/>
                        </a:solidFill>
                        <a:ln w="9525">
                          <a:noFill/>
                          <a:miter lim="800000"/>
                          <a:headEnd/>
                          <a:tailEnd/>
                        </a:ln>
                      </wps:spPr>
                      <wps:txbx>
                        <w:txbxContent>
                          <w:p w14:paraId="45796433" w14:textId="46DEB0E4" w:rsidR="00E046D0" w:rsidRDefault="00740E34" w:rsidP="00E046D0">
                            <w:r>
                              <w:t>9</w:t>
                            </w:r>
                            <w:r w:rsidR="00E046D0">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38BBC2" id="_x0000_s1029" type="#_x0000_t202" style="position:absolute;left:0;text-align:left;margin-left:238.25pt;margin-top:5.95pt;width:28.95pt;height:2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" stroked="f">
                <v:textbox>
                  <w:txbxContent>
                    <w:p w14:paraId="45796433" w14:textId="46DEB0E4" w:rsidR="00E046D0" w:rsidRDefault="00740E34" w:rsidP="00E046D0">
                      <w:r>
                        <w:t>9</w:t>
                      </w:r>
                      <w:r w:rsidR="00E046D0">
                        <w:t>.1</w:t>
                      </w:r>
                    </w:p>
                  </w:txbxContent>
                </v:textbox>
                <w10:wrap type="square"/>
              </v:shape>
            </w:pict>
          </mc:Fallback>
        </mc:AlternateContent>
      </w:r>
      <w:r w:rsidR="00784A59" w:rsidRPr="00507462">
        <w:rPr>
          <w:rFonts w:cs="Times New Roman"/>
          <w:noProof/>
          <w:lang w:val="en-US"/>
        </w:rPr>
        <w:drawing>
          <wp:anchor distT="0" distB="0" distL="114300" distR="114300" simplePos="0" relativeHeight="251650048" behindDoc="1" locked="0" layoutInCell="1" allowOverlap="1" wp14:anchorId="0F0EAE07" wp14:editId="518CBC74">
            <wp:simplePos x="0" y="0"/>
            <wp:positionH relativeFrom="column">
              <wp:posOffset>-27940</wp:posOffset>
            </wp:positionH>
            <wp:positionV relativeFrom="paragraph">
              <wp:posOffset>3876</wp:posOffset>
            </wp:positionV>
            <wp:extent cx="5729605" cy="2371725"/>
            <wp:effectExtent l="0" t="0" r="0" b="3175"/>
            <wp:wrapTight wrapText="bothSides">
              <wp:wrapPolygon edited="0">
                <wp:start x="0" y="0"/>
                <wp:lineTo x="0" y="21513"/>
                <wp:lineTo x="21545" y="21513"/>
                <wp:lineTo x="21545" y="0"/>
                <wp:lineTo x="0" y="0"/>
              </wp:wrapPolygon>
            </wp:wrapTight>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729605" cy="2371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C50C0B" w14:textId="3C62CB01" w:rsidR="002650E6" w:rsidRPr="00507462" w:rsidRDefault="002650E6" w:rsidP="00BE1628">
      <w:pPr>
        <w:spacing w:after="0" w:line="276" w:lineRule="auto"/>
        <w:rPr>
          <w:rFonts w:cs="Times New Roman"/>
          <w:lang w:val="en-US"/>
        </w:rPr>
      </w:pPr>
    </w:p>
    <w:p w14:paraId="1939B61B" w14:textId="5576C4B6" w:rsidR="009834A1" w:rsidRPr="00507462" w:rsidRDefault="009834A1" w:rsidP="00EE17FE">
      <w:pPr>
        <w:spacing w:after="0" w:line="276" w:lineRule="auto"/>
        <w:rPr>
          <w:rFonts w:cs="Times New Roman"/>
          <w:i/>
          <w:iCs/>
          <w:lang w:val="en-US"/>
        </w:rPr>
      </w:pPr>
    </w:p>
    <w:p w14:paraId="1F1B57DE" w14:textId="1848ED3B" w:rsidR="009834A1" w:rsidRPr="00507462" w:rsidRDefault="009834A1" w:rsidP="00EE17FE">
      <w:pPr>
        <w:spacing w:after="0" w:line="276" w:lineRule="auto"/>
        <w:rPr>
          <w:rFonts w:cs="Times New Roman"/>
          <w:i/>
          <w:iCs/>
          <w:lang w:val="en-US"/>
        </w:rPr>
      </w:pPr>
    </w:p>
    <w:p w14:paraId="553DE227" w14:textId="58492D24" w:rsidR="009834A1" w:rsidRPr="00507462" w:rsidRDefault="009834A1" w:rsidP="00EE17FE">
      <w:pPr>
        <w:spacing w:after="0" w:line="276" w:lineRule="auto"/>
        <w:rPr>
          <w:rFonts w:cs="Times New Roman"/>
          <w:i/>
          <w:iCs/>
          <w:lang w:val="en-US"/>
        </w:rPr>
      </w:pPr>
    </w:p>
    <w:p w14:paraId="7657907E" w14:textId="102E8245" w:rsidR="009834A1" w:rsidRPr="00507462" w:rsidRDefault="009834A1" w:rsidP="00EE17FE">
      <w:pPr>
        <w:spacing w:after="0" w:line="276" w:lineRule="auto"/>
        <w:rPr>
          <w:rFonts w:cs="Times New Roman"/>
          <w:i/>
          <w:iCs/>
          <w:lang w:val="en-US"/>
        </w:rPr>
      </w:pPr>
    </w:p>
    <w:p w14:paraId="324B4969" w14:textId="2D52A88B" w:rsidR="009834A1" w:rsidRPr="00507462" w:rsidRDefault="009834A1" w:rsidP="00EE17FE">
      <w:pPr>
        <w:spacing w:after="0" w:line="276" w:lineRule="auto"/>
        <w:rPr>
          <w:rFonts w:cs="Times New Roman"/>
          <w:i/>
          <w:iCs/>
          <w:lang w:val="en-US"/>
        </w:rPr>
      </w:pPr>
    </w:p>
    <w:p w14:paraId="3C1E626F" w14:textId="714D99E8" w:rsidR="009834A1" w:rsidRPr="00507462" w:rsidRDefault="009834A1" w:rsidP="00EE17FE">
      <w:pPr>
        <w:spacing w:after="0" w:line="276" w:lineRule="auto"/>
        <w:rPr>
          <w:rFonts w:cs="Times New Roman"/>
          <w:i/>
          <w:iCs/>
          <w:lang w:val="en-US"/>
        </w:rPr>
      </w:pPr>
    </w:p>
    <w:p w14:paraId="157A3A07" w14:textId="7139F769" w:rsidR="009834A1" w:rsidRPr="00507462" w:rsidRDefault="009834A1" w:rsidP="00EE17FE">
      <w:pPr>
        <w:spacing w:after="0" w:line="276" w:lineRule="auto"/>
        <w:rPr>
          <w:rFonts w:cs="Times New Roman"/>
          <w:i/>
          <w:iCs/>
          <w:lang w:val="en-US"/>
        </w:rPr>
      </w:pPr>
    </w:p>
    <w:p w14:paraId="61C9F795" w14:textId="1A1A5AFA" w:rsidR="009834A1" w:rsidRPr="00507462" w:rsidRDefault="009834A1" w:rsidP="00EE17FE">
      <w:pPr>
        <w:spacing w:after="0" w:line="276" w:lineRule="auto"/>
        <w:rPr>
          <w:rFonts w:cs="Times New Roman"/>
          <w:i/>
          <w:iCs/>
          <w:lang w:val="en-US"/>
        </w:rPr>
      </w:pPr>
    </w:p>
    <w:p w14:paraId="607D6B40" w14:textId="56CE8187" w:rsidR="009834A1" w:rsidRPr="00507462" w:rsidRDefault="009834A1" w:rsidP="00EE17FE">
      <w:pPr>
        <w:spacing w:after="0" w:line="276" w:lineRule="auto"/>
        <w:rPr>
          <w:rFonts w:cs="Times New Roman"/>
          <w:i/>
          <w:iCs/>
          <w:lang w:val="en-US"/>
        </w:rPr>
      </w:pPr>
    </w:p>
    <w:p w14:paraId="76B7710D" w14:textId="0CED394C" w:rsidR="009834A1" w:rsidRPr="00507462" w:rsidRDefault="009834A1" w:rsidP="00EE17FE">
      <w:pPr>
        <w:spacing w:after="0" w:line="276" w:lineRule="auto"/>
        <w:rPr>
          <w:rFonts w:cs="Times New Roman"/>
          <w:i/>
          <w:iCs/>
          <w:lang w:val="en-US"/>
        </w:rPr>
      </w:pPr>
    </w:p>
    <w:p w14:paraId="1838F8B7" w14:textId="03941EB5" w:rsidR="009834A1" w:rsidRPr="00507462" w:rsidRDefault="009834A1" w:rsidP="00EE17FE">
      <w:pPr>
        <w:spacing w:after="0" w:line="276" w:lineRule="auto"/>
        <w:rPr>
          <w:rFonts w:cs="Times New Roman"/>
          <w:i/>
          <w:iCs/>
          <w:lang w:val="en-US"/>
        </w:rPr>
      </w:pPr>
    </w:p>
    <w:p w14:paraId="0C33E105" w14:textId="0FE5EFC3" w:rsidR="009834A1" w:rsidRPr="00507462" w:rsidRDefault="004048B6" w:rsidP="00EE17FE">
      <w:pPr>
        <w:spacing w:after="0" w:line="276" w:lineRule="auto"/>
        <w:rPr>
          <w:rFonts w:cs="Times New Roman"/>
          <w:i/>
          <w:iCs/>
          <w:lang w:val="en-US"/>
        </w:rPr>
      </w:pPr>
      <w:r w:rsidRPr="00507462">
        <w:rPr>
          <w:rFonts w:cs="Times New Roman"/>
          <w:noProof/>
          <w:lang w:val="en-US"/>
        </w:rPr>
        <mc:AlternateContent>
          <mc:Choice Requires="wps">
            <w:drawing>
              <wp:anchor distT="45720" distB="45720" distL="114300" distR="114300" simplePos="0" relativeHeight="251676672" behindDoc="0" locked="0" layoutInCell="1" allowOverlap="1" wp14:anchorId="3CFF46B4" wp14:editId="7E98567A">
                <wp:simplePos x="0" y="0"/>
                <wp:positionH relativeFrom="column">
                  <wp:posOffset>2876550</wp:posOffset>
                </wp:positionH>
                <wp:positionV relativeFrom="paragraph">
                  <wp:posOffset>153035</wp:posOffset>
                </wp:positionV>
                <wp:extent cx="367665" cy="27305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273050"/>
                        </a:xfrm>
                        <a:prstGeom prst="rect">
                          <a:avLst/>
                        </a:prstGeom>
                        <a:solidFill>
                          <a:srgbClr val="FFFFFF"/>
                        </a:solidFill>
                        <a:ln w="9525">
                          <a:noFill/>
                          <a:miter lim="800000"/>
                          <a:headEnd/>
                          <a:tailEnd/>
                        </a:ln>
                      </wps:spPr>
                      <wps:txbx>
                        <w:txbxContent>
                          <w:p w14:paraId="7E4989AA" w14:textId="6834F6D7" w:rsidR="00E046D0" w:rsidRDefault="00740E34" w:rsidP="00E046D0">
                            <w:r>
                              <w:t>9</w:t>
                            </w:r>
                            <w:r w:rsidR="00E046D0">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F46B4" id="_x0000_s1030" type="#_x0000_t202" style="position:absolute;left:0;text-align:left;margin-left:226.5pt;margin-top:12.05pt;width:28.95pt;height:2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" stroked="f">
                <v:textbox>
                  <w:txbxContent>
                    <w:p w14:paraId="7E4989AA" w14:textId="6834F6D7" w:rsidR="00E046D0" w:rsidRDefault="00740E34" w:rsidP="00E046D0">
                      <w:r>
                        <w:t>9</w:t>
                      </w:r>
                      <w:r w:rsidR="00E046D0">
                        <w:t>.2</w:t>
                      </w:r>
                    </w:p>
                  </w:txbxContent>
                </v:textbox>
                <w10:wrap type="square"/>
              </v:shape>
            </w:pict>
          </mc:Fallback>
        </mc:AlternateContent>
      </w:r>
      <w:r w:rsidR="00EB3993" w:rsidRPr="00507462">
        <w:rPr>
          <w:rFonts w:cs="Times New Roman"/>
          <w:noProof/>
          <w:lang w:val="en-US"/>
        </w:rPr>
        <w:drawing>
          <wp:anchor distT="0" distB="0" distL="114300" distR="114300" simplePos="0" relativeHeight="251651072" behindDoc="1" locked="0" layoutInCell="1" allowOverlap="1" wp14:anchorId="5663D122" wp14:editId="607CA9FE">
            <wp:simplePos x="0" y="0"/>
            <wp:positionH relativeFrom="column">
              <wp:posOffset>-22225</wp:posOffset>
            </wp:positionH>
            <wp:positionV relativeFrom="paragraph">
              <wp:posOffset>146213</wp:posOffset>
            </wp:positionV>
            <wp:extent cx="5730875" cy="2280920"/>
            <wp:effectExtent l="0" t="0" r="0" b="5080"/>
            <wp:wrapTight wrapText="bothSides">
              <wp:wrapPolygon edited="0">
                <wp:start x="0" y="0"/>
                <wp:lineTo x="0" y="21528"/>
                <wp:lineTo x="21540" y="21528"/>
                <wp:lineTo x="21540" y="0"/>
                <wp:lineTo x="0" y="0"/>
              </wp:wrapPolygon>
            </wp:wrapTight>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10;&#10;Description automatically generated with low confidence"/>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730875" cy="2280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3C8F2" w14:textId="76130198" w:rsidR="009834A1" w:rsidRPr="00507462" w:rsidRDefault="009834A1" w:rsidP="00EE17FE">
      <w:pPr>
        <w:spacing w:after="0" w:line="276" w:lineRule="auto"/>
        <w:rPr>
          <w:rFonts w:cs="Times New Roman"/>
          <w:i/>
          <w:iCs/>
          <w:lang w:val="en-US"/>
        </w:rPr>
      </w:pPr>
    </w:p>
    <w:p w14:paraId="6B2D191F" w14:textId="77777777" w:rsidR="00784A59" w:rsidRPr="00507462" w:rsidRDefault="00784A59" w:rsidP="00EE17FE">
      <w:pPr>
        <w:spacing w:after="0" w:line="276" w:lineRule="auto"/>
        <w:rPr>
          <w:rFonts w:cs="Times New Roman"/>
          <w:i/>
          <w:iCs/>
          <w:lang w:val="en-US"/>
        </w:rPr>
      </w:pPr>
    </w:p>
    <w:p w14:paraId="094A0654" w14:textId="27875C00" w:rsidR="00784A59" w:rsidRPr="00507462" w:rsidRDefault="00784A59" w:rsidP="00EE17FE">
      <w:pPr>
        <w:spacing w:after="0" w:line="276" w:lineRule="auto"/>
        <w:rPr>
          <w:rFonts w:cs="Times New Roman"/>
          <w:i/>
          <w:iCs/>
          <w:lang w:val="en-US"/>
        </w:rPr>
      </w:pPr>
    </w:p>
    <w:p w14:paraId="5045C83D" w14:textId="1E919903" w:rsidR="00784A59" w:rsidRPr="00507462" w:rsidRDefault="00784A59" w:rsidP="00EE17FE">
      <w:pPr>
        <w:spacing w:after="0" w:line="276" w:lineRule="auto"/>
        <w:rPr>
          <w:rFonts w:cs="Times New Roman"/>
          <w:i/>
          <w:iCs/>
          <w:lang w:val="en-US"/>
        </w:rPr>
      </w:pPr>
    </w:p>
    <w:p w14:paraId="61A09785" w14:textId="77777777" w:rsidR="00784A59" w:rsidRPr="00507462" w:rsidRDefault="00784A59" w:rsidP="00EE17FE">
      <w:pPr>
        <w:spacing w:after="0" w:line="276" w:lineRule="auto"/>
        <w:rPr>
          <w:rFonts w:cs="Times New Roman"/>
          <w:i/>
          <w:iCs/>
          <w:lang w:val="en-US"/>
        </w:rPr>
      </w:pPr>
    </w:p>
    <w:p w14:paraId="3711E4BB" w14:textId="28CEFB3D" w:rsidR="00784A59" w:rsidRPr="00507462" w:rsidRDefault="00784A59" w:rsidP="00EE17FE">
      <w:pPr>
        <w:spacing w:after="0" w:line="276" w:lineRule="auto"/>
        <w:rPr>
          <w:rFonts w:cs="Times New Roman"/>
          <w:i/>
          <w:iCs/>
          <w:lang w:val="en-US"/>
        </w:rPr>
      </w:pPr>
    </w:p>
    <w:p w14:paraId="14C32F8A" w14:textId="77777777" w:rsidR="00784A59" w:rsidRPr="00507462" w:rsidRDefault="00784A59" w:rsidP="00EE17FE">
      <w:pPr>
        <w:spacing w:after="0" w:line="276" w:lineRule="auto"/>
        <w:rPr>
          <w:rFonts w:cs="Times New Roman"/>
          <w:i/>
          <w:iCs/>
          <w:lang w:val="en-US"/>
        </w:rPr>
      </w:pPr>
    </w:p>
    <w:p w14:paraId="10AFA323" w14:textId="2BCF9019" w:rsidR="00784A59" w:rsidRPr="00507462" w:rsidRDefault="00784A59" w:rsidP="00EE17FE">
      <w:pPr>
        <w:spacing w:after="0" w:line="276" w:lineRule="auto"/>
        <w:rPr>
          <w:rFonts w:cs="Times New Roman"/>
          <w:i/>
          <w:iCs/>
          <w:lang w:val="en-US"/>
        </w:rPr>
      </w:pPr>
    </w:p>
    <w:p w14:paraId="7D080B5E" w14:textId="3180C2BC" w:rsidR="00784A59" w:rsidRPr="00507462" w:rsidRDefault="00784A59" w:rsidP="00EE17FE">
      <w:pPr>
        <w:spacing w:after="0" w:line="276" w:lineRule="auto"/>
        <w:rPr>
          <w:rFonts w:cs="Times New Roman"/>
          <w:i/>
          <w:iCs/>
          <w:lang w:val="en-US"/>
        </w:rPr>
      </w:pPr>
    </w:p>
    <w:p w14:paraId="4640D680" w14:textId="250141AB" w:rsidR="00784A59" w:rsidRPr="00507462" w:rsidRDefault="00784A59" w:rsidP="00EE17FE">
      <w:pPr>
        <w:spacing w:after="0" w:line="276" w:lineRule="auto"/>
        <w:rPr>
          <w:rFonts w:cs="Times New Roman"/>
          <w:i/>
          <w:iCs/>
          <w:lang w:val="en-US"/>
        </w:rPr>
      </w:pPr>
    </w:p>
    <w:p w14:paraId="4E2A1D83" w14:textId="274B5100" w:rsidR="00784A59" w:rsidRPr="00507462" w:rsidRDefault="00784A59" w:rsidP="00EE17FE">
      <w:pPr>
        <w:spacing w:after="0" w:line="276" w:lineRule="auto"/>
        <w:rPr>
          <w:rFonts w:cs="Times New Roman"/>
          <w:i/>
          <w:iCs/>
          <w:lang w:val="en-US"/>
        </w:rPr>
      </w:pPr>
    </w:p>
    <w:p w14:paraId="76713B2E" w14:textId="18002E48" w:rsidR="00784A59" w:rsidRPr="00507462" w:rsidRDefault="00784A59" w:rsidP="00EE17FE">
      <w:pPr>
        <w:spacing w:after="0" w:line="276" w:lineRule="auto"/>
        <w:rPr>
          <w:rFonts w:cs="Times New Roman"/>
          <w:i/>
          <w:iCs/>
          <w:lang w:val="en-US"/>
        </w:rPr>
      </w:pPr>
    </w:p>
    <w:p w14:paraId="7E2E926A" w14:textId="50B660D2" w:rsidR="00784A59" w:rsidRPr="00507462" w:rsidRDefault="00784A59" w:rsidP="00EE17FE">
      <w:pPr>
        <w:spacing w:after="0" w:line="276" w:lineRule="auto"/>
        <w:rPr>
          <w:rFonts w:cs="Times New Roman"/>
          <w:i/>
          <w:iCs/>
          <w:lang w:val="en-US"/>
        </w:rPr>
      </w:pPr>
    </w:p>
    <w:p w14:paraId="1F8FDF3F" w14:textId="5283C53D" w:rsidR="00784A59" w:rsidRPr="00507462" w:rsidRDefault="004048B6" w:rsidP="00EE17FE">
      <w:pPr>
        <w:spacing w:after="0" w:line="276" w:lineRule="auto"/>
        <w:rPr>
          <w:rFonts w:cs="Times New Roman"/>
          <w:i/>
          <w:iCs/>
          <w:lang w:val="en-US"/>
        </w:rPr>
      </w:pPr>
      <w:r w:rsidRPr="00507462">
        <w:rPr>
          <w:rFonts w:cs="Times New Roman"/>
          <w:noProof/>
          <w:lang w:val="en-US"/>
        </w:rPr>
        <mc:AlternateContent>
          <mc:Choice Requires="wps">
            <w:drawing>
              <wp:anchor distT="45720" distB="45720" distL="114300" distR="114300" simplePos="0" relativeHeight="251679744" behindDoc="0" locked="0" layoutInCell="1" allowOverlap="1" wp14:anchorId="6BE1964C" wp14:editId="24E92A3C">
                <wp:simplePos x="0" y="0"/>
                <wp:positionH relativeFrom="column">
                  <wp:posOffset>3719138</wp:posOffset>
                </wp:positionH>
                <wp:positionV relativeFrom="paragraph">
                  <wp:posOffset>113954</wp:posOffset>
                </wp:positionV>
                <wp:extent cx="367665" cy="330835"/>
                <wp:effectExtent l="0" t="0" r="635"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30835"/>
                        </a:xfrm>
                        <a:prstGeom prst="rect">
                          <a:avLst/>
                        </a:prstGeom>
                        <a:solidFill>
                          <a:srgbClr val="FFFFFF"/>
                        </a:solidFill>
                        <a:ln w="9525">
                          <a:noFill/>
                          <a:miter lim="800000"/>
                          <a:headEnd/>
                          <a:tailEnd/>
                        </a:ln>
                      </wps:spPr>
                      <wps:txbx>
                        <w:txbxContent>
                          <w:p w14:paraId="00100466" w14:textId="52EE720B" w:rsidR="00CA5BC8" w:rsidRDefault="00740E34" w:rsidP="00CA5BC8">
                            <w:r>
                              <w:t>9</w:t>
                            </w:r>
                            <w:r w:rsidR="00CA5BC8">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1964C" id="_x0000_s1031" type="#_x0000_t202" style="position:absolute;left:0;text-align:left;margin-left:292.85pt;margin-top:8.95pt;width:28.95pt;height:26.0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" stroked="f">
                <v:textbox>
                  <w:txbxContent>
                    <w:p w14:paraId="00100466" w14:textId="52EE720B" w:rsidR="00CA5BC8" w:rsidRDefault="00740E34" w:rsidP="00CA5BC8">
                      <w:r>
                        <w:t>9</w:t>
                      </w:r>
                      <w:r w:rsidR="00CA5BC8">
                        <w:t>.3</w:t>
                      </w:r>
                    </w:p>
                  </w:txbxContent>
                </v:textbox>
                <w10:wrap type="square"/>
              </v:shape>
            </w:pict>
          </mc:Fallback>
        </mc:AlternateContent>
      </w:r>
      <w:r w:rsidR="00784A59" w:rsidRPr="00507462">
        <w:rPr>
          <w:rFonts w:cs="Times New Roman"/>
          <w:noProof/>
          <w:lang w:val="en-US"/>
        </w:rPr>
        <w:drawing>
          <wp:anchor distT="0" distB="0" distL="114300" distR="114300" simplePos="0" relativeHeight="251652096" behindDoc="1" locked="0" layoutInCell="1" allowOverlap="1" wp14:anchorId="29E93652" wp14:editId="42D628B3">
            <wp:simplePos x="0" y="0"/>
            <wp:positionH relativeFrom="column">
              <wp:posOffset>155575</wp:posOffset>
            </wp:positionH>
            <wp:positionV relativeFrom="paragraph">
              <wp:posOffset>21590</wp:posOffset>
            </wp:positionV>
            <wp:extent cx="4333240" cy="2483485"/>
            <wp:effectExtent l="0" t="0" r="0" b="5715"/>
            <wp:wrapTight wrapText="bothSides">
              <wp:wrapPolygon edited="0">
                <wp:start x="0" y="0"/>
                <wp:lineTo x="0" y="21539"/>
                <wp:lineTo x="21524" y="21539"/>
                <wp:lineTo x="21524" y="0"/>
                <wp:lineTo x="0" y="0"/>
              </wp:wrapPolygon>
            </wp:wrapTight>
            <wp:docPr id="51" name="Picture 5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bubble chart&#10;&#10;Description automatically generated"/>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4333240" cy="2483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ABE334" w14:textId="6155F091" w:rsidR="00784A59" w:rsidRPr="00507462" w:rsidRDefault="00784A59" w:rsidP="00EE17FE">
      <w:pPr>
        <w:spacing w:after="0" w:line="276" w:lineRule="auto"/>
        <w:rPr>
          <w:rFonts w:cs="Times New Roman"/>
          <w:i/>
          <w:iCs/>
          <w:lang w:val="en-US"/>
        </w:rPr>
      </w:pPr>
    </w:p>
    <w:p w14:paraId="21F478F9" w14:textId="76CC7BED" w:rsidR="00784A59" w:rsidRPr="00507462" w:rsidRDefault="00784A59" w:rsidP="00EE17FE">
      <w:pPr>
        <w:spacing w:after="0" w:line="276" w:lineRule="auto"/>
        <w:rPr>
          <w:rFonts w:cs="Times New Roman"/>
          <w:i/>
          <w:iCs/>
          <w:lang w:val="en-US"/>
        </w:rPr>
      </w:pPr>
    </w:p>
    <w:p w14:paraId="17BC6176" w14:textId="0DC675E5" w:rsidR="00784A59" w:rsidRPr="00507462" w:rsidRDefault="00784A59" w:rsidP="00EE17FE">
      <w:pPr>
        <w:spacing w:after="0" w:line="276" w:lineRule="auto"/>
        <w:rPr>
          <w:rFonts w:cs="Times New Roman"/>
          <w:i/>
          <w:iCs/>
          <w:lang w:val="en-US"/>
        </w:rPr>
      </w:pPr>
    </w:p>
    <w:p w14:paraId="110BD86A" w14:textId="1D13971F" w:rsidR="00784A59" w:rsidRPr="00507462" w:rsidRDefault="00784A59" w:rsidP="00EE17FE">
      <w:pPr>
        <w:spacing w:after="0" w:line="276" w:lineRule="auto"/>
        <w:rPr>
          <w:rFonts w:cs="Times New Roman"/>
          <w:i/>
          <w:iCs/>
          <w:lang w:val="en-US"/>
        </w:rPr>
      </w:pPr>
    </w:p>
    <w:p w14:paraId="4804E73E" w14:textId="3F4B5C3D" w:rsidR="00CA5BC8" w:rsidRPr="00507462" w:rsidRDefault="00CA5BC8" w:rsidP="00EE17FE">
      <w:pPr>
        <w:spacing w:after="0" w:line="276" w:lineRule="auto"/>
        <w:rPr>
          <w:rFonts w:cs="Times New Roman"/>
          <w:i/>
          <w:iCs/>
          <w:lang w:val="en-US"/>
        </w:rPr>
      </w:pPr>
    </w:p>
    <w:p w14:paraId="7780AB3B" w14:textId="71316647" w:rsidR="00CA5BC8" w:rsidRPr="00507462" w:rsidRDefault="00CA5BC8" w:rsidP="00EE17FE">
      <w:pPr>
        <w:spacing w:after="0" w:line="276" w:lineRule="auto"/>
        <w:rPr>
          <w:rFonts w:cs="Times New Roman"/>
          <w:i/>
          <w:iCs/>
          <w:lang w:val="en-US"/>
        </w:rPr>
      </w:pPr>
    </w:p>
    <w:p w14:paraId="1594705D" w14:textId="64F5B157" w:rsidR="00CA5BC8" w:rsidRPr="00507462" w:rsidRDefault="00CA5BC8" w:rsidP="00EE17FE">
      <w:pPr>
        <w:spacing w:after="0" w:line="276" w:lineRule="auto"/>
        <w:rPr>
          <w:rFonts w:cs="Times New Roman"/>
          <w:i/>
          <w:iCs/>
          <w:lang w:val="en-US"/>
        </w:rPr>
      </w:pPr>
    </w:p>
    <w:p w14:paraId="2481BC84" w14:textId="08076991" w:rsidR="00CA5BC8" w:rsidRPr="00507462" w:rsidRDefault="00CA5BC8" w:rsidP="00EE17FE">
      <w:pPr>
        <w:spacing w:after="0" w:line="276" w:lineRule="auto"/>
        <w:rPr>
          <w:rFonts w:cs="Times New Roman"/>
          <w:i/>
          <w:iCs/>
          <w:lang w:val="en-US"/>
        </w:rPr>
      </w:pPr>
    </w:p>
    <w:p w14:paraId="014CD0AD" w14:textId="77777777" w:rsidR="00CA5BC8" w:rsidRPr="00507462" w:rsidRDefault="00CA5BC8" w:rsidP="00EE17FE">
      <w:pPr>
        <w:spacing w:after="0" w:line="276" w:lineRule="auto"/>
        <w:rPr>
          <w:rFonts w:cs="Times New Roman"/>
          <w:i/>
          <w:iCs/>
          <w:lang w:val="en-US"/>
        </w:rPr>
      </w:pPr>
    </w:p>
    <w:p w14:paraId="1D92DF68" w14:textId="78876624" w:rsidR="00CA5BC8" w:rsidRPr="00507462" w:rsidRDefault="00CA5BC8" w:rsidP="00EE17FE">
      <w:pPr>
        <w:spacing w:after="0" w:line="276" w:lineRule="auto"/>
        <w:rPr>
          <w:rFonts w:cs="Times New Roman"/>
          <w:i/>
          <w:iCs/>
          <w:lang w:val="en-US"/>
        </w:rPr>
      </w:pPr>
    </w:p>
    <w:p w14:paraId="5BAB82B4" w14:textId="77777777" w:rsidR="00CA5BC8" w:rsidRPr="00507462" w:rsidRDefault="00CA5BC8" w:rsidP="00EE17FE">
      <w:pPr>
        <w:spacing w:after="0" w:line="276" w:lineRule="auto"/>
        <w:rPr>
          <w:rFonts w:cs="Times New Roman"/>
          <w:i/>
          <w:iCs/>
          <w:lang w:val="en-US"/>
        </w:rPr>
      </w:pPr>
    </w:p>
    <w:p w14:paraId="7A682C3F" w14:textId="62F47108" w:rsidR="00CA5BC8" w:rsidRPr="00507462" w:rsidRDefault="00CA5BC8" w:rsidP="00EE17FE">
      <w:pPr>
        <w:spacing w:after="0" w:line="276" w:lineRule="auto"/>
        <w:rPr>
          <w:rFonts w:cs="Times New Roman"/>
          <w:i/>
          <w:iCs/>
          <w:lang w:val="en-US"/>
        </w:rPr>
      </w:pPr>
    </w:p>
    <w:p w14:paraId="07EE31C8" w14:textId="767A7267" w:rsidR="00CA5BC8" w:rsidRPr="00507462" w:rsidRDefault="00CA5BC8" w:rsidP="00EE17FE">
      <w:pPr>
        <w:spacing w:after="0" w:line="276" w:lineRule="auto"/>
        <w:rPr>
          <w:rFonts w:cs="Times New Roman"/>
          <w:i/>
          <w:iCs/>
          <w:lang w:val="en-US"/>
        </w:rPr>
      </w:pPr>
    </w:p>
    <w:p w14:paraId="31DB0CEC" w14:textId="77777777" w:rsidR="00CA5BC8" w:rsidRPr="00507462" w:rsidRDefault="00CA5BC8" w:rsidP="00EE17FE">
      <w:pPr>
        <w:spacing w:after="0" w:line="276" w:lineRule="auto"/>
        <w:rPr>
          <w:rFonts w:cs="Times New Roman"/>
          <w:i/>
          <w:iCs/>
          <w:lang w:val="en-US"/>
        </w:rPr>
      </w:pPr>
    </w:p>
    <w:p w14:paraId="57C92F99" w14:textId="7F575457" w:rsidR="00EE17FE" w:rsidRPr="00507462" w:rsidRDefault="00EE17FE" w:rsidP="00EE17FE">
      <w:pPr>
        <w:spacing w:after="0" w:line="276" w:lineRule="auto"/>
        <w:rPr>
          <w:rFonts w:cs="Times New Roman"/>
          <w:i/>
          <w:iCs/>
          <w:lang w:val="en-US"/>
        </w:rPr>
      </w:pPr>
      <w:r w:rsidRPr="00507462">
        <w:rPr>
          <w:rFonts w:cs="Times New Roman"/>
          <w:i/>
          <w:iCs/>
          <w:lang w:val="en-US"/>
        </w:rPr>
        <w:t xml:space="preserve">Figure </w:t>
      </w:r>
      <w:r w:rsidR="00740E34">
        <w:rPr>
          <w:rFonts w:cs="Times New Roman"/>
          <w:i/>
          <w:iCs/>
          <w:lang w:val="en-US"/>
        </w:rPr>
        <w:t>9</w:t>
      </w:r>
      <w:r w:rsidRPr="00507462">
        <w:rPr>
          <w:rFonts w:cs="Times New Roman"/>
          <w:i/>
          <w:iCs/>
          <w:lang w:val="en-US"/>
        </w:rPr>
        <w:t xml:space="preserve">: </w:t>
      </w:r>
      <w:proofErr w:type="spellStart"/>
      <w:r w:rsidRPr="00507462">
        <w:rPr>
          <w:rFonts w:cs="Times New Roman"/>
          <w:i/>
          <w:iCs/>
          <w:lang w:val="en-US"/>
        </w:rPr>
        <w:t>Wzone</w:t>
      </w:r>
      <w:proofErr w:type="spellEnd"/>
      <w:r w:rsidRPr="00507462">
        <w:rPr>
          <w:rFonts w:cs="Times New Roman"/>
          <w:i/>
          <w:iCs/>
          <w:lang w:val="en-US"/>
        </w:rPr>
        <w:t xml:space="preserve"> polygons (gr</w:t>
      </w:r>
      <w:r w:rsidR="00235C78" w:rsidRPr="00507462">
        <w:rPr>
          <w:rFonts w:cs="Times New Roman"/>
          <w:i/>
          <w:iCs/>
          <w:lang w:val="en-US"/>
        </w:rPr>
        <w:t>a</w:t>
      </w:r>
      <w:r w:rsidRPr="00507462">
        <w:rPr>
          <w:rFonts w:cs="Times New Roman"/>
          <w:i/>
          <w:iCs/>
          <w:lang w:val="en-US"/>
        </w:rPr>
        <w:t xml:space="preserve">y polygons) and conflict events (circles). </w:t>
      </w:r>
      <w:r w:rsidR="00065BE1">
        <w:rPr>
          <w:rFonts w:cs="Times New Roman"/>
          <w:i/>
          <w:iCs/>
          <w:lang w:val="en-US"/>
        </w:rPr>
        <w:t>Lake Chad region conflict shape</w:t>
      </w:r>
      <w:r w:rsidR="00065BE1" w:rsidRPr="00557357">
        <w:rPr>
          <w:rFonts w:cs="Times New Roman"/>
          <w:i/>
          <w:iCs/>
          <w:lang w:val="en-US"/>
        </w:rPr>
        <w:t xml:space="preserve"> </w:t>
      </w:r>
      <w:r w:rsidRPr="00507462">
        <w:rPr>
          <w:rFonts w:cs="Times New Roman"/>
          <w:i/>
          <w:iCs/>
          <w:lang w:val="en-US"/>
        </w:rPr>
        <w:t xml:space="preserve">in 2011 </w:t>
      </w:r>
      <w:r w:rsidR="00235C78" w:rsidRPr="00507462">
        <w:rPr>
          <w:rFonts w:cs="Times New Roman"/>
          <w:i/>
          <w:iCs/>
          <w:lang w:val="en-US"/>
        </w:rPr>
        <w:t>(</w:t>
      </w:r>
      <w:r w:rsidR="00740E34">
        <w:rPr>
          <w:rFonts w:cs="Times New Roman"/>
          <w:i/>
          <w:iCs/>
          <w:lang w:val="en-US"/>
        </w:rPr>
        <w:t>9</w:t>
      </w:r>
      <w:r w:rsidR="00235C78" w:rsidRPr="00507462">
        <w:rPr>
          <w:rFonts w:cs="Times New Roman"/>
          <w:i/>
          <w:iCs/>
          <w:lang w:val="en-US"/>
        </w:rPr>
        <w:t xml:space="preserve">.1) </w:t>
      </w:r>
      <w:r w:rsidRPr="00507462">
        <w:rPr>
          <w:rFonts w:cs="Times New Roman"/>
          <w:i/>
          <w:iCs/>
          <w:lang w:val="en-US"/>
        </w:rPr>
        <w:t>and 2016</w:t>
      </w:r>
      <w:r w:rsidR="00235C78" w:rsidRPr="00507462">
        <w:rPr>
          <w:rFonts w:cs="Times New Roman"/>
          <w:i/>
          <w:iCs/>
          <w:lang w:val="en-US"/>
        </w:rPr>
        <w:t xml:space="preserve"> (</w:t>
      </w:r>
      <w:r w:rsidR="00740E34">
        <w:rPr>
          <w:rFonts w:cs="Times New Roman"/>
          <w:i/>
          <w:iCs/>
          <w:lang w:val="en-US"/>
        </w:rPr>
        <w:t>9</w:t>
      </w:r>
      <w:r w:rsidR="00235C78" w:rsidRPr="00507462">
        <w:rPr>
          <w:rFonts w:cs="Times New Roman"/>
          <w:i/>
          <w:iCs/>
          <w:lang w:val="en-US"/>
        </w:rPr>
        <w:t>.2)</w:t>
      </w:r>
      <w:r w:rsidRPr="00507462">
        <w:rPr>
          <w:rFonts w:cs="Times New Roman"/>
          <w:i/>
          <w:iCs/>
          <w:lang w:val="en-US"/>
        </w:rPr>
        <w:t xml:space="preserve">; </w:t>
      </w:r>
      <w:r w:rsidR="00C64CE0" w:rsidRPr="00557357">
        <w:rPr>
          <w:rFonts w:cs="Times New Roman"/>
          <w:i/>
          <w:iCs/>
          <w:lang w:val="en-US"/>
        </w:rPr>
        <w:t xml:space="preserve">Syria/Iraq </w:t>
      </w:r>
      <w:r w:rsidR="00C64CE0">
        <w:rPr>
          <w:rFonts w:cs="Times New Roman"/>
          <w:i/>
          <w:iCs/>
          <w:lang w:val="en-US"/>
        </w:rPr>
        <w:t xml:space="preserve">conflict shape </w:t>
      </w:r>
      <w:r w:rsidRPr="00507462">
        <w:rPr>
          <w:rFonts w:cs="Times New Roman"/>
          <w:i/>
          <w:iCs/>
          <w:lang w:val="en-US"/>
        </w:rPr>
        <w:t>in 2013</w:t>
      </w:r>
      <w:r w:rsidR="00235C78" w:rsidRPr="00507462">
        <w:rPr>
          <w:rFonts w:cs="Times New Roman"/>
          <w:i/>
          <w:iCs/>
          <w:lang w:val="en-US"/>
        </w:rPr>
        <w:t xml:space="preserve"> (</w:t>
      </w:r>
      <w:r w:rsidR="00740E34">
        <w:rPr>
          <w:rFonts w:cs="Times New Roman"/>
          <w:i/>
          <w:iCs/>
          <w:lang w:val="en-US"/>
        </w:rPr>
        <w:t>9</w:t>
      </w:r>
      <w:r w:rsidR="00235C78" w:rsidRPr="00507462">
        <w:rPr>
          <w:rFonts w:cs="Times New Roman"/>
          <w:i/>
          <w:iCs/>
          <w:lang w:val="en-US"/>
        </w:rPr>
        <w:t>.3)</w:t>
      </w:r>
      <w:r w:rsidRPr="00507462">
        <w:rPr>
          <w:rFonts w:cs="Times New Roman"/>
          <w:i/>
          <w:iCs/>
          <w:lang w:val="en-US"/>
        </w:rPr>
        <w:t xml:space="preserve">. </w:t>
      </w:r>
    </w:p>
    <w:p w14:paraId="11078B41" w14:textId="77777777" w:rsidR="00D273A0" w:rsidRDefault="00D273A0" w:rsidP="00EE17FE">
      <w:pPr>
        <w:spacing w:after="0" w:line="276" w:lineRule="auto"/>
        <w:rPr>
          <w:rFonts w:cs="Times New Roman"/>
          <w:i/>
          <w:iCs/>
          <w:lang w:val="en-US"/>
        </w:rPr>
      </w:pPr>
    </w:p>
    <w:p w14:paraId="3D94D6FB" w14:textId="3988A2FB" w:rsidR="00EB3993" w:rsidRPr="00507462" w:rsidRDefault="00EB3993" w:rsidP="00EB3993">
      <w:pPr>
        <w:spacing w:after="0" w:line="276" w:lineRule="auto"/>
        <w:rPr>
          <w:rFonts w:cs="Times New Roman"/>
          <w:lang w:val="en-US"/>
        </w:rPr>
      </w:pPr>
      <w:r w:rsidRPr="00507462">
        <w:rPr>
          <w:rFonts w:cs="Times New Roman"/>
          <w:lang w:val="en-US"/>
        </w:rPr>
        <w:t xml:space="preserve">We replicate </w:t>
      </w:r>
      <w:r w:rsidR="00C64CE0">
        <w:rPr>
          <w:rFonts w:cs="Times New Roman"/>
          <w:lang w:val="en-US"/>
        </w:rPr>
        <w:t>the</w:t>
      </w:r>
      <w:r w:rsidRPr="00507462">
        <w:rPr>
          <w:rFonts w:cs="Times New Roman"/>
          <w:lang w:val="en-US"/>
        </w:rPr>
        <w:t xml:space="preserve"> spatial analysis of cases and present the results</w:t>
      </w:r>
      <w:r>
        <w:rPr>
          <w:rFonts w:cs="Times New Roman"/>
          <w:lang w:val="en-US"/>
        </w:rPr>
        <w:t xml:space="preserve"> for all cases</w:t>
      </w:r>
      <w:r w:rsidRPr="00507462">
        <w:rPr>
          <w:rFonts w:cs="Times New Roman"/>
          <w:lang w:val="en-US"/>
        </w:rPr>
        <w:t xml:space="preserve">. We select the conflict dyads based on the list of actors involved in each case study. Per </w:t>
      </w:r>
      <w:proofErr w:type="spellStart"/>
      <w:r w:rsidRPr="00507462">
        <w:rPr>
          <w:rFonts w:cs="Times New Roman"/>
          <w:lang w:val="en-US"/>
        </w:rPr>
        <w:t>Kikuta’s</w:t>
      </w:r>
      <w:proofErr w:type="spellEnd"/>
      <w:r w:rsidRPr="00507462">
        <w:rPr>
          <w:rFonts w:cs="Times New Roman"/>
          <w:lang w:val="en-US"/>
        </w:rPr>
        <w:t xml:space="preserve"> (2022) recommendation, we create </w:t>
      </w:r>
      <w:proofErr w:type="spellStart"/>
      <w:r w:rsidRPr="00507462">
        <w:rPr>
          <w:rFonts w:cs="Times New Roman"/>
          <w:lang w:val="en-US"/>
        </w:rPr>
        <w:t>Wzone</w:t>
      </w:r>
      <w:proofErr w:type="spellEnd"/>
      <w:r w:rsidRPr="00507462">
        <w:rPr>
          <w:rFonts w:cs="Times New Roman"/>
          <w:lang w:val="en-US"/>
        </w:rPr>
        <w:t xml:space="preserve"> polygons for individual dyads and aggregate them into a final polygon for the umbrella conflict. We calculate </w:t>
      </w:r>
      <w:r w:rsidRPr="00507462">
        <w:rPr>
          <w:rFonts w:cs="Times New Roman"/>
          <w:lang w:val="en-US"/>
        </w:rPr>
        <w:lastRenderedPageBreak/>
        <w:t xml:space="preserve">hotspots based on the </w:t>
      </w:r>
      <w:proofErr w:type="spellStart"/>
      <w:r w:rsidRPr="00507462">
        <w:rPr>
          <w:rFonts w:cs="Times New Roman"/>
          <w:lang w:val="en-US"/>
        </w:rPr>
        <w:t>Getis</w:t>
      </w:r>
      <w:proofErr w:type="spellEnd"/>
      <w:r w:rsidRPr="00507462">
        <w:rPr>
          <w:rFonts w:cs="Times New Roman"/>
          <w:lang w:val="en-US"/>
        </w:rPr>
        <w:t xml:space="preserve">-Ord algorithm. </w:t>
      </w:r>
      <w:proofErr w:type="spellStart"/>
      <w:r w:rsidRPr="00507462">
        <w:rPr>
          <w:rFonts w:cs="Times New Roman"/>
          <w:lang w:val="en-US"/>
        </w:rPr>
        <w:t>WzoneData</w:t>
      </w:r>
      <w:proofErr w:type="spellEnd"/>
      <w:r w:rsidRPr="00507462">
        <w:rPr>
          <w:rFonts w:cs="Times New Roman"/>
          <w:lang w:val="en-US"/>
        </w:rPr>
        <w:t xml:space="preserve"> </w:t>
      </w:r>
      <w:r w:rsidR="00C64CE0">
        <w:rPr>
          <w:rFonts w:cs="Times New Roman"/>
          <w:lang w:val="en-US"/>
        </w:rPr>
        <w:t>miss</w:t>
      </w:r>
      <w:r w:rsidRPr="00507462">
        <w:rPr>
          <w:rFonts w:cs="Times New Roman"/>
          <w:lang w:val="en-US"/>
        </w:rPr>
        <w:t xml:space="preserve"> some of the dyads we included in our original analysis, such as Government of Afghanistan-</w:t>
      </w:r>
      <w:proofErr w:type="spellStart"/>
      <w:r w:rsidRPr="00507462">
        <w:rPr>
          <w:rFonts w:cs="Times New Roman"/>
          <w:lang w:val="en-US"/>
        </w:rPr>
        <w:t>Hizb</w:t>
      </w:r>
      <w:proofErr w:type="spellEnd"/>
      <w:r w:rsidRPr="00507462">
        <w:rPr>
          <w:rFonts w:cs="Times New Roman"/>
          <w:lang w:val="en-US"/>
        </w:rPr>
        <w:t>-</w:t>
      </w:r>
      <w:proofErr w:type="spellStart"/>
      <w:r w:rsidRPr="00507462">
        <w:rPr>
          <w:rFonts w:cs="Times New Roman"/>
          <w:lang w:val="en-US"/>
        </w:rPr>
        <w:t>i</w:t>
      </w:r>
      <w:proofErr w:type="spellEnd"/>
      <w:r w:rsidRPr="00507462">
        <w:rPr>
          <w:rFonts w:cs="Times New Roman"/>
          <w:lang w:val="en-US"/>
        </w:rPr>
        <w:t xml:space="preserve"> </w:t>
      </w:r>
      <w:proofErr w:type="spellStart"/>
      <w:r w:rsidRPr="00507462">
        <w:rPr>
          <w:rFonts w:cs="Times New Roman"/>
          <w:lang w:val="en-US"/>
        </w:rPr>
        <w:t>Islami-yi</w:t>
      </w:r>
      <w:proofErr w:type="spellEnd"/>
      <w:r w:rsidRPr="00507462">
        <w:rPr>
          <w:rFonts w:cs="Times New Roman"/>
          <w:lang w:val="en-US"/>
        </w:rPr>
        <w:t xml:space="preserve"> Afghanistan (armed conflict in the Afghan-Pakistani borderlands, 2008) and AUC-FARC (armed conflict in Colombia, 2006). Dyads without </w:t>
      </w:r>
      <w:proofErr w:type="spellStart"/>
      <w:r w:rsidRPr="00507462">
        <w:rPr>
          <w:rFonts w:cs="Times New Roman"/>
          <w:lang w:val="en-US"/>
        </w:rPr>
        <w:t>Wzone</w:t>
      </w:r>
      <w:proofErr w:type="spellEnd"/>
      <w:r w:rsidRPr="00507462">
        <w:rPr>
          <w:rFonts w:cs="Times New Roman"/>
          <w:lang w:val="en-US"/>
        </w:rPr>
        <w:t xml:space="preserve"> polygons typically represent few conflict events except for the dyad Government of Syria-IS in 2010. However, if spatially clustered, they may affect the hotspot location or the final polygon shape. Figure </w:t>
      </w:r>
      <w:r>
        <w:rPr>
          <w:rFonts w:cs="Times New Roman"/>
          <w:lang w:val="en-US"/>
        </w:rPr>
        <w:t>9.3</w:t>
      </w:r>
      <w:r w:rsidRPr="00507462">
        <w:rPr>
          <w:rFonts w:cs="Times New Roman"/>
          <w:lang w:val="en-US"/>
        </w:rPr>
        <w:t xml:space="preserve"> shows how conflict events of dyads without </w:t>
      </w:r>
      <w:proofErr w:type="spellStart"/>
      <w:r w:rsidRPr="00507462">
        <w:rPr>
          <w:rFonts w:cs="Times New Roman"/>
          <w:lang w:val="en-US"/>
        </w:rPr>
        <w:t>Wzone</w:t>
      </w:r>
      <w:proofErr w:type="spellEnd"/>
      <w:r w:rsidRPr="00507462">
        <w:rPr>
          <w:rFonts w:cs="Times New Roman"/>
          <w:lang w:val="en-US"/>
        </w:rPr>
        <w:t xml:space="preserve"> polygons cluster in the Syria-Turkey border area in 2013.</w:t>
      </w:r>
    </w:p>
    <w:p w14:paraId="76955906" w14:textId="77777777" w:rsidR="00EB3993" w:rsidRPr="000E5F23" w:rsidRDefault="00EB3993" w:rsidP="00EE17FE">
      <w:pPr>
        <w:spacing w:after="0" w:line="276" w:lineRule="auto"/>
        <w:rPr>
          <w:rFonts w:cs="Times New Roman"/>
          <w:lang w:val="en-US"/>
        </w:rPr>
      </w:pPr>
    </w:p>
    <w:p w14:paraId="3949289E" w14:textId="408969A8" w:rsidR="00AE1FCD" w:rsidRPr="00507462" w:rsidRDefault="00AE1FCD" w:rsidP="00AE1FCD">
      <w:pPr>
        <w:spacing w:after="0" w:line="276" w:lineRule="auto"/>
        <w:rPr>
          <w:rFonts w:cs="Times New Roman"/>
          <w:lang w:val="en-US"/>
        </w:rPr>
      </w:pPr>
      <w:r w:rsidRPr="00507462">
        <w:rPr>
          <w:rFonts w:cs="Times New Roman"/>
          <w:lang w:val="en-US"/>
        </w:rPr>
        <w:t xml:space="preserve">The replication using </w:t>
      </w:r>
      <w:r w:rsidR="00235C78" w:rsidRPr="00507462">
        <w:rPr>
          <w:rFonts w:cs="Times New Roman"/>
          <w:lang w:val="en-US"/>
        </w:rPr>
        <w:t xml:space="preserve">the </w:t>
      </w:r>
      <w:proofErr w:type="spellStart"/>
      <w:r w:rsidR="00235C78" w:rsidRPr="00507462">
        <w:rPr>
          <w:rFonts w:cs="Times New Roman"/>
          <w:lang w:val="en-US"/>
        </w:rPr>
        <w:t>Wzone</w:t>
      </w:r>
      <w:proofErr w:type="spellEnd"/>
      <w:r w:rsidR="00235C78" w:rsidRPr="00507462">
        <w:rPr>
          <w:rFonts w:cs="Times New Roman"/>
          <w:lang w:val="en-US"/>
        </w:rPr>
        <w:t xml:space="preserve"> dataset </w:t>
      </w:r>
      <w:r w:rsidR="00AD3E62" w:rsidRPr="00507462">
        <w:rPr>
          <w:rFonts w:cs="Times New Roman"/>
          <w:lang w:val="en-US"/>
        </w:rPr>
        <w:t>differs</w:t>
      </w:r>
      <w:r w:rsidRPr="00507462">
        <w:rPr>
          <w:rFonts w:cs="Times New Roman"/>
          <w:lang w:val="en-US"/>
        </w:rPr>
        <w:t xml:space="preserve"> from the </w:t>
      </w:r>
      <w:r w:rsidR="00AD3E62" w:rsidRPr="00507462">
        <w:rPr>
          <w:rFonts w:cs="Times New Roman"/>
          <w:lang w:val="en-US"/>
        </w:rPr>
        <w:t>results obtained with</w:t>
      </w:r>
      <w:r w:rsidRPr="00507462">
        <w:rPr>
          <w:rFonts w:cs="Times New Roman"/>
          <w:lang w:val="en-US"/>
        </w:rPr>
        <w:t xml:space="preserve"> </w:t>
      </w:r>
      <w:r w:rsidR="00235C78" w:rsidRPr="00507462">
        <w:rPr>
          <w:rFonts w:cs="Times New Roman"/>
          <w:lang w:val="en-US"/>
        </w:rPr>
        <w:t xml:space="preserve">the methodology to construct </w:t>
      </w:r>
      <w:r w:rsidRPr="00507462">
        <w:rPr>
          <w:rFonts w:cs="Times New Roman"/>
          <w:lang w:val="en-US"/>
        </w:rPr>
        <w:t xml:space="preserve">conflict shapes. </w:t>
      </w:r>
      <w:r w:rsidR="00235C78" w:rsidRPr="00507462">
        <w:rPr>
          <w:rFonts w:cs="Times New Roman"/>
          <w:lang w:val="en-US"/>
        </w:rPr>
        <w:t xml:space="preserve">It missed </w:t>
      </w:r>
      <w:r w:rsidR="002018AF">
        <w:rPr>
          <w:rFonts w:cs="Times New Roman"/>
          <w:lang w:val="en-US"/>
        </w:rPr>
        <w:t>one</w:t>
      </w:r>
      <w:r w:rsidR="002018AF" w:rsidRPr="00507462">
        <w:rPr>
          <w:rFonts w:cs="Times New Roman"/>
          <w:lang w:val="en-US"/>
        </w:rPr>
        <w:t xml:space="preserve"> </w:t>
      </w:r>
      <w:r w:rsidRPr="00507462">
        <w:rPr>
          <w:rFonts w:cs="Times New Roman"/>
          <w:lang w:val="en-US"/>
        </w:rPr>
        <w:t xml:space="preserve">of the three spatial shifts </w:t>
      </w:r>
      <w:r w:rsidR="00235C78" w:rsidRPr="00507462">
        <w:rPr>
          <w:rFonts w:cs="Times New Roman"/>
          <w:lang w:val="en-US"/>
        </w:rPr>
        <w:t>we demonstrated in the article: it suggests expansion rather than shifting contraction</w:t>
      </w:r>
      <w:r w:rsidR="00235C78" w:rsidRPr="00507462" w:rsidDel="00235C78">
        <w:rPr>
          <w:rFonts w:cs="Times New Roman"/>
          <w:lang w:val="en-US"/>
        </w:rPr>
        <w:t xml:space="preserve"> </w:t>
      </w:r>
      <w:r w:rsidR="00235C78" w:rsidRPr="00507462">
        <w:rPr>
          <w:rFonts w:cs="Times New Roman"/>
          <w:lang w:val="en-US"/>
        </w:rPr>
        <w:t>for the</w:t>
      </w:r>
      <w:r w:rsidRPr="00507462">
        <w:rPr>
          <w:rFonts w:cs="Times New Roman"/>
          <w:lang w:val="en-US"/>
        </w:rPr>
        <w:t xml:space="preserve"> </w:t>
      </w:r>
      <w:r w:rsidR="009251E4" w:rsidRPr="00557357">
        <w:rPr>
          <w:rFonts w:cs="Times New Roman"/>
          <w:lang w:val="en-US"/>
        </w:rPr>
        <w:t xml:space="preserve">conflict shape </w:t>
      </w:r>
      <w:r w:rsidR="009251E4">
        <w:rPr>
          <w:rFonts w:cs="Times New Roman"/>
          <w:lang w:val="en-US"/>
        </w:rPr>
        <w:t>in the Lake Chad region</w:t>
      </w:r>
      <w:r w:rsidR="009251E4" w:rsidRPr="00557357">
        <w:rPr>
          <w:rFonts w:cs="Times New Roman"/>
          <w:lang w:val="en-US"/>
        </w:rPr>
        <w:t xml:space="preserve"> </w:t>
      </w:r>
      <w:r w:rsidR="00235C78" w:rsidRPr="00507462">
        <w:rPr>
          <w:rFonts w:cs="Times New Roman"/>
          <w:lang w:val="en-US"/>
        </w:rPr>
        <w:t>(2011-2016)</w:t>
      </w:r>
      <w:r w:rsidR="00BE12A3">
        <w:rPr>
          <w:rFonts w:cs="Times New Roman"/>
          <w:lang w:val="en-US"/>
        </w:rPr>
        <w:t xml:space="preserve">. </w:t>
      </w:r>
      <w:r w:rsidR="00AD3E62" w:rsidRPr="00507462">
        <w:rPr>
          <w:rFonts w:cs="Times New Roman"/>
          <w:lang w:val="en-US"/>
        </w:rPr>
        <w:t>W</w:t>
      </w:r>
      <w:r w:rsidRPr="00507462">
        <w:rPr>
          <w:rFonts w:cs="Times New Roman"/>
          <w:lang w:val="en-US"/>
        </w:rPr>
        <w:t xml:space="preserve">e also include non-dominant actors in </w:t>
      </w:r>
      <w:r w:rsidR="00AD3E62" w:rsidRPr="00507462">
        <w:rPr>
          <w:rFonts w:cs="Times New Roman"/>
          <w:lang w:val="en-US"/>
        </w:rPr>
        <w:t>the</w:t>
      </w:r>
      <w:r w:rsidRPr="00507462">
        <w:rPr>
          <w:rFonts w:cs="Times New Roman"/>
          <w:lang w:val="en-US"/>
        </w:rPr>
        <w:t xml:space="preserve"> analysis to probe </w:t>
      </w:r>
      <w:r w:rsidR="00C75A23" w:rsidRPr="00507462">
        <w:rPr>
          <w:rFonts w:cs="Times New Roman"/>
          <w:lang w:val="en-US"/>
        </w:rPr>
        <w:t xml:space="preserve">our claim’s </w:t>
      </w:r>
      <w:r w:rsidRPr="00507462">
        <w:rPr>
          <w:rFonts w:cs="Times New Roman"/>
          <w:lang w:val="en-US"/>
        </w:rPr>
        <w:t xml:space="preserve">relevance and not bias our empirical analysis against non-dominant actors. </w:t>
      </w:r>
    </w:p>
    <w:p w14:paraId="4B81B602" w14:textId="2F869B13" w:rsidR="00B2428D" w:rsidRPr="00507462" w:rsidRDefault="00B2428D" w:rsidP="00BE1628">
      <w:pPr>
        <w:spacing w:after="0" w:line="276" w:lineRule="auto"/>
        <w:rPr>
          <w:rFonts w:cs="Times New Roman"/>
          <w:lang w:val="en-US"/>
        </w:rPr>
      </w:pPr>
    </w:p>
    <w:p w14:paraId="6F3B750F" w14:textId="72A71B88" w:rsidR="007301FC" w:rsidRPr="00507462" w:rsidRDefault="009B4344" w:rsidP="0025555B">
      <w:pPr>
        <w:spacing w:after="0" w:line="276" w:lineRule="auto"/>
        <w:rPr>
          <w:rFonts w:cs="Times New Roman"/>
          <w:lang w:val="en-US"/>
        </w:rPr>
      </w:pPr>
      <w:r w:rsidRPr="00507462">
        <w:rPr>
          <w:rFonts w:cs="Times New Roman"/>
          <w:u w:val="single"/>
          <w:lang w:val="en-US"/>
        </w:rPr>
        <w:t>Colombia</w:t>
      </w:r>
      <w:r w:rsidR="00DF6CB6">
        <w:rPr>
          <w:rFonts w:cs="Times New Roman"/>
          <w:u w:val="single"/>
          <w:lang w:val="en-US"/>
        </w:rPr>
        <w:t xml:space="preserve"> conflict shape</w:t>
      </w:r>
      <w:r w:rsidR="001076FA" w:rsidRPr="00507462">
        <w:rPr>
          <w:rFonts w:cs="Times New Roman"/>
          <w:u w:val="single"/>
          <w:lang w:val="en-US"/>
        </w:rPr>
        <w:t xml:space="preserve"> (2006</w:t>
      </w:r>
      <w:r w:rsidR="00C75A23" w:rsidRPr="00507462">
        <w:rPr>
          <w:rFonts w:cs="Times New Roman"/>
          <w:u w:val="single"/>
          <w:lang w:val="en-US"/>
        </w:rPr>
        <w:t>–</w:t>
      </w:r>
      <w:r w:rsidR="001076FA" w:rsidRPr="00507462">
        <w:rPr>
          <w:rFonts w:cs="Times New Roman"/>
          <w:u w:val="single"/>
          <w:lang w:val="en-US"/>
        </w:rPr>
        <w:t>2011)</w:t>
      </w:r>
    </w:p>
    <w:p w14:paraId="01D5AED6" w14:textId="77777777" w:rsidR="00B9372D" w:rsidRPr="00507462" w:rsidRDefault="00B9372D" w:rsidP="00B9372D">
      <w:pPr>
        <w:spacing w:after="0" w:line="276" w:lineRule="auto"/>
        <w:jc w:val="left"/>
        <w:rPr>
          <w:rFonts w:cs="Times New Roman"/>
          <w:lang w:val="en-US"/>
        </w:rPr>
      </w:pPr>
      <w:r w:rsidRPr="00507462">
        <w:rPr>
          <w:rFonts w:cs="Times New Roman"/>
          <w:lang w:val="en-US"/>
        </w:rPr>
        <w:t>Overlap: 95.02 percent (shape: 100 percent, hotspots: 90.04 percent)</w:t>
      </w:r>
    </w:p>
    <w:p w14:paraId="5FB855AF" w14:textId="048812E6" w:rsidR="00AF702B" w:rsidRPr="00507462" w:rsidRDefault="00B9372D" w:rsidP="00684073">
      <w:pPr>
        <w:spacing w:after="0" w:line="276" w:lineRule="auto"/>
        <w:jc w:val="left"/>
        <w:rPr>
          <w:rFonts w:cs="Times New Roman"/>
          <w:lang w:val="en-US"/>
        </w:rPr>
      </w:pPr>
      <w:r w:rsidRPr="00507462">
        <w:rPr>
          <w:rFonts w:cs="Times New Roman"/>
          <w:lang w:val="en-US"/>
        </w:rPr>
        <w:t xml:space="preserve">Spatial change: no shift </w:t>
      </w:r>
    </w:p>
    <w:p w14:paraId="4334BE4F" w14:textId="0DC2892E" w:rsidR="00684073" w:rsidRPr="00507462" w:rsidRDefault="00AF702B" w:rsidP="00684073">
      <w:pPr>
        <w:spacing w:after="0" w:line="276" w:lineRule="auto"/>
        <w:jc w:val="left"/>
        <w:rPr>
          <w:rFonts w:cs="Times New Roman"/>
          <w:lang w:val="en-US"/>
        </w:rPr>
      </w:pPr>
      <w:r w:rsidRPr="00507462">
        <w:rPr>
          <w:rFonts w:cs="Times New Roman"/>
          <w:i/>
          <w:iCs/>
          <w:noProof/>
          <w:lang w:val="en-US"/>
        </w:rPr>
        <w:drawing>
          <wp:anchor distT="0" distB="0" distL="114300" distR="114300" simplePos="0" relativeHeight="251719680" behindDoc="1" locked="0" layoutInCell="1" allowOverlap="1" wp14:anchorId="4B09D248" wp14:editId="26D09DD9">
            <wp:simplePos x="0" y="0"/>
            <wp:positionH relativeFrom="column">
              <wp:posOffset>797560</wp:posOffset>
            </wp:positionH>
            <wp:positionV relativeFrom="paragraph">
              <wp:posOffset>183145</wp:posOffset>
            </wp:positionV>
            <wp:extent cx="4600575" cy="2661920"/>
            <wp:effectExtent l="0" t="0" r="0" b="5080"/>
            <wp:wrapTopAndBottom/>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rotWithShape="1">
                    <a:blip r:embed="rId39" cstate="print">
                      <a:extLst>
                        <a:ext uri="{28A0092B-C50C-407E-A947-70E740481C1C}">
                          <a14:useLocalDpi xmlns:a14="http://schemas.microsoft.com/office/drawing/2010/main" val="0"/>
                        </a:ext>
                      </a:extLst>
                    </a:blip>
                    <a:srcRect l="3153" t="5772"/>
                    <a:stretch/>
                  </pic:blipFill>
                  <pic:spPr bwMode="auto">
                    <a:xfrm>
                      <a:off x="0" y="0"/>
                      <a:ext cx="4600575" cy="2661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4344" w:rsidRPr="00507462">
        <w:rPr>
          <w:rFonts w:cs="Times New Roman"/>
          <w:lang w:val="en-US"/>
        </w:rPr>
        <w:t xml:space="preserve"> </w:t>
      </w:r>
    </w:p>
    <w:p w14:paraId="1175FA00" w14:textId="7B157084" w:rsidR="00684073" w:rsidRPr="00507462" w:rsidRDefault="00684073" w:rsidP="00684073">
      <w:pPr>
        <w:spacing w:after="0" w:line="276" w:lineRule="auto"/>
        <w:rPr>
          <w:rFonts w:cs="Times New Roman"/>
          <w:i/>
          <w:iCs/>
          <w:lang w:val="en-US"/>
        </w:rPr>
      </w:pPr>
      <w:r w:rsidRPr="00507462">
        <w:rPr>
          <w:rFonts w:cs="Times New Roman"/>
          <w:i/>
          <w:iCs/>
          <w:color w:val="000000" w:themeColor="text1"/>
          <w:lang w:val="en-US"/>
        </w:rPr>
        <w:t xml:space="preserve">Figure </w:t>
      </w:r>
      <w:r w:rsidR="009625FE">
        <w:rPr>
          <w:rFonts w:cs="Times New Roman"/>
          <w:i/>
          <w:iCs/>
          <w:color w:val="000000" w:themeColor="text1"/>
          <w:lang w:val="en-US"/>
        </w:rPr>
        <w:t>10</w:t>
      </w:r>
      <w:r w:rsidRPr="00507462">
        <w:rPr>
          <w:rFonts w:cs="Times New Roman"/>
          <w:i/>
          <w:iCs/>
          <w:color w:val="000000" w:themeColor="text1"/>
          <w:lang w:val="en-US"/>
        </w:rPr>
        <w:t xml:space="preserve">: Spatial change in the Colombia </w:t>
      </w:r>
      <w:r w:rsidR="00DF6CB6">
        <w:rPr>
          <w:rFonts w:cs="Times New Roman"/>
          <w:u w:val="single"/>
          <w:lang w:val="en-US"/>
        </w:rPr>
        <w:t xml:space="preserve">conflict shape </w:t>
      </w:r>
      <w:r w:rsidRPr="00507462">
        <w:rPr>
          <w:rFonts w:cs="Times New Roman"/>
          <w:i/>
          <w:iCs/>
          <w:color w:val="000000" w:themeColor="text1"/>
          <w:lang w:val="en-US"/>
        </w:rPr>
        <w:t xml:space="preserve">(2006 - 2011) based on </w:t>
      </w:r>
      <w:proofErr w:type="spellStart"/>
      <w:r w:rsidRPr="00507462">
        <w:rPr>
          <w:rFonts w:cs="Times New Roman"/>
          <w:i/>
          <w:iCs/>
          <w:color w:val="000000" w:themeColor="text1"/>
          <w:lang w:val="en-US"/>
        </w:rPr>
        <w:t>w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2022).</w:t>
      </w:r>
      <w:r w:rsidRPr="00507462">
        <w:rPr>
          <w:rFonts w:cs="Times New Roman"/>
          <w:szCs w:val="20"/>
        </w:rPr>
        <w:t xml:space="preserve"> </w:t>
      </w:r>
      <w:r w:rsidRPr="00507462">
        <w:rPr>
          <w:rFonts w:cs="Times New Roman"/>
          <w:i/>
          <w:iCs/>
          <w:szCs w:val="20"/>
        </w:rPr>
        <w:t>The hotspots are the darker blue and red shapes</w:t>
      </w:r>
      <w:r w:rsidRPr="00507462">
        <w:rPr>
          <w:rFonts w:cs="Times New Roman"/>
          <w:i/>
          <w:iCs/>
          <w:lang w:val="en-US"/>
        </w:rPr>
        <w:t>.</w:t>
      </w:r>
    </w:p>
    <w:p w14:paraId="69AFBBAD" w14:textId="77777777" w:rsidR="00A37180" w:rsidRPr="00507462" w:rsidRDefault="00A37180" w:rsidP="00BE1628">
      <w:pPr>
        <w:spacing w:after="0" w:line="276" w:lineRule="auto"/>
        <w:jc w:val="left"/>
        <w:rPr>
          <w:rFonts w:cs="Times New Roman"/>
          <w:lang w:val="en-US"/>
        </w:rPr>
      </w:pPr>
    </w:p>
    <w:p w14:paraId="10DD40C7" w14:textId="444EFA9F" w:rsidR="003A1241" w:rsidRDefault="003A1241" w:rsidP="005C35BC">
      <w:pPr>
        <w:spacing w:after="0" w:line="276" w:lineRule="auto"/>
        <w:jc w:val="left"/>
        <w:rPr>
          <w:rFonts w:cs="Times New Roman"/>
          <w:i/>
          <w:iCs/>
          <w:lang w:val="en-US"/>
        </w:rPr>
      </w:pPr>
    </w:p>
    <w:p w14:paraId="0F4BE6E9" w14:textId="77777777" w:rsidR="00EB3993" w:rsidRDefault="00EB3993" w:rsidP="005C35BC">
      <w:pPr>
        <w:spacing w:after="0" w:line="276" w:lineRule="auto"/>
        <w:jc w:val="left"/>
        <w:rPr>
          <w:rFonts w:cs="Times New Roman"/>
          <w:i/>
          <w:iCs/>
          <w:lang w:val="en-US"/>
        </w:rPr>
      </w:pPr>
    </w:p>
    <w:p w14:paraId="30A7E4E9" w14:textId="77777777" w:rsidR="00EB3993" w:rsidRDefault="00EB3993" w:rsidP="005C35BC">
      <w:pPr>
        <w:spacing w:after="0" w:line="276" w:lineRule="auto"/>
        <w:jc w:val="left"/>
        <w:rPr>
          <w:rFonts w:cs="Times New Roman"/>
          <w:i/>
          <w:iCs/>
          <w:lang w:val="en-US"/>
        </w:rPr>
      </w:pPr>
    </w:p>
    <w:p w14:paraId="5544A3E4" w14:textId="77777777" w:rsidR="00EB3993" w:rsidRDefault="00EB3993" w:rsidP="005C35BC">
      <w:pPr>
        <w:spacing w:after="0" w:line="276" w:lineRule="auto"/>
        <w:jc w:val="left"/>
        <w:rPr>
          <w:rFonts w:cs="Times New Roman"/>
          <w:i/>
          <w:iCs/>
          <w:lang w:val="en-US"/>
        </w:rPr>
      </w:pPr>
    </w:p>
    <w:p w14:paraId="33B18DEA" w14:textId="77777777" w:rsidR="00EB3993" w:rsidRDefault="00EB3993" w:rsidP="005C35BC">
      <w:pPr>
        <w:spacing w:after="0" w:line="276" w:lineRule="auto"/>
        <w:jc w:val="left"/>
        <w:rPr>
          <w:rFonts w:cs="Times New Roman"/>
          <w:i/>
          <w:iCs/>
          <w:lang w:val="en-US"/>
        </w:rPr>
      </w:pPr>
    </w:p>
    <w:p w14:paraId="72D2BB8B" w14:textId="77777777" w:rsidR="00EB3993" w:rsidRDefault="00EB3993" w:rsidP="005C35BC">
      <w:pPr>
        <w:spacing w:after="0" w:line="276" w:lineRule="auto"/>
        <w:jc w:val="left"/>
        <w:rPr>
          <w:rFonts w:cs="Times New Roman"/>
          <w:i/>
          <w:iCs/>
          <w:lang w:val="en-US"/>
        </w:rPr>
      </w:pPr>
    </w:p>
    <w:p w14:paraId="3800EEBB" w14:textId="77777777" w:rsidR="00EB3993" w:rsidRDefault="00EB3993" w:rsidP="005C35BC">
      <w:pPr>
        <w:spacing w:after="0" w:line="276" w:lineRule="auto"/>
        <w:jc w:val="left"/>
        <w:rPr>
          <w:rFonts w:cs="Times New Roman"/>
          <w:i/>
          <w:iCs/>
          <w:lang w:val="en-US"/>
        </w:rPr>
      </w:pPr>
    </w:p>
    <w:p w14:paraId="41A5E019" w14:textId="77777777" w:rsidR="00EB3993" w:rsidRDefault="00EB3993" w:rsidP="005C35BC">
      <w:pPr>
        <w:spacing w:after="0" w:line="276" w:lineRule="auto"/>
        <w:jc w:val="left"/>
        <w:rPr>
          <w:rFonts w:cs="Times New Roman"/>
          <w:i/>
          <w:iCs/>
          <w:lang w:val="en-US"/>
        </w:rPr>
      </w:pPr>
    </w:p>
    <w:p w14:paraId="074D73F4" w14:textId="77777777" w:rsidR="00EB3993" w:rsidRDefault="00EB3993" w:rsidP="005C35BC">
      <w:pPr>
        <w:spacing w:after="0" w:line="276" w:lineRule="auto"/>
        <w:jc w:val="left"/>
        <w:rPr>
          <w:rFonts w:cs="Times New Roman"/>
          <w:i/>
          <w:iCs/>
          <w:lang w:val="en-US"/>
        </w:rPr>
      </w:pPr>
    </w:p>
    <w:p w14:paraId="051E148C" w14:textId="77777777" w:rsidR="00EB3993" w:rsidRDefault="00EB3993" w:rsidP="005C35BC">
      <w:pPr>
        <w:spacing w:after="0" w:line="276" w:lineRule="auto"/>
        <w:jc w:val="left"/>
        <w:rPr>
          <w:rFonts w:cs="Times New Roman"/>
          <w:i/>
          <w:iCs/>
          <w:lang w:val="en-US"/>
        </w:rPr>
      </w:pPr>
    </w:p>
    <w:p w14:paraId="4C0B815F" w14:textId="77777777" w:rsidR="00EB3993" w:rsidRDefault="00EB3993" w:rsidP="005C35BC">
      <w:pPr>
        <w:spacing w:after="0" w:line="276" w:lineRule="auto"/>
        <w:jc w:val="left"/>
        <w:rPr>
          <w:rFonts w:cs="Times New Roman"/>
          <w:i/>
          <w:iCs/>
          <w:lang w:val="en-US"/>
        </w:rPr>
      </w:pPr>
    </w:p>
    <w:p w14:paraId="6CEA84D0" w14:textId="77777777" w:rsidR="00EB3993" w:rsidRDefault="00EB3993" w:rsidP="005C35BC">
      <w:pPr>
        <w:spacing w:after="0" w:line="276" w:lineRule="auto"/>
        <w:jc w:val="left"/>
        <w:rPr>
          <w:rFonts w:cs="Times New Roman"/>
          <w:i/>
          <w:iCs/>
          <w:lang w:val="en-US"/>
        </w:rPr>
      </w:pPr>
    </w:p>
    <w:p w14:paraId="27D22621" w14:textId="77777777" w:rsidR="00EB3993" w:rsidRDefault="00EB3993" w:rsidP="005C35BC">
      <w:pPr>
        <w:spacing w:after="0" w:line="276" w:lineRule="auto"/>
        <w:jc w:val="left"/>
        <w:rPr>
          <w:rFonts w:cs="Times New Roman"/>
          <w:i/>
          <w:iCs/>
          <w:lang w:val="en-US"/>
        </w:rPr>
      </w:pPr>
    </w:p>
    <w:p w14:paraId="7494A65D" w14:textId="77777777" w:rsidR="00AF702B" w:rsidRPr="00507462" w:rsidRDefault="00AF702B" w:rsidP="005C35BC">
      <w:pPr>
        <w:spacing w:after="0" w:line="276" w:lineRule="auto"/>
        <w:jc w:val="left"/>
        <w:rPr>
          <w:rFonts w:cs="Times New Roman"/>
          <w:i/>
          <w:iCs/>
          <w:lang w:val="en-US"/>
        </w:rPr>
      </w:pPr>
    </w:p>
    <w:p w14:paraId="39673A80" w14:textId="008A6ABF" w:rsidR="001076FA" w:rsidRPr="00507462" w:rsidRDefault="001076FA" w:rsidP="00BE1628">
      <w:pPr>
        <w:spacing w:after="0" w:line="276" w:lineRule="auto"/>
        <w:rPr>
          <w:rFonts w:cs="Times New Roman"/>
          <w:u w:val="single"/>
          <w:lang w:val="en-US"/>
        </w:rPr>
      </w:pPr>
      <w:r w:rsidRPr="00507462">
        <w:rPr>
          <w:rFonts w:cs="Times New Roman"/>
          <w:u w:val="single"/>
          <w:lang w:val="en-US"/>
        </w:rPr>
        <w:lastRenderedPageBreak/>
        <w:t>Colombia</w:t>
      </w:r>
      <w:r w:rsidR="00DF6CB6">
        <w:rPr>
          <w:rFonts w:cs="Times New Roman"/>
          <w:u w:val="single"/>
          <w:lang w:val="en-US"/>
        </w:rPr>
        <w:t xml:space="preserve"> conflict shape</w:t>
      </w:r>
      <w:r w:rsidRPr="00507462">
        <w:rPr>
          <w:rFonts w:cs="Times New Roman"/>
          <w:u w:val="single"/>
          <w:lang w:val="en-US"/>
        </w:rPr>
        <w:t xml:space="preserve"> (20</w:t>
      </w:r>
      <w:r w:rsidR="00A42B66" w:rsidRPr="00507462">
        <w:rPr>
          <w:rFonts w:cs="Times New Roman"/>
          <w:u w:val="single"/>
          <w:lang w:val="en-US"/>
        </w:rPr>
        <w:t>12</w:t>
      </w:r>
      <w:r w:rsidR="00C75A23" w:rsidRPr="00507462">
        <w:rPr>
          <w:rFonts w:cs="Times New Roman"/>
          <w:u w:val="single"/>
          <w:lang w:val="en-US"/>
        </w:rPr>
        <w:t>–</w:t>
      </w:r>
      <w:r w:rsidRPr="00507462">
        <w:rPr>
          <w:rFonts w:cs="Times New Roman"/>
          <w:u w:val="single"/>
          <w:lang w:val="en-US"/>
        </w:rPr>
        <w:t>201</w:t>
      </w:r>
      <w:r w:rsidR="00A42B66" w:rsidRPr="00507462">
        <w:rPr>
          <w:rFonts w:cs="Times New Roman"/>
          <w:u w:val="single"/>
          <w:lang w:val="en-US"/>
        </w:rPr>
        <w:t>6</w:t>
      </w:r>
      <w:r w:rsidRPr="00507462">
        <w:rPr>
          <w:rFonts w:cs="Times New Roman"/>
          <w:u w:val="single"/>
          <w:lang w:val="en-US"/>
        </w:rPr>
        <w:t>)</w:t>
      </w:r>
    </w:p>
    <w:p w14:paraId="45D2ED64" w14:textId="77777777" w:rsidR="009E7F9A" w:rsidRPr="00507462" w:rsidRDefault="009E7F9A" w:rsidP="009E7F9A">
      <w:pPr>
        <w:spacing w:after="0" w:line="276" w:lineRule="auto"/>
        <w:jc w:val="left"/>
        <w:rPr>
          <w:rFonts w:cs="Times New Roman"/>
          <w:lang w:val="en-US"/>
        </w:rPr>
      </w:pPr>
      <w:r w:rsidRPr="00507462">
        <w:rPr>
          <w:rFonts w:cs="Times New Roman"/>
          <w:lang w:val="en-US"/>
        </w:rPr>
        <w:t>Overlap: 32.55 percent (shape: 65.10 percent, hotspots: 0 percent)</w:t>
      </w:r>
    </w:p>
    <w:p w14:paraId="1C3BD551" w14:textId="77777777" w:rsidR="00180A79" w:rsidRPr="00507462" w:rsidRDefault="001076FA" w:rsidP="00BE1628">
      <w:pPr>
        <w:spacing w:after="0" w:line="276" w:lineRule="auto"/>
        <w:jc w:val="left"/>
        <w:rPr>
          <w:rFonts w:cs="Times New Roman"/>
          <w:lang w:val="en-US"/>
        </w:rPr>
      </w:pPr>
      <w:r w:rsidRPr="00507462">
        <w:rPr>
          <w:rFonts w:cs="Times New Roman"/>
          <w:lang w:val="en-US"/>
        </w:rPr>
        <w:t>Spatial change: shift</w:t>
      </w:r>
    </w:p>
    <w:p w14:paraId="248DA24F" w14:textId="77777777" w:rsidR="00180A79" w:rsidRPr="00507462" w:rsidRDefault="00180A79" w:rsidP="00BE1628">
      <w:pPr>
        <w:spacing w:after="0" w:line="276" w:lineRule="auto"/>
        <w:jc w:val="left"/>
        <w:rPr>
          <w:rFonts w:cs="Times New Roman"/>
          <w:lang w:val="en-US"/>
        </w:rPr>
      </w:pPr>
    </w:p>
    <w:p w14:paraId="6249D11E" w14:textId="77777777" w:rsidR="004F4408" w:rsidRPr="00507462" w:rsidRDefault="00180A79" w:rsidP="000E5F23">
      <w:pPr>
        <w:spacing w:after="0" w:line="276" w:lineRule="auto"/>
        <w:jc w:val="center"/>
        <w:rPr>
          <w:rFonts w:cs="Times New Roman"/>
          <w:i/>
          <w:iCs/>
          <w:color w:val="000000" w:themeColor="text1"/>
          <w:lang w:val="en-US"/>
        </w:rPr>
      </w:pPr>
      <w:r w:rsidRPr="00507462">
        <w:rPr>
          <w:rFonts w:cs="Times New Roman"/>
          <w:noProof/>
          <w:lang w:val="en-US"/>
        </w:rPr>
        <w:drawing>
          <wp:inline distT="0" distB="0" distL="0" distR="0" wp14:anchorId="4F0F4466" wp14:editId="3D99E0B5">
            <wp:extent cx="4661144" cy="2880000"/>
            <wp:effectExtent l="0" t="0" r="0" b="3175"/>
            <wp:docPr id="144" name="Picture 1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10;&#10;Description automatically generated"/>
                    <pic:cNvPicPr/>
                  </pic:nvPicPr>
                  <pic:blipFill rotWithShape="1">
                    <a:blip r:embed="rId40" cstate="print">
                      <a:extLst>
                        <a:ext uri="{28A0092B-C50C-407E-A947-70E740481C1C}">
                          <a14:useLocalDpi xmlns:a14="http://schemas.microsoft.com/office/drawing/2010/main" val="0"/>
                        </a:ext>
                      </a:extLst>
                    </a:blip>
                    <a:srcRect t="12894" b="8877"/>
                    <a:stretch/>
                  </pic:blipFill>
                  <pic:spPr bwMode="auto">
                    <a:xfrm>
                      <a:off x="0" y="0"/>
                      <a:ext cx="4661144" cy="2880000"/>
                    </a:xfrm>
                    <a:prstGeom prst="rect">
                      <a:avLst/>
                    </a:prstGeom>
                    <a:ln>
                      <a:noFill/>
                    </a:ln>
                    <a:extLst>
                      <a:ext uri="{53640926-AAD7-44D8-BBD7-CCE9431645EC}">
                        <a14:shadowObscured xmlns:a14="http://schemas.microsoft.com/office/drawing/2010/main"/>
                      </a:ext>
                    </a:extLst>
                  </pic:spPr>
                </pic:pic>
              </a:graphicData>
            </a:graphic>
          </wp:inline>
        </w:drawing>
      </w:r>
    </w:p>
    <w:p w14:paraId="2ACB734B" w14:textId="07650E85" w:rsidR="00180A79" w:rsidRPr="00507462" w:rsidRDefault="00180A79" w:rsidP="000E5F23">
      <w:pPr>
        <w:spacing w:after="0" w:line="276" w:lineRule="auto"/>
        <w:jc w:val="left"/>
        <w:rPr>
          <w:rFonts w:cs="Times New Roman"/>
          <w:lang w:val="en-US"/>
        </w:rPr>
      </w:pPr>
      <w:r w:rsidRPr="00507462">
        <w:rPr>
          <w:rFonts w:cs="Times New Roman"/>
          <w:i/>
          <w:iCs/>
          <w:color w:val="000000" w:themeColor="text1"/>
          <w:lang w:val="en-US"/>
        </w:rPr>
        <w:t xml:space="preserve">Figure </w:t>
      </w:r>
      <w:r w:rsidR="009625FE">
        <w:rPr>
          <w:rFonts w:cs="Times New Roman"/>
          <w:i/>
          <w:iCs/>
          <w:color w:val="000000" w:themeColor="text1"/>
          <w:lang w:val="en-US"/>
        </w:rPr>
        <w:t>11</w:t>
      </w:r>
      <w:r w:rsidRPr="00507462">
        <w:rPr>
          <w:rFonts w:cs="Times New Roman"/>
          <w:i/>
          <w:iCs/>
          <w:color w:val="000000" w:themeColor="text1"/>
          <w:lang w:val="en-US"/>
        </w:rPr>
        <w:t xml:space="preserve">: Spatial change in the Colombia </w:t>
      </w:r>
      <w:r w:rsidR="00DF6CB6">
        <w:rPr>
          <w:rFonts w:cs="Times New Roman"/>
          <w:u w:val="single"/>
          <w:lang w:val="en-US"/>
        </w:rPr>
        <w:t xml:space="preserve">conflict shape </w:t>
      </w:r>
      <w:r w:rsidRPr="00507462">
        <w:rPr>
          <w:rFonts w:cs="Times New Roman"/>
          <w:i/>
          <w:iCs/>
          <w:color w:val="000000" w:themeColor="text1"/>
          <w:lang w:val="en-US"/>
        </w:rPr>
        <w:t xml:space="preserve">(2012 - 2016) based on </w:t>
      </w:r>
      <w:proofErr w:type="spellStart"/>
      <w:r w:rsidRPr="00507462">
        <w:rPr>
          <w:rFonts w:cs="Times New Roman"/>
          <w:i/>
          <w:iCs/>
          <w:color w:val="000000" w:themeColor="text1"/>
          <w:lang w:val="en-US"/>
        </w:rPr>
        <w:t>w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2022).</w:t>
      </w:r>
      <w:r w:rsidRPr="00507462">
        <w:rPr>
          <w:rFonts w:cs="Times New Roman"/>
          <w:i/>
          <w:iCs/>
          <w:szCs w:val="20"/>
        </w:rPr>
        <w:t xml:space="preserve"> The hotspots are the darker blue and red shapes</w:t>
      </w:r>
      <w:r w:rsidRPr="00507462">
        <w:rPr>
          <w:rFonts w:cs="Times New Roman"/>
          <w:i/>
          <w:iCs/>
          <w:lang w:val="en-US"/>
        </w:rPr>
        <w:t>.</w:t>
      </w:r>
    </w:p>
    <w:p w14:paraId="78665101" w14:textId="77777777" w:rsidR="00EB3993" w:rsidRPr="00507462" w:rsidRDefault="00EB3993" w:rsidP="00BE1628">
      <w:pPr>
        <w:spacing w:after="0" w:line="276" w:lineRule="auto"/>
        <w:jc w:val="left"/>
        <w:rPr>
          <w:rFonts w:cs="Times New Roman"/>
          <w:lang w:val="en-US"/>
        </w:rPr>
      </w:pPr>
    </w:p>
    <w:p w14:paraId="4BDCF843" w14:textId="35F62CD5" w:rsidR="009B4344" w:rsidRPr="00507462" w:rsidRDefault="00EB3993" w:rsidP="00BE1628">
      <w:pPr>
        <w:spacing w:after="0" w:line="276" w:lineRule="auto"/>
        <w:jc w:val="left"/>
        <w:rPr>
          <w:rFonts w:cs="Times New Roman"/>
          <w:u w:val="single"/>
          <w:lang w:val="en-US"/>
        </w:rPr>
      </w:pPr>
      <w:r>
        <w:rPr>
          <w:rFonts w:cs="Times New Roman"/>
          <w:u w:val="single"/>
          <w:lang w:val="en-US"/>
        </w:rPr>
        <w:t>Lake Chad region</w:t>
      </w:r>
      <w:r w:rsidR="00DF6CB6" w:rsidRPr="00DF6CB6">
        <w:rPr>
          <w:rFonts w:cs="Times New Roman"/>
          <w:u w:val="single"/>
          <w:lang w:val="en-US"/>
        </w:rPr>
        <w:t xml:space="preserve"> </w:t>
      </w:r>
      <w:r w:rsidR="00DF6CB6">
        <w:rPr>
          <w:rFonts w:cs="Times New Roman"/>
          <w:u w:val="single"/>
          <w:lang w:val="en-US"/>
        </w:rPr>
        <w:t>conflict shape</w:t>
      </w:r>
      <w:r w:rsidR="00311116" w:rsidRPr="00507462">
        <w:rPr>
          <w:rFonts w:cs="Times New Roman"/>
          <w:u w:val="single"/>
          <w:lang w:val="en-US"/>
        </w:rPr>
        <w:t xml:space="preserve"> (2011</w:t>
      </w:r>
      <w:r w:rsidR="00C75A23" w:rsidRPr="00507462">
        <w:rPr>
          <w:rFonts w:cs="Times New Roman"/>
          <w:u w:val="single"/>
          <w:lang w:val="en-US"/>
        </w:rPr>
        <w:t>–</w:t>
      </w:r>
      <w:r w:rsidR="00311116" w:rsidRPr="00507462">
        <w:rPr>
          <w:rFonts w:cs="Times New Roman"/>
          <w:u w:val="single"/>
          <w:lang w:val="en-US"/>
        </w:rPr>
        <w:t>2016)</w:t>
      </w:r>
    </w:p>
    <w:p w14:paraId="7BE4378B" w14:textId="554C7CA4" w:rsidR="00726F2C" w:rsidRPr="00507462" w:rsidRDefault="00726F2C" w:rsidP="00726F2C">
      <w:pPr>
        <w:spacing w:after="0" w:line="276" w:lineRule="auto"/>
        <w:jc w:val="left"/>
        <w:rPr>
          <w:rFonts w:cs="Times New Roman"/>
          <w:lang w:val="en-US"/>
        </w:rPr>
      </w:pPr>
      <w:r w:rsidRPr="00507462">
        <w:rPr>
          <w:rFonts w:cs="Times New Roman"/>
          <w:lang w:val="en-US"/>
        </w:rPr>
        <w:t>Overlap: 5</w:t>
      </w:r>
      <w:r w:rsidR="00CA01BC">
        <w:rPr>
          <w:rFonts w:cs="Times New Roman"/>
          <w:lang w:val="en-US"/>
        </w:rPr>
        <w:t>0.56</w:t>
      </w:r>
      <w:r w:rsidRPr="00507462">
        <w:rPr>
          <w:rFonts w:cs="Times New Roman"/>
          <w:lang w:val="en-US"/>
        </w:rPr>
        <w:t xml:space="preserve"> percent (shape: 65.30 percent, hotspots: 3</w:t>
      </w:r>
      <w:r w:rsidR="003529C7">
        <w:rPr>
          <w:rFonts w:cs="Times New Roman"/>
          <w:lang w:val="en-US"/>
        </w:rPr>
        <w:t>5</w:t>
      </w:r>
      <w:r w:rsidRPr="00507462">
        <w:rPr>
          <w:rFonts w:cs="Times New Roman"/>
          <w:lang w:val="en-US"/>
        </w:rPr>
        <w:t>.</w:t>
      </w:r>
      <w:r w:rsidR="003529C7">
        <w:rPr>
          <w:rFonts w:cs="Times New Roman"/>
          <w:lang w:val="en-US"/>
        </w:rPr>
        <w:t>81</w:t>
      </w:r>
      <w:r w:rsidRPr="00507462">
        <w:rPr>
          <w:rFonts w:cs="Times New Roman"/>
          <w:lang w:val="en-US"/>
        </w:rPr>
        <w:t xml:space="preserve"> percent)</w:t>
      </w:r>
    </w:p>
    <w:p w14:paraId="7D33C115" w14:textId="77777777" w:rsidR="00726F2C" w:rsidRPr="00507462" w:rsidRDefault="00726F2C" w:rsidP="00726F2C">
      <w:pPr>
        <w:spacing w:after="0" w:line="276" w:lineRule="auto"/>
        <w:jc w:val="left"/>
        <w:rPr>
          <w:rFonts w:cs="Times New Roman"/>
          <w:lang w:val="en-US"/>
        </w:rPr>
      </w:pPr>
      <w:r w:rsidRPr="00507462">
        <w:rPr>
          <w:rFonts w:cs="Times New Roman"/>
          <w:lang w:val="en-US"/>
        </w:rPr>
        <w:t>Spatial change: no shift</w:t>
      </w:r>
    </w:p>
    <w:p w14:paraId="0B694810" w14:textId="77777777" w:rsidR="00726F2C" w:rsidRPr="00507462" w:rsidRDefault="00726F2C" w:rsidP="00726F2C">
      <w:pPr>
        <w:spacing w:after="0" w:line="276" w:lineRule="auto"/>
        <w:jc w:val="left"/>
        <w:rPr>
          <w:rFonts w:cs="Times New Roman"/>
          <w:lang w:val="en-US"/>
        </w:rPr>
      </w:pPr>
    </w:p>
    <w:p w14:paraId="75BB5B5C" w14:textId="77777777" w:rsidR="00843ED9" w:rsidRPr="00507462" w:rsidRDefault="00843ED9" w:rsidP="000E5F23">
      <w:pPr>
        <w:spacing w:after="0" w:line="276" w:lineRule="auto"/>
        <w:jc w:val="center"/>
        <w:rPr>
          <w:rFonts w:cs="Times New Roman"/>
          <w:lang w:val="en-US"/>
        </w:rPr>
      </w:pPr>
      <w:r w:rsidRPr="00507462">
        <w:rPr>
          <w:rFonts w:cs="Times New Roman"/>
          <w:noProof/>
          <w:lang w:val="en-US"/>
        </w:rPr>
        <w:drawing>
          <wp:inline distT="0" distB="0" distL="0" distR="0" wp14:anchorId="31F28FCD" wp14:editId="1E0D729C">
            <wp:extent cx="3721076" cy="2871657"/>
            <wp:effectExtent l="0" t="0" r="635" b="0"/>
            <wp:docPr id="54" name="Picture 5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with low confidence"/>
                    <pic:cNvPicPr/>
                  </pic:nvPicPr>
                  <pic:blipFill rotWithShape="1">
                    <a:blip r:embed="rId41" cstate="print">
                      <a:extLst>
                        <a:ext uri="{28A0092B-C50C-407E-A947-70E740481C1C}">
                          <a14:useLocalDpi xmlns:a14="http://schemas.microsoft.com/office/drawing/2010/main" val="0"/>
                        </a:ext>
                      </a:extLst>
                    </a:blip>
                    <a:srcRect l="11035" t="4624" r="8342"/>
                    <a:stretch/>
                  </pic:blipFill>
                  <pic:spPr bwMode="auto">
                    <a:xfrm>
                      <a:off x="0" y="0"/>
                      <a:ext cx="3755280" cy="2898053"/>
                    </a:xfrm>
                    <a:prstGeom prst="rect">
                      <a:avLst/>
                    </a:prstGeom>
                    <a:ln>
                      <a:noFill/>
                    </a:ln>
                    <a:extLst>
                      <a:ext uri="{53640926-AAD7-44D8-BBD7-CCE9431645EC}">
                        <a14:shadowObscured xmlns:a14="http://schemas.microsoft.com/office/drawing/2010/main"/>
                      </a:ext>
                    </a:extLst>
                  </pic:spPr>
                </pic:pic>
              </a:graphicData>
            </a:graphic>
          </wp:inline>
        </w:drawing>
      </w:r>
    </w:p>
    <w:p w14:paraId="2FACC9F1" w14:textId="77777777" w:rsidR="00843ED9" w:rsidRPr="00507462" w:rsidRDefault="00843ED9" w:rsidP="00843ED9">
      <w:pPr>
        <w:spacing w:after="0" w:line="276" w:lineRule="auto"/>
        <w:jc w:val="left"/>
        <w:rPr>
          <w:rFonts w:cs="Times New Roman"/>
          <w:u w:val="single"/>
          <w:lang w:val="en-US"/>
        </w:rPr>
      </w:pPr>
    </w:p>
    <w:p w14:paraId="12CBDD39" w14:textId="1CDFCD6C" w:rsidR="00843ED9" w:rsidRPr="00507462" w:rsidRDefault="00843ED9" w:rsidP="000E5F23">
      <w:pPr>
        <w:spacing w:after="0" w:line="276" w:lineRule="auto"/>
        <w:jc w:val="left"/>
        <w:rPr>
          <w:rFonts w:cs="Times New Roman"/>
          <w:i/>
          <w:iCs/>
          <w:lang w:val="en-US"/>
        </w:rPr>
      </w:pPr>
      <w:r w:rsidRPr="00507462">
        <w:rPr>
          <w:rFonts w:cs="Times New Roman"/>
          <w:i/>
          <w:iCs/>
          <w:color w:val="000000" w:themeColor="text1"/>
          <w:lang w:val="en-US"/>
        </w:rPr>
        <w:t xml:space="preserve">Figure </w:t>
      </w:r>
      <w:r w:rsidR="009625FE">
        <w:rPr>
          <w:rFonts w:cs="Times New Roman"/>
          <w:i/>
          <w:iCs/>
          <w:color w:val="000000" w:themeColor="text1"/>
          <w:lang w:val="en-US"/>
        </w:rPr>
        <w:t>12</w:t>
      </w:r>
      <w:r w:rsidRPr="00507462">
        <w:rPr>
          <w:rFonts w:cs="Times New Roman"/>
          <w:i/>
          <w:iCs/>
          <w:color w:val="000000" w:themeColor="text1"/>
          <w:lang w:val="en-US"/>
        </w:rPr>
        <w:t xml:space="preserve">: Spatial change in the </w:t>
      </w:r>
      <w:r w:rsidR="00EB3993">
        <w:rPr>
          <w:rFonts w:cs="Times New Roman"/>
          <w:i/>
          <w:iCs/>
          <w:color w:val="000000" w:themeColor="text1"/>
          <w:lang w:val="en-US"/>
        </w:rPr>
        <w:t>Lake Chad region</w:t>
      </w:r>
      <w:r w:rsidRPr="00507462">
        <w:rPr>
          <w:rFonts w:cs="Times New Roman"/>
          <w:i/>
          <w:iCs/>
          <w:color w:val="000000" w:themeColor="text1"/>
          <w:lang w:val="en-US"/>
        </w:rPr>
        <w:t xml:space="preserve"> </w:t>
      </w:r>
      <w:r w:rsidR="00DF6CB6">
        <w:rPr>
          <w:rFonts w:cs="Times New Roman"/>
          <w:u w:val="single"/>
          <w:lang w:val="en-US"/>
        </w:rPr>
        <w:t xml:space="preserve">conflict shape </w:t>
      </w:r>
      <w:r w:rsidRPr="00507462">
        <w:rPr>
          <w:rFonts w:cs="Times New Roman"/>
          <w:i/>
          <w:iCs/>
          <w:color w:val="000000" w:themeColor="text1"/>
          <w:lang w:val="en-US"/>
        </w:rPr>
        <w:t xml:space="preserve">(2011 </w:t>
      </w:r>
      <w:r w:rsidR="00EB3993">
        <w:rPr>
          <w:rFonts w:cs="Times New Roman"/>
          <w:i/>
          <w:iCs/>
          <w:color w:val="000000" w:themeColor="text1"/>
          <w:lang w:val="en-US"/>
        </w:rPr>
        <w:t>–</w:t>
      </w:r>
      <w:r w:rsidRPr="00507462">
        <w:rPr>
          <w:rFonts w:cs="Times New Roman"/>
          <w:i/>
          <w:iCs/>
          <w:color w:val="000000" w:themeColor="text1"/>
          <w:lang w:val="en-US"/>
        </w:rPr>
        <w:t xml:space="preserve"> 2016) based on </w:t>
      </w:r>
      <w:proofErr w:type="spellStart"/>
      <w:r w:rsidR="00DF6CB6">
        <w:rPr>
          <w:rFonts w:cs="Times New Roman"/>
          <w:i/>
          <w:iCs/>
          <w:color w:val="000000" w:themeColor="text1"/>
          <w:lang w:val="en-US"/>
        </w:rPr>
        <w:t>W</w:t>
      </w:r>
      <w:r w:rsidRPr="00507462">
        <w:rPr>
          <w:rFonts w:cs="Times New Roman"/>
          <w:i/>
          <w:iCs/>
          <w:color w:val="000000" w:themeColor="text1"/>
          <w:lang w:val="en-US"/>
        </w:rPr>
        <w:t>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2022).</w:t>
      </w:r>
      <w:r w:rsidRPr="00507462">
        <w:rPr>
          <w:rFonts w:cs="Times New Roman"/>
          <w:i/>
          <w:iCs/>
          <w:szCs w:val="20"/>
        </w:rPr>
        <w:t xml:space="preserve"> The hotspots are the darker blue and red shapes</w:t>
      </w:r>
      <w:r w:rsidRPr="00507462">
        <w:rPr>
          <w:rFonts w:cs="Times New Roman"/>
          <w:i/>
          <w:iCs/>
          <w:lang w:val="en-US"/>
        </w:rPr>
        <w:t>.</w:t>
      </w:r>
    </w:p>
    <w:p w14:paraId="1C5C517C" w14:textId="77777777" w:rsidR="00EB3993" w:rsidRPr="00507462" w:rsidRDefault="00EB3993" w:rsidP="00BE1628">
      <w:pPr>
        <w:spacing w:after="0" w:line="276" w:lineRule="auto"/>
        <w:jc w:val="left"/>
        <w:rPr>
          <w:rFonts w:cs="Times New Roman"/>
          <w:lang w:val="en-US"/>
        </w:rPr>
      </w:pPr>
    </w:p>
    <w:p w14:paraId="29142BB3" w14:textId="77777777" w:rsidR="004048B6" w:rsidRPr="00507462" w:rsidRDefault="004048B6" w:rsidP="0025555B">
      <w:pPr>
        <w:spacing w:after="0" w:line="276" w:lineRule="auto"/>
        <w:jc w:val="left"/>
        <w:rPr>
          <w:rFonts w:cs="Times New Roman"/>
          <w:i/>
          <w:iCs/>
          <w:lang w:val="en-US"/>
        </w:rPr>
      </w:pPr>
    </w:p>
    <w:p w14:paraId="387232C0" w14:textId="77777777" w:rsidR="00B2428D" w:rsidRPr="00507462" w:rsidRDefault="00B2428D" w:rsidP="00BE1628">
      <w:pPr>
        <w:spacing w:after="0" w:line="276" w:lineRule="auto"/>
        <w:jc w:val="left"/>
        <w:rPr>
          <w:rFonts w:cs="Times New Roman"/>
          <w:u w:val="single"/>
          <w:lang w:val="en-US"/>
        </w:rPr>
      </w:pPr>
    </w:p>
    <w:p w14:paraId="242478A3" w14:textId="468F5399" w:rsidR="009B4344" w:rsidRPr="00507462" w:rsidRDefault="00306C20" w:rsidP="00BE1628">
      <w:pPr>
        <w:spacing w:after="0" w:line="276" w:lineRule="auto"/>
        <w:jc w:val="left"/>
        <w:rPr>
          <w:rFonts w:cs="Times New Roman"/>
          <w:u w:val="single"/>
          <w:lang w:val="en-US"/>
        </w:rPr>
      </w:pPr>
      <w:r w:rsidRPr="00507462">
        <w:rPr>
          <w:rFonts w:cs="Times New Roman"/>
          <w:u w:val="single"/>
          <w:lang w:val="en-US"/>
        </w:rPr>
        <w:lastRenderedPageBreak/>
        <w:t xml:space="preserve">Afghan-Pakistani </w:t>
      </w:r>
      <w:r w:rsidR="00DF6CB6">
        <w:rPr>
          <w:rFonts w:cs="Times New Roman"/>
          <w:u w:val="single"/>
          <w:lang w:val="en-US"/>
        </w:rPr>
        <w:t xml:space="preserve">conflict shape </w:t>
      </w:r>
      <w:r w:rsidR="00311116" w:rsidRPr="00507462">
        <w:rPr>
          <w:rFonts w:cs="Times New Roman"/>
          <w:u w:val="single"/>
          <w:lang w:val="en-US"/>
        </w:rPr>
        <w:t>(2006</w:t>
      </w:r>
      <w:r w:rsidR="00EC2CAD">
        <w:rPr>
          <w:rFonts w:cs="Times New Roman"/>
          <w:u w:val="single"/>
          <w:lang w:val="en-US"/>
        </w:rPr>
        <w:t xml:space="preserve"> </w:t>
      </w:r>
      <w:r w:rsidR="00EB3993">
        <w:rPr>
          <w:rFonts w:cs="Times New Roman"/>
          <w:u w:val="single"/>
          <w:lang w:val="en-US"/>
        </w:rPr>
        <w:t>–</w:t>
      </w:r>
      <w:r w:rsidR="00EC2CAD">
        <w:rPr>
          <w:rFonts w:cs="Times New Roman"/>
          <w:u w:val="single"/>
          <w:lang w:val="en-US"/>
        </w:rPr>
        <w:t xml:space="preserve"> </w:t>
      </w:r>
      <w:r w:rsidR="00311116" w:rsidRPr="00507462">
        <w:rPr>
          <w:rFonts w:cs="Times New Roman"/>
          <w:u w:val="single"/>
          <w:lang w:val="en-US"/>
        </w:rPr>
        <w:t>2008)</w:t>
      </w:r>
    </w:p>
    <w:p w14:paraId="2634C08F" w14:textId="55BF6DF6" w:rsidR="009B4344" w:rsidRPr="00507462" w:rsidRDefault="009B4344" w:rsidP="00BE1628">
      <w:pPr>
        <w:spacing w:after="0" w:line="276" w:lineRule="auto"/>
        <w:jc w:val="left"/>
        <w:rPr>
          <w:rFonts w:cs="Times New Roman"/>
          <w:lang w:val="en-US"/>
        </w:rPr>
      </w:pPr>
      <w:r w:rsidRPr="00507462">
        <w:rPr>
          <w:rFonts w:cs="Times New Roman"/>
          <w:lang w:val="en-US"/>
        </w:rPr>
        <w:t>For our calculations, we remove the United States</w:t>
      </w:r>
      <w:r w:rsidR="00C75A23" w:rsidRPr="00507462">
        <w:rPr>
          <w:rFonts w:cs="Times New Roman"/>
          <w:lang w:val="en-US"/>
        </w:rPr>
        <w:t>-</w:t>
      </w:r>
      <w:r w:rsidRPr="00507462">
        <w:rPr>
          <w:rFonts w:cs="Times New Roman"/>
          <w:lang w:val="en-US"/>
        </w:rPr>
        <w:t>al</w:t>
      </w:r>
      <w:r w:rsidR="00C15F10" w:rsidRPr="00507462">
        <w:rPr>
          <w:rFonts w:cs="Times New Roman"/>
          <w:lang w:val="en-US"/>
        </w:rPr>
        <w:t>-Qaeda</w:t>
      </w:r>
      <w:r w:rsidRPr="00507462">
        <w:rPr>
          <w:rFonts w:cs="Times New Roman"/>
          <w:lang w:val="en-US"/>
        </w:rPr>
        <w:t xml:space="preserve"> dyad </w:t>
      </w:r>
      <w:r w:rsidR="00FB36A0" w:rsidRPr="00507462">
        <w:rPr>
          <w:rFonts w:cs="Times New Roman"/>
          <w:lang w:val="en-US"/>
        </w:rPr>
        <w:t>because</w:t>
      </w:r>
      <w:r w:rsidRPr="00507462">
        <w:rPr>
          <w:rFonts w:cs="Times New Roman"/>
          <w:lang w:val="en-US"/>
        </w:rPr>
        <w:t xml:space="preserve"> not </w:t>
      </w:r>
      <w:proofErr w:type="gramStart"/>
      <w:r w:rsidRPr="00507462">
        <w:rPr>
          <w:rFonts w:cs="Times New Roman"/>
          <w:lang w:val="en-US"/>
        </w:rPr>
        <w:t>all of</w:t>
      </w:r>
      <w:proofErr w:type="gramEnd"/>
      <w:r w:rsidRPr="00507462">
        <w:rPr>
          <w:rFonts w:cs="Times New Roman"/>
          <w:lang w:val="en-US"/>
        </w:rPr>
        <w:t xml:space="preserve"> the conflict events assigned to this dyad are part of the armed conflict in the </w:t>
      </w:r>
      <w:r w:rsidR="00306C20" w:rsidRPr="00507462">
        <w:rPr>
          <w:rFonts w:cs="Times New Roman"/>
          <w:lang w:val="en-US"/>
        </w:rPr>
        <w:t>Afghan-Pakistani borderlands</w:t>
      </w:r>
      <w:r w:rsidRPr="00507462">
        <w:rPr>
          <w:rFonts w:cs="Times New Roman"/>
          <w:lang w:val="en-US"/>
        </w:rPr>
        <w:t>.</w:t>
      </w:r>
    </w:p>
    <w:p w14:paraId="2A6EBF71" w14:textId="77777777" w:rsidR="00963AE9" w:rsidRPr="00507462" w:rsidRDefault="00963AE9" w:rsidP="00963AE9">
      <w:pPr>
        <w:spacing w:after="0" w:line="276" w:lineRule="auto"/>
        <w:jc w:val="left"/>
        <w:rPr>
          <w:rFonts w:cs="Times New Roman"/>
          <w:lang w:val="en-US"/>
        </w:rPr>
      </w:pPr>
      <w:r w:rsidRPr="00507462">
        <w:rPr>
          <w:rFonts w:cs="Times New Roman"/>
          <w:lang w:val="en-US"/>
        </w:rPr>
        <w:t>Overlap: 71.48 percent (shape: 100 percent, hotspots: 42.96 percent)</w:t>
      </w:r>
    </w:p>
    <w:p w14:paraId="75B311F6" w14:textId="77777777" w:rsidR="00963AE9" w:rsidRPr="00507462" w:rsidRDefault="00963AE9" w:rsidP="00963AE9">
      <w:pPr>
        <w:spacing w:after="0" w:line="276" w:lineRule="auto"/>
        <w:jc w:val="left"/>
        <w:rPr>
          <w:rFonts w:cs="Times New Roman"/>
          <w:lang w:val="en-US"/>
        </w:rPr>
      </w:pPr>
      <w:r w:rsidRPr="00507462">
        <w:rPr>
          <w:rFonts w:cs="Times New Roman"/>
          <w:lang w:val="en-US"/>
        </w:rPr>
        <w:t>Spatial change: no shift</w:t>
      </w:r>
    </w:p>
    <w:p w14:paraId="15F74CBC" w14:textId="77777777" w:rsidR="00963AE9" w:rsidRPr="00507462" w:rsidRDefault="00963AE9" w:rsidP="00963AE9">
      <w:pPr>
        <w:spacing w:after="0" w:line="276" w:lineRule="auto"/>
        <w:jc w:val="left"/>
        <w:rPr>
          <w:rFonts w:cs="Times New Roman"/>
          <w:lang w:val="en-US"/>
        </w:rPr>
      </w:pPr>
    </w:p>
    <w:p w14:paraId="0CF8642D" w14:textId="77777777" w:rsidR="00C532FE" w:rsidRPr="00507462" w:rsidRDefault="00C532FE" w:rsidP="000E5F23">
      <w:pPr>
        <w:spacing w:after="0" w:line="276" w:lineRule="auto"/>
        <w:jc w:val="center"/>
        <w:rPr>
          <w:rFonts w:cs="Times New Roman"/>
          <w:lang w:val="en-US"/>
        </w:rPr>
      </w:pPr>
      <w:r w:rsidRPr="00507462">
        <w:rPr>
          <w:rFonts w:cs="Times New Roman"/>
          <w:noProof/>
          <w:lang w:val="en-US"/>
        </w:rPr>
        <w:drawing>
          <wp:inline distT="0" distB="0" distL="0" distR="0" wp14:anchorId="6AE7A0BD" wp14:editId="2B7CDE43">
            <wp:extent cx="3704986" cy="2748206"/>
            <wp:effectExtent l="0" t="0" r="3810" b="0"/>
            <wp:docPr id="152" name="Picture 152" descr="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Diagram, bubble chart&#10;&#10;Description automatically generated"/>
                    <pic:cNvPicPr/>
                  </pic:nvPicPr>
                  <pic:blipFill rotWithShape="1">
                    <a:blip r:embed="rId42" cstate="print">
                      <a:extLst>
                        <a:ext uri="{28A0092B-C50C-407E-A947-70E740481C1C}">
                          <a14:useLocalDpi xmlns:a14="http://schemas.microsoft.com/office/drawing/2010/main" val="0"/>
                        </a:ext>
                      </a:extLst>
                    </a:blip>
                    <a:srcRect t="19147" b="14440"/>
                    <a:stretch/>
                  </pic:blipFill>
                  <pic:spPr bwMode="auto">
                    <a:xfrm>
                      <a:off x="0" y="0"/>
                      <a:ext cx="3747500" cy="2779741"/>
                    </a:xfrm>
                    <a:prstGeom prst="rect">
                      <a:avLst/>
                    </a:prstGeom>
                    <a:ln>
                      <a:noFill/>
                    </a:ln>
                    <a:extLst>
                      <a:ext uri="{53640926-AAD7-44D8-BBD7-CCE9431645EC}">
                        <a14:shadowObscured xmlns:a14="http://schemas.microsoft.com/office/drawing/2010/main"/>
                      </a:ext>
                    </a:extLst>
                  </pic:spPr>
                </pic:pic>
              </a:graphicData>
            </a:graphic>
          </wp:inline>
        </w:drawing>
      </w:r>
    </w:p>
    <w:p w14:paraId="3027C034" w14:textId="77777777" w:rsidR="00C532FE" w:rsidRPr="00507462" w:rsidRDefault="00C532FE" w:rsidP="00C532FE">
      <w:pPr>
        <w:spacing w:after="0" w:line="276" w:lineRule="auto"/>
        <w:rPr>
          <w:rFonts w:cs="Times New Roman"/>
          <w:lang w:val="en-US"/>
        </w:rPr>
      </w:pPr>
    </w:p>
    <w:p w14:paraId="00056B07" w14:textId="0C78C8DA" w:rsidR="00C532FE" w:rsidRPr="00507462" w:rsidRDefault="00C532FE" w:rsidP="00C532FE">
      <w:pPr>
        <w:spacing w:after="0" w:line="276" w:lineRule="auto"/>
        <w:rPr>
          <w:rFonts w:cs="Times New Roman"/>
          <w:i/>
          <w:iCs/>
          <w:lang w:val="en-US"/>
        </w:rPr>
      </w:pPr>
      <w:r w:rsidRPr="00507462">
        <w:rPr>
          <w:rFonts w:cs="Times New Roman"/>
          <w:i/>
          <w:iCs/>
          <w:color w:val="000000" w:themeColor="text1"/>
          <w:lang w:val="en-US"/>
        </w:rPr>
        <w:t>Figure 1</w:t>
      </w:r>
      <w:r w:rsidR="009625FE">
        <w:rPr>
          <w:rFonts w:cs="Times New Roman"/>
          <w:i/>
          <w:iCs/>
          <w:color w:val="000000" w:themeColor="text1"/>
          <w:lang w:val="en-US"/>
        </w:rPr>
        <w:t>3</w:t>
      </w:r>
      <w:r w:rsidRPr="00507462">
        <w:rPr>
          <w:rFonts w:cs="Times New Roman"/>
          <w:i/>
          <w:iCs/>
          <w:color w:val="000000" w:themeColor="text1"/>
          <w:lang w:val="en-US"/>
        </w:rPr>
        <w:t xml:space="preserve">: Spatial change in the </w:t>
      </w:r>
      <w:r w:rsidRPr="00507462">
        <w:rPr>
          <w:rFonts w:cs="Times New Roman"/>
          <w:i/>
          <w:iCs/>
          <w:lang w:val="en-US"/>
        </w:rPr>
        <w:t xml:space="preserve">Afghan-Pakistani </w:t>
      </w:r>
      <w:r w:rsidR="00DF6CB6">
        <w:rPr>
          <w:rFonts w:cs="Times New Roman"/>
          <w:u w:val="single"/>
          <w:lang w:val="en-US"/>
        </w:rPr>
        <w:t xml:space="preserve">conflict shape </w:t>
      </w:r>
      <w:r w:rsidRPr="00507462">
        <w:rPr>
          <w:rFonts w:cs="Times New Roman"/>
          <w:i/>
          <w:iCs/>
          <w:color w:val="000000" w:themeColor="text1"/>
          <w:lang w:val="en-US"/>
        </w:rPr>
        <w:t xml:space="preserve">(2006 </w:t>
      </w:r>
      <w:r w:rsidR="00EB3993">
        <w:rPr>
          <w:rFonts w:cs="Times New Roman"/>
          <w:i/>
          <w:iCs/>
          <w:color w:val="000000" w:themeColor="text1"/>
          <w:lang w:val="en-US"/>
        </w:rPr>
        <w:t>–</w:t>
      </w:r>
      <w:r w:rsidRPr="00507462">
        <w:rPr>
          <w:rFonts w:cs="Times New Roman"/>
          <w:i/>
          <w:iCs/>
          <w:color w:val="000000" w:themeColor="text1"/>
          <w:lang w:val="en-US"/>
        </w:rPr>
        <w:t xml:space="preserve"> 2008) based on </w:t>
      </w:r>
      <w:proofErr w:type="spellStart"/>
      <w:r w:rsidR="00DF6CB6">
        <w:rPr>
          <w:rFonts w:cs="Times New Roman"/>
          <w:i/>
          <w:iCs/>
          <w:color w:val="000000" w:themeColor="text1"/>
          <w:lang w:val="en-US"/>
        </w:rPr>
        <w:t>W</w:t>
      </w:r>
      <w:r w:rsidRPr="00507462">
        <w:rPr>
          <w:rFonts w:cs="Times New Roman"/>
          <w:i/>
          <w:iCs/>
          <w:color w:val="000000" w:themeColor="text1"/>
          <w:lang w:val="en-US"/>
        </w:rPr>
        <w:t>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xml:space="preserve">, </w:t>
      </w:r>
      <w:r w:rsidRPr="00507462">
        <w:rPr>
          <w:rFonts w:cs="Times New Roman"/>
          <w:color w:val="000000" w:themeColor="text1"/>
          <w:lang w:val="en-US"/>
        </w:rPr>
        <w:t>2022)</w:t>
      </w:r>
      <w:r w:rsidRPr="00507462">
        <w:rPr>
          <w:rFonts w:cs="Times New Roman"/>
          <w:i/>
          <w:iCs/>
          <w:color w:val="000000" w:themeColor="text1"/>
          <w:lang w:val="en-US"/>
        </w:rPr>
        <w:t>.</w:t>
      </w:r>
      <w:r w:rsidRPr="00507462">
        <w:rPr>
          <w:rFonts w:cs="Times New Roman"/>
          <w:i/>
          <w:iCs/>
          <w:szCs w:val="20"/>
        </w:rPr>
        <w:t xml:space="preserve"> The hotspots are the darker blue and red shapes</w:t>
      </w:r>
      <w:r w:rsidRPr="00507462">
        <w:rPr>
          <w:rFonts w:cs="Times New Roman"/>
          <w:i/>
          <w:iCs/>
          <w:lang w:val="en-US"/>
        </w:rPr>
        <w:t>.</w:t>
      </w:r>
      <w:r w:rsidRPr="00507462">
        <w:rPr>
          <w:rFonts w:cs="Times New Roman"/>
          <w:color w:val="000000" w:themeColor="text1"/>
          <w:lang w:val="en-US"/>
        </w:rPr>
        <w:t xml:space="preserve"> </w:t>
      </w:r>
    </w:p>
    <w:p w14:paraId="46CBFBA4" w14:textId="77777777" w:rsidR="00EB3993" w:rsidRPr="00507462" w:rsidRDefault="00EB3993" w:rsidP="00BE1628">
      <w:pPr>
        <w:spacing w:after="0" w:line="276" w:lineRule="auto"/>
        <w:jc w:val="left"/>
        <w:rPr>
          <w:rFonts w:cs="Times New Roman"/>
          <w:lang w:val="en-US"/>
        </w:rPr>
      </w:pPr>
    </w:p>
    <w:p w14:paraId="26077319" w14:textId="2FA7E681" w:rsidR="00DA27FF" w:rsidRPr="00507462" w:rsidRDefault="00DA27FF" w:rsidP="00DA27FF">
      <w:pPr>
        <w:spacing w:after="0" w:line="276" w:lineRule="auto"/>
        <w:jc w:val="left"/>
        <w:rPr>
          <w:rFonts w:cs="Times New Roman"/>
          <w:u w:val="single"/>
          <w:lang w:val="en-US"/>
        </w:rPr>
      </w:pPr>
      <w:r w:rsidRPr="00507462">
        <w:rPr>
          <w:rFonts w:cs="Times New Roman"/>
          <w:u w:val="single"/>
          <w:lang w:val="en-US"/>
        </w:rPr>
        <w:t xml:space="preserve">Syria/Iraq </w:t>
      </w:r>
      <w:r w:rsidR="00DF6CB6">
        <w:rPr>
          <w:rFonts w:cs="Times New Roman"/>
          <w:u w:val="single"/>
          <w:lang w:val="en-US"/>
        </w:rPr>
        <w:t xml:space="preserve">conflict shape </w:t>
      </w:r>
      <w:r w:rsidRPr="00507462">
        <w:rPr>
          <w:rFonts w:cs="Times New Roman"/>
          <w:u w:val="single"/>
          <w:lang w:val="en-US"/>
        </w:rPr>
        <w:t>(2010</w:t>
      </w:r>
      <w:r w:rsidR="00C75A23" w:rsidRPr="00507462">
        <w:rPr>
          <w:rFonts w:cs="Times New Roman"/>
          <w:u w:val="single"/>
          <w:lang w:val="en-US"/>
        </w:rPr>
        <w:t>–</w:t>
      </w:r>
      <w:r w:rsidRPr="00507462">
        <w:rPr>
          <w:rFonts w:cs="Times New Roman"/>
          <w:u w:val="single"/>
          <w:lang w:val="en-US"/>
        </w:rPr>
        <w:t>2013)</w:t>
      </w:r>
    </w:p>
    <w:p w14:paraId="06D75F2D" w14:textId="0E4F3AF0" w:rsidR="00DA27FF" w:rsidRPr="00507462" w:rsidRDefault="00AD3E62" w:rsidP="00DA27FF">
      <w:pPr>
        <w:spacing w:after="0" w:line="276" w:lineRule="auto"/>
        <w:jc w:val="left"/>
        <w:rPr>
          <w:rFonts w:cs="Times New Roman"/>
          <w:lang w:val="en-US"/>
        </w:rPr>
      </w:pPr>
      <w:r w:rsidRPr="00507462">
        <w:rPr>
          <w:rFonts w:cs="Times New Roman"/>
          <w:lang w:val="en-US"/>
        </w:rPr>
        <w:t>W</w:t>
      </w:r>
      <w:r w:rsidR="00DA27FF" w:rsidRPr="00507462">
        <w:rPr>
          <w:rFonts w:cs="Times New Roman"/>
          <w:lang w:val="en-US"/>
        </w:rPr>
        <w:t>e remove the United States</w:t>
      </w:r>
      <w:r w:rsidR="00C15F10" w:rsidRPr="00507462">
        <w:rPr>
          <w:rFonts w:cs="Times New Roman"/>
          <w:lang w:val="en-US"/>
        </w:rPr>
        <w:t>-al-</w:t>
      </w:r>
      <w:r w:rsidR="00DA27FF" w:rsidRPr="00507462">
        <w:rPr>
          <w:rFonts w:cs="Times New Roman"/>
          <w:lang w:val="en-US"/>
        </w:rPr>
        <w:t xml:space="preserve">Qaeda dyad because not </w:t>
      </w:r>
      <w:proofErr w:type="gramStart"/>
      <w:r w:rsidR="00DA27FF" w:rsidRPr="00507462">
        <w:rPr>
          <w:rFonts w:cs="Times New Roman"/>
          <w:lang w:val="en-US"/>
        </w:rPr>
        <w:t>all of</w:t>
      </w:r>
      <w:proofErr w:type="gramEnd"/>
      <w:r w:rsidR="00DA27FF" w:rsidRPr="00507462">
        <w:rPr>
          <w:rFonts w:cs="Times New Roman"/>
          <w:lang w:val="en-US"/>
        </w:rPr>
        <w:t xml:space="preserve"> the conflict events assigned to this dyad are part of the armed conflict in Syria/Iraq.</w:t>
      </w:r>
    </w:p>
    <w:p w14:paraId="219FA213" w14:textId="0B13F6BA" w:rsidR="0070569A" w:rsidRPr="00507462" w:rsidRDefault="0070569A" w:rsidP="0070569A">
      <w:pPr>
        <w:spacing w:after="0" w:line="276" w:lineRule="auto"/>
        <w:jc w:val="left"/>
        <w:rPr>
          <w:rFonts w:cs="Times New Roman"/>
          <w:lang w:val="en-US"/>
        </w:rPr>
      </w:pPr>
      <w:r w:rsidRPr="00507462">
        <w:rPr>
          <w:rFonts w:cs="Times New Roman"/>
          <w:lang w:val="en-US"/>
        </w:rPr>
        <w:t>Overlap: 37.5</w:t>
      </w:r>
      <w:r w:rsidR="00264F61">
        <w:rPr>
          <w:rFonts w:cs="Times New Roman"/>
          <w:lang w:val="en-US"/>
        </w:rPr>
        <w:t>4</w:t>
      </w:r>
      <w:r w:rsidRPr="00507462">
        <w:rPr>
          <w:rFonts w:cs="Times New Roman"/>
          <w:lang w:val="en-US"/>
        </w:rPr>
        <w:t xml:space="preserve"> percent (shape: 75.09 percent, hotspots: 0 percent)</w:t>
      </w:r>
    </w:p>
    <w:p w14:paraId="0419821B" w14:textId="77777777" w:rsidR="0070569A" w:rsidRPr="00507462" w:rsidRDefault="0070569A" w:rsidP="0070569A">
      <w:pPr>
        <w:spacing w:after="0" w:line="276" w:lineRule="auto"/>
        <w:jc w:val="left"/>
        <w:rPr>
          <w:rFonts w:cs="Times New Roman"/>
          <w:lang w:val="en-US"/>
        </w:rPr>
      </w:pPr>
      <w:r w:rsidRPr="00507462">
        <w:rPr>
          <w:rFonts w:cs="Times New Roman"/>
          <w:lang w:val="en-US"/>
        </w:rPr>
        <w:t>Spatial change: shift</w:t>
      </w:r>
    </w:p>
    <w:p w14:paraId="7ACEFB6A" w14:textId="77777777" w:rsidR="0070569A" w:rsidRPr="00507462" w:rsidRDefault="0070569A" w:rsidP="0070569A">
      <w:pPr>
        <w:spacing w:after="0" w:line="276" w:lineRule="auto"/>
        <w:jc w:val="left"/>
        <w:rPr>
          <w:rFonts w:cs="Times New Roman"/>
          <w:lang w:val="en-US"/>
        </w:rPr>
      </w:pPr>
    </w:p>
    <w:p w14:paraId="0C4F030C" w14:textId="77777777" w:rsidR="00AE7D47" w:rsidRPr="00507462" w:rsidRDefault="00AE7D47" w:rsidP="000E5F23">
      <w:pPr>
        <w:spacing w:after="0" w:line="276" w:lineRule="auto"/>
        <w:jc w:val="center"/>
        <w:rPr>
          <w:rFonts w:cs="Times New Roman"/>
          <w:lang w:val="en-US"/>
        </w:rPr>
      </w:pPr>
      <w:r w:rsidRPr="00507462">
        <w:rPr>
          <w:rFonts w:cs="Times New Roman"/>
          <w:noProof/>
          <w:lang w:val="en-US"/>
        </w:rPr>
        <w:drawing>
          <wp:inline distT="0" distB="0" distL="0" distR="0" wp14:anchorId="517A5933" wp14:editId="60B64E4D">
            <wp:extent cx="3913649" cy="2676878"/>
            <wp:effectExtent l="0" t="0" r="0" b="3175"/>
            <wp:docPr id="153" name="Picture 15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Chart, bubble chart&#10;&#10;Description automatically generated"/>
                    <pic:cNvPicPr/>
                  </pic:nvPicPr>
                  <pic:blipFill rotWithShape="1">
                    <a:blip r:embed="rId43" cstate="print">
                      <a:extLst>
                        <a:ext uri="{28A0092B-C50C-407E-A947-70E740481C1C}">
                          <a14:useLocalDpi xmlns:a14="http://schemas.microsoft.com/office/drawing/2010/main" val="0"/>
                        </a:ext>
                      </a:extLst>
                    </a:blip>
                    <a:srcRect t="21882" b="16877"/>
                    <a:stretch/>
                  </pic:blipFill>
                  <pic:spPr bwMode="auto">
                    <a:xfrm>
                      <a:off x="0" y="0"/>
                      <a:ext cx="3928707" cy="2687177"/>
                    </a:xfrm>
                    <a:prstGeom prst="rect">
                      <a:avLst/>
                    </a:prstGeom>
                    <a:ln>
                      <a:noFill/>
                    </a:ln>
                    <a:extLst>
                      <a:ext uri="{53640926-AAD7-44D8-BBD7-CCE9431645EC}">
                        <a14:shadowObscured xmlns:a14="http://schemas.microsoft.com/office/drawing/2010/main"/>
                      </a:ext>
                    </a:extLst>
                  </pic:spPr>
                </pic:pic>
              </a:graphicData>
            </a:graphic>
          </wp:inline>
        </w:drawing>
      </w:r>
    </w:p>
    <w:p w14:paraId="4051B5DD" w14:textId="0C6A9FFB" w:rsidR="0070569A" w:rsidRDefault="00AE7D47">
      <w:pPr>
        <w:spacing w:after="0" w:line="276" w:lineRule="auto"/>
        <w:rPr>
          <w:rFonts w:cs="Times New Roman"/>
          <w:i/>
          <w:iCs/>
          <w:szCs w:val="20"/>
        </w:rPr>
      </w:pPr>
      <w:r w:rsidRPr="00507462">
        <w:rPr>
          <w:rFonts w:cs="Times New Roman"/>
          <w:i/>
          <w:iCs/>
          <w:color w:val="000000" w:themeColor="text1"/>
          <w:lang w:val="en-US"/>
        </w:rPr>
        <w:t>Figure 1</w:t>
      </w:r>
      <w:r w:rsidR="009D6BD7">
        <w:rPr>
          <w:rFonts w:cs="Times New Roman"/>
          <w:i/>
          <w:iCs/>
          <w:color w:val="000000" w:themeColor="text1"/>
          <w:lang w:val="en-US"/>
        </w:rPr>
        <w:t>4</w:t>
      </w:r>
      <w:r w:rsidRPr="00507462">
        <w:rPr>
          <w:rFonts w:cs="Times New Roman"/>
          <w:i/>
          <w:iCs/>
          <w:color w:val="000000" w:themeColor="text1"/>
          <w:lang w:val="en-US"/>
        </w:rPr>
        <w:t>: Spatial change in the Syria/Iraq</w:t>
      </w:r>
      <w:r w:rsidR="00DF6CB6">
        <w:rPr>
          <w:rFonts w:cs="Times New Roman"/>
          <w:i/>
          <w:iCs/>
          <w:color w:val="000000" w:themeColor="text1"/>
          <w:lang w:val="en-US"/>
        </w:rPr>
        <w:t xml:space="preserve"> </w:t>
      </w:r>
      <w:r w:rsidR="00DF6CB6">
        <w:rPr>
          <w:rFonts w:cs="Times New Roman"/>
          <w:u w:val="single"/>
          <w:lang w:val="en-US"/>
        </w:rPr>
        <w:t>conflict shape</w:t>
      </w:r>
      <w:r w:rsidRPr="00507462">
        <w:rPr>
          <w:rFonts w:cs="Times New Roman"/>
          <w:i/>
          <w:iCs/>
          <w:color w:val="000000" w:themeColor="text1"/>
          <w:lang w:val="en-US"/>
        </w:rPr>
        <w:t xml:space="preserve"> (2010 - 2013) based on </w:t>
      </w:r>
      <w:proofErr w:type="spellStart"/>
      <w:r w:rsidR="00DF6CB6">
        <w:rPr>
          <w:rFonts w:cs="Times New Roman"/>
          <w:i/>
          <w:iCs/>
          <w:color w:val="000000" w:themeColor="text1"/>
          <w:lang w:val="en-US"/>
        </w:rPr>
        <w:t>W</w:t>
      </w:r>
      <w:r w:rsidRPr="00507462">
        <w:rPr>
          <w:rFonts w:cs="Times New Roman"/>
          <w:i/>
          <w:iCs/>
          <w:color w:val="000000" w:themeColor="text1"/>
          <w:lang w:val="en-US"/>
        </w:rPr>
        <w:t>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2022).</w:t>
      </w:r>
      <w:r w:rsidRPr="00507462">
        <w:rPr>
          <w:rFonts w:cs="Times New Roman"/>
          <w:i/>
          <w:iCs/>
          <w:szCs w:val="20"/>
        </w:rPr>
        <w:t xml:space="preserve"> The hotspots are the darker blue and red shape</w:t>
      </w:r>
    </w:p>
    <w:p w14:paraId="19B8F9CD" w14:textId="77777777" w:rsidR="00DF6CB6" w:rsidRPr="000E5F23" w:rsidRDefault="00DF6CB6" w:rsidP="000E5F23">
      <w:pPr>
        <w:spacing w:after="0" w:line="276" w:lineRule="auto"/>
        <w:rPr>
          <w:rFonts w:cs="Times New Roman"/>
          <w:i/>
          <w:iCs/>
          <w:lang w:val="en-US"/>
        </w:rPr>
      </w:pPr>
    </w:p>
    <w:p w14:paraId="20D1196D" w14:textId="3506CD2B" w:rsidR="00854D3D" w:rsidRPr="00507462" w:rsidRDefault="00854D3D" w:rsidP="00854D3D">
      <w:pPr>
        <w:spacing w:after="0" w:line="276" w:lineRule="auto"/>
        <w:jc w:val="left"/>
        <w:rPr>
          <w:rFonts w:cs="Times New Roman"/>
          <w:u w:val="single"/>
          <w:lang w:val="en-US"/>
        </w:rPr>
      </w:pPr>
      <w:r w:rsidRPr="00507462">
        <w:rPr>
          <w:rFonts w:cs="Times New Roman"/>
          <w:u w:val="single"/>
          <w:lang w:val="en-US"/>
        </w:rPr>
        <w:t xml:space="preserve">Syria/Iraq </w:t>
      </w:r>
      <w:r w:rsidR="00DF6CB6">
        <w:rPr>
          <w:rFonts w:cs="Times New Roman"/>
          <w:u w:val="single"/>
          <w:lang w:val="en-US"/>
        </w:rPr>
        <w:t xml:space="preserve">conflict shape </w:t>
      </w:r>
      <w:r w:rsidRPr="00507462">
        <w:rPr>
          <w:rFonts w:cs="Times New Roman"/>
          <w:u w:val="single"/>
          <w:lang w:val="en-US"/>
        </w:rPr>
        <w:t>(2014</w:t>
      </w:r>
      <w:r w:rsidR="00C75A23" w:rsidRPr="00507462">
        <w:rPr>
          <w:rFonts w:cs="Times New Roman"/>
          <w:u w:val="single"/>
          <w:lang w:val="en-US"/>
        </w:rPr>
        <w:t>–</w:t>
      </w:r>
      <w:r w:rsidRPr="00507462">
        <w:rPr>
          <w:rFonts w:cs="Times New Roman"/>
          <w:u w:val="single"/>
          <w:lang w:val="en-US"/>
        </w:rPr>
        <w:t>2016)</w:t>
      </w:r>
    </w:p>
    <w:p w14:paraId="10C92A11" w14:textId="53F781E9" w:rsidR="00854D3D" w:rsidRPr="00507462" w:rsidRDefault="00AD3E62" w:rsidP="00854D3D">
      <w:pPr>
        <w:spacing w:after="0" w:line="276" w:lineRule="auto"/>
        <w:jc w:val="left"/>
        <w:rPr>
          <w:rFonts w:cs="Times New Roman"/>
          <w:u w:val="single"/>
          <w:lang w:val="en-US"/>
        </w:rPr>
      </w:pPr>
      <w:r w:rsidRPr="00507462">
        <w:rPr>
          <w:rFonts w:cs="Times New Roman"/>
          <w:lang w:val="en-US"/>
        </w:rPr>
        <w:t>We</w:t>
      </w:r>
      <w:r w:rsidR="00854D3D" w:rsidRPr="00507462">
        <w:rPr>
          <w:rFonts w:cs="Times New Roman"/>
          <w:lang w:val="en-US"/>
        </w:rPr>
        <w:t xml:space="preserve"> remove the United States</w:t>
      </w:r>
      <w:r w:rsidR="00C75A23" w:rsidRPr="00507462">
        <w:rPr>
          <w:rFonts w:cs="Times New Roman"/>
          <w:lang w:val="en-US"/>
        </w:rPr>
        <w:t>-</w:t>
      </w:r>
      <w:r w:rsidR="00854D3D" w:rsidRPr="00507462">
        <w:rPr>
          <w:rFonts w:cs="Times New Roman"/>
          <w:lang w:val="en-US"/>
        </w:rPr>
        <w:t xml:space="preserve">al Qaeda dyad because not </w:t>
      </w:r>
      <w:proofErr w:type="gramStart"/>
      <w:r w:rsidR="00854D3D" w:rsidRPr="00507462">
        <w:rPr>
          <w:rFonts w:cs="Times New Roman"/>
          <w:lang w:val="en-US"/>
        </w:rPr>
        <w:t>all of</w:t>
      </w:r>
      <w:proofErr w:type="gramEnd"/>
      <w:r w:rsidR="00854D3D" w:rsidRPr="00507462">
        <w:rPr>
          <w:rFonts w:cs="Times New Roman"/>
          <w:lang w:val="en-US"/>
        </w:rPr>
        <w:t xml:space="preserve"> the conflict events assigned to this dyad are part of the armed conflict in Syria/Iraq.</w:t>
      </w:r>
    </w:p>
    <w:p w14:paraId="3057BB34" w14:textId="7294938F" w:rsidR="001A0203" w:rsidRPr="00507462" w:rsidRDefault="001A0203" w:rsidP="001A0203">
      <w:pPr>
        <w:spacing w:after="0" w:line="276" w:lineRule="auto"/>
        <w:jc w:val="left"/>
        <w:rPr>
          <w:rFonts w:cs="Times New Roman"/>
          <w:lang w:val="en-US"/>
        </w:rPr>
      </w:pPr>
      <w:r w:rsidRPr="00507462">
        <w:rPr>
          <w:rFonts w:cs="Times New Roman"/>
          <w:lang w:val="en-US"/>
        </w:rPr>
        <w:t>Overlap: 54.0</w:t>
      </w:r>
      <w:r w:rsidR="00C87215">
        <w:rPr>
          <w:rFonts w:cs="Times New Roman"/>
          <w:lang w:val="en-US"/>
        </w:rPr>
        <w:t>4</w:t>
      </w:r>
      <w:r w:rsidRPr="00507462">
        <w:rPr>
          <w:rFonts w:cs="Times New Roman"/>
          <w:lang w:val="en-US"/>
        </w:rPr>
        <w:t xml:space="preserve"> percent (shape: 87.61 percent, hotspots: 2</w:t>
      </w:r>
      <w:r w:rsidR="00C87215">
        <w:rPr>
          <w:rFonts w:cs="Times New Roman"/>
          <w:lang w:val="en-US"/>
        </w:rPr>
        <w:t>0</w:t>
      </w:r>
      <w:r w:rsidRPr="00507462">
        <w:rPr>
          <w:rFonts w:cs="Times New Roman"/>
          <w:lang w:val="en-US"/>
        </w:rPr>
        <w:t>.4</w:t>
      </w:r>
      <w:r w:rsidR="00C87215">
        <w:rPr>
          <w:rFonts w:cs="Times New Roman"/>
          <w:lang w:val="en-US"/>
        </w:rPr>
        <w:t>6</w:t>
      </w:r>
      <w:r w:rsidRPr="00507462">
        <w:rPr>
          <w:rFonts w:cs="Times New Roman"/>
          <w:lang w:val="en-US"/>
        </w:rPr>
        <w:t xml:space="preserve"> percent)</w:t>
      </w:r>
    </w:p>
    <w:p w14:paraId="5C7B3A84" w14:textId="671869E0" w:rsidR="003A1241" w:rsidRPr="00507462" w:rsidRDefault="00854D3D" w:rsidP="0025555B">
      <w:pPr>
        <w:spacing w:after="0" w:line="276" w:lineRule="auto"/>
        <w:jc w:val="left"/>
        <w:rPr>
          <w:rFonts w:cs="Times New Roman"/>
          <w:lang w:val="en-US"/>
        </w:rPr>
      </w:pPr>
      <w:r w:rsidRPr="00507462">
        <w:rPr>
          <w:rFonts w:cs="Times New Roman"/>
          <w:lang w:val="en-US"/>
        </w:rPr>
        <w:t xml:space="preserve">Spatial change: </w:t>
      </w:r>
      <w:r w:rsidR="00DB1B97">
        <w:rPr>
          <w:rFonts w:cs="Times New Roman"/>
          <w:lang w:val="en-US"/>
        </w:rPr>
        <w:t xml:space="preserve">no </w:t>
      </w:r>
      <w:r w:rsidRPr="00507462">
        <w:rPr>
          <w:rFonts w:cs="Times New Roman"/>
          <w:lang w:val="en-US"/>
        </w:rPr>
        <w:t>shift</w:t>
      </w:r>
    </w:p>
    <w:p w14:paraId="3B510420" w14:textId="77777777" w:rsidR="001A0203" w:rsidRPr="00507462" w:rsidRDefault="001A0203" w:rsidP="0025555B">
      <w:pPr>
        <w:spacing w:after="0" w:line="276" w:lineRule="auto"/>
        <w:jc w:val="left"/>
        <w:rPr>
          <w:rFonts w:cs="Times New Roman"/>
          <w:lang w:val="en-US"/>
        </w:rPr>
      </w:pPr>
    </w:p>
    <w:p w14:paraId="5ADABD95" w14:textId="77777777" w:rsidR="006F2C17" w:rsidRPr="00507462" w:rsidRDefault="006F2C17" w:rsidP="000E5F23">
      <w:pPr>
        <w:spacing w:after="0" w:line="276" w:lineRule="auto"/>
        <w:jc w:val="center"/>
        <w:rPr>
          <w:rFonts w:cs="Times New Roman"/>
          <w:lang w:val="en-US"/>
        </w:rPr>
      </w:pPr>
      <w:r w:rsidRPr="00507462">
        <w:rPr>
          <w:rFonts w:cs="Times New Roman"/>
          <w:noProof/>
          <w:lang w:val="en-US"/>
        </w:rPr>
        <w:drawing>
          <wp:inline distT="0" distB="0" distL="0" distR="0" wp14:anchorId="1AACF115" wp14:editId="7EB6C77E">
            <wp:extent cx="3612446" cy="2476990"/>
            <wp:effectExtent l="0" t="0" r="0" b="0"/>
            <wp:docPr id="154" name="Picture 15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Diagram&#10;&#10;Description automatically generated with medium confidence"/>
                    <pic:cNvPicPr/>
                  </pic:nvPicPr>
                  <pic:blipFill rotWithShape="1">
                    <a:blip r:embed="rId44" cstate="print">
                      <a:extLst>
                        <a:ext uri="{28A0092B-C50C-407E-A947-70E740481C1C}">
                          <a14:useLocalDpi xmlns:a14="http://schemas.microsoft.com/office/drawing/2010/main" val="0"/>
                        </a:ext>
                      </a:extLst>
                    </a:blip>
                    <a:srcRect t="21882" b="16725"/>
                    <a:stretch/>
                  </pic:blipFill>
                  <pic:spPr bwMode="auto">
                    <a:xfrm>
                      <a:off x="0" y="0"/>
                      <a:ext cx="3636227" cy="2493296"/>
                    </a:xfrm>
                    <a:prstGeom prst="rect">
                      <a:avLst/>
                    </a:prstGeom>
                    <a:ln>
                      <a:noFill/>
                    </a:ln>
                    <a:extLst>
                      <a:ext uri="{53640926-AAD7-44D8-BBD7-CCE9431645EC}">
                        <a14:shadowObscured xmlns:a14="http://schemas.microsoft.com/office/drawing/2010/main"/>
                      </a:ext>
                    </a:extLst>
                  </pic:spPr>
                </pic:pic>
              </a:graphicData>
            </a:graphic>
          </wp:inline>
        </w:drawing>
      </w:r>
    </w:p>
    <w:p w14:paraId="14A7D8B2" w14:textId="77777777" w:rsidR="006F2C17" w:rsidRPr="00507462" w:rsidRDefault="006F2C17" w:rsidP="006F2C17">
      <w:pPr>
        <w:spacing w:after="0" w:line="276" w:lineRule="auto"/>
        <w:jc w:val="left"/>
        <w:rPr>
          <w:rFonts w:cs="Times New Roman"/>
          <w:lang w:val="en-US"/>
        </w:rPr>
      </w:pPr>
    </w:p>
    <w:p w14:paraId="0630D6CC" w14:textId="6BC8921C" w:rsidR="006F2C17" w:rsidRPr="00507462" w:rsidRDefault="006F2C17" w:rsidP="006F2C17">
      <w:pPr>
        <w:spacing w:after="0" w:line="276" w:lineRule="auto"/>
        <w:rPr>
          <w:rFonts w:cs="Times New Roman"/>
          <w:i/>
          <w:iCs/>
          <w:lang w:val="en-US"/>
        </w:rPr>
      </w:pPr>
      <w:r w:rsidRPr="00507462">
        <w:rPr>
          <w:rFonts w:cs="Times New Roman"/>
          <w:i/>
          <w:iCs/>
          <w:color w:val="000000" w:themeColor="text1"/>
          <w:lang w:val="en-US"/>
        </w:rPr>
        <w:t>Figure 1</w:t>
      </w:r>
      <w:r w:rsidR="009D6BD7">
        <w:rPr>
          <w:rFonts w:cs="Times New Roman"/>
          <w:i/>
          <w:iCs/>
          <w:color w:val="000000" w:themeColor="text1"/>
          <w:lang w:val="en-US"/>
        </w:rPr>
        <w:t>5</w:t>
      </w:r>
      <w:r w:rsidRPr="00507462">
        <w:rPr>
          <w:rFonts w:cs="Times New Roman"/>
          <w:i/>
          <w:iCs/>
          <w:color w:val="000000" w:themeColor="text1"/>
          <w:lang w:val="en-US"/>
        </w:rPr>
        <w:t>: Spatial change in the Syria/Iraq</w:t>
      </w:r>
      <w:r w:rsidR="00DF6CB6">
        <w:rPr>
          <w:rFonts w:cs="Times New Roman"/>
          <w:i/>
          <w:iCs/>
          <w:color w:val="000000" w:themeColor="text1"/>
          <w:lang w:val="en-US"/>
        </w:rPr>
        <w:t xml:space="preserve"> </w:t>
      </w:r>
      <w:r w:rsidR="00DF6CB6">
        <w:rPr>
          <w:rFonts w:cs="Times New Roman"/>
          <w:u w:val="single"/>
          <w:lang w:val="en-US"/>
        </w:rPr>
        <w:t>conflict shape</w:t>
      </w:r>
      <w:r w:rsidRPr="00507462">
        <w:rPr>
          <w:rFonts w:cs="Times New Roman"/>
          <w:i/>
          <w:iCs/>
          <w:color w:val="000000" w:themeColor="text1"/>
          <w:lang w:val="en-US"/>
        </w:rPr>
        <w:t xml:space="preserve"> (2014 - 2016) based on </w:t>
      </w:r>
      <w:proofErr w:type="spellStart"/>
      <w:r w:rsidR="00DF6CB6">
        <w:rPr>
          <w:rFonts w:cs="Times New Roman"/>
          <w:i/>
          <w:iCs/>
          <w:color w:val="000000" w:themeColor="text1"/>
          <w:lang w:val="en-US"/>
        </w:rPr>
        <w:t>W</w:t>
      </w:r>
      <w:r w:rsidRPr="00507462">
        <w:rPr>
          <w:rFonts w:cs="Times New Roman"/>
          <w:i/>
          <w:iCs/>
          <w:color w:val="000000" w:themeColor="text1"/>
          <w:lang w:val="en-US"/>
        </w:rPr>
        <w:t>zoneData</w:t>
      </w:r>
      <w:proofErr w:type="spellEnd"/>
      <w:r w:rsidRPr="00507462">
        <w:rPr>
          <w:rFonts w:cs="Times New Roman"/>
          <w:i/>
          <w:iCs/>
          <w:color w:val="000000" w:themeColor="text1"/>
          <w:lang w:val="en-US"/>
        </w:rPr>
        <w:t xml:space="preserve"> (</w:t>
      </w:r>
      <w:proofErr w:type="spellStart"/>
      <w:r w:rsidRPr="00507462">
        <w:rPr>
          <w:rFonts w:cs="Times New Roman"/>
          <w:i/>
          <w:iCs/>
          <w:color w:val="000000" w:themeColor="text1"/>
          <w:lang w:val="en-US"/>
        </w:rPr>
        <w:t>Kikuta</w:t>
      </w:r>
      <w:proofErr w:type="spellEnd"/>
      <w:r w:rsidRPr="00507462">
        <w:rPr>
          <w:rFonts w:cs="Times New Roman"/>
          <w:i/>
          <w:iCs/>
          <w:color w:val="000000" w:themeColor="text1"/>
          <w:lang w:val="en-US"/>
        </w:rPr>
        <w:t>, 2022).</w:t>
      </w:r>
      <w:r w:rsidRPr="00507462">
        <w:rPr>
          <w:rFonts w:cs="Times New Roman"/>
          <w:i/>
          <w:iCs/>
          <w:szCs w:val="20"/>
        </w:rPr>
        <w:t xml:space="preserve"> The hotspots are the darker blue and red shapes</w:t>
      </w:r>
      <w:r w:rsidRPr="00507462">
        <w:rPr>
          <w:rFonts w:cs="Times New Roman"/>
          <w:i/>
          <w:iCs/>
          <w:lang w:val="en-US"/>
        </w:rPr>
        <w:t>.</w:t>
      </w:r>
    </w:p>
    <w:p w14:paraId="3344360F" w14:textId="77777777" w:rsidR="006F2C17" w:rsidRDefault="006F2C17" w:rsidP="0025555B">
      <w:pPr>
        <w:spacing w:after="0" w:line="276" w:lineRule="auto"/>
        <w:jc w:val="left"/>
        <w:rPr>
          <w:rFonts w:cs="Times New Roman"/>
          <w:lang w:val="en-US"/>
        </w:rPr>
      </w:pPr>
    </w:p>
    <w:p w14:paraId="0F947286" w14:textId="77777777" w:rsidR="00EB3993" w:rsidRPr="00507462" w:rsidRDefault="00EB3993" w:rsidP="0025555B">
      <w:pPr>
        <w:spacing w:after="0" w:line="276" w:lineRule="auto"/>
        <w:jc w:val="left"/>
        <w:rPr>
          <w:rFonts w:cs="Times New Roman"/>
          <w:lang w:val="en-US"/>
        </w:rPr>
      </w:pPr>
    </w:p>
    <w:p w14:paraId="0AE823D1" w14:textId="192C12CE" w:rsidR="000F089B" w:rsidRPr="00507462" w:rsidRDefault="000F089B" w:rsidP="00BE1628">
      <w:pPr>
        <w:pStyle w:val="Heading1"/>
        <w:spacing w:before="0" w:line="276" w:lineRule="auto"/>
        <w:rPr>
          <w:rFonts w:cs="Times New Roman"/>
          <w:lang w:val="en-US"/>
        </w:rPr>
      </w:pPr>
      <w:bookmarkStart w:id="28" w:name="_Toc103006774"/>
      <w:r w:rsidRPr="00507462">
        <w:rPr>
          <w:rFonts w:cs="Times New Roman"/>
          <w:lang w:val="en-US"/>
        </w:rPr>
        <w:t>Software</w:t>
      </w:r>
      <w:bookmarkEnd w:id="28"/>
      <w:r w:rsidRPr="00507462">
        <w:rPr>
          <w:rFonts w:cs="Times New Roman"/>
          <w:lang w:val="en-US"/>
        </w:rPr>
        <w:t xml:space="preserve"> </w:t>
      </w:r>
    </w:p>
    <w:p w14:paraId="6C1A2CA0" w14:textId="0A647855" w:rsidR="00953964" w:rsidRPr="00507462" w:rsidRDefault="000F089B" w:rsidP="00BE1628">
      <w:pPr>
        <w:spacing w:after="0" w:line="276" w:lineRule="auto"/>
        <w:rPr>
          <w:rFonts w:cs="Times New Roman"/>
          <w:lang w:val="en-US"/>
        </w:rPr>
      </w:pPr>
      <w:r w:rsidRPr="00507462">
        <w:rPr>
          <w:rFonts w:cs="Times New Roman"/>
          <w:lang w:val="en-US"/>
        </w:rPr>
        <w:t xml:space="preserve">We used R software version 4.1.2 </w:t>
      </w:r>
      <w:r w:rsidR="00C75A23" w:rsidRPr="00507462">
        <w:rPr>
          <w:rFonts w:cs="Times New Roman"/>
          <w:lang w:val="en-US"/>
        </w:rPr>
        <w:t>“</w:t>
      </w:r>
      <w:r w:rsidRPr="00507462">
        <w:rPr>
          <w:rFonts w:cs="Times New Roman"/>
          <w:lang w:val="en-US"/>
        </w:rPr>
        <w:t>Bird Hippie</w:t>
      </w:r>
      <w:r w:rsidR="00C75A23" w:rsidRPr="00507462">
        <w:rPr>
          <w:rFonts w:cs="Times New Roman"/>
          <w:lang w:val="en-US"/>
        </w:rPr>
        <w:t>”</w:t>
      </w:r>
      <w:r w:rsidRPr="00507462">
        <w:rPr>
          <w:rFonts w:cs="Times New Roman"/>
          <w:lang w:val="en-US"/>
        </w:rPr>
        <w:t xml:space="preserve"> for all calculations. </w:t>
      </w:r>
      <w:r w:rsidR="000C0C85" w:rsidRPr="00507462">
        <w:rPr>
          <w:rFonts w:cs="Times New Roman"/>
          <w:lang w:val="en-US"/>
        </w:rPr>
        <w:t xml:space="preserve">List of the </w:t>
      </w:r>
      <w:r w:rsidR="003A1241" w:rsidRPr="00507462">
        <w:rPr>
          <w:rFonts w:cs="Times New Roman"/>
          <w:lang w:val="en-US"/>
        </w:rPr>
        <w:t xml:space="preserve">key </w:t>
      </w:r>
      <w:r w:rsidR="00B302A4" w:rsidRPr="00507462">
        <w:rPr>
          <w:rFonts w:cs="Times New Roman"/>
          <w:lang w:val="en-US"/>
        </w:rPr>
        <w:t>R packages</w:t>
      </w:r>
      <w:r w:rsidR="00854D3D" w:rsidRPr="00507462">
        <w:rPr>
          <w:rFonts w:cs="Times New Roman"/>
          <w:lang w:val="en-US"/>
        </w:rPr>
        <w:t xml:space="preserve">: </w:t>
      </w:r>
      <w:proofErr w:type="spellStart"/>
      <w:r w:rsidR="0039120E" w:rsidRPr="00507462">
        <w:rPr>
          <w:rFonts w:cs="Times New Roman"/>
          <w:lang w:val="en-US"/>
        </w:rPr>
        <w:t>Tidyverse</w:t>
      </w:r>
      <w:proofErr w:type="spellEnd"/>
      <w:r w:rsidR="0039120E" w:rsidRPr="00507462">
        <w:rPr>
          <w:rFonts w:cs="Times New Roman"/>
          <w:lang w:val="en-US"/>
        </w:rPr>
        <w:t xml:space="preserve"> </w:t>
      </w:r>
      <w:r w:rsidR="00230BC5" w:rsidRPr="00507462">
        <w:rPr>
          <w:rFonts w:cs="Times New Roman"/>
          <w:lang w:val="en-US"/>
        </w:rPr>
        <w:fldChar w:fldCharType="begin"/>
      </w:r>
      <w:r w:rsidR="00092080">
        <w:rPr>
          <w:rFonts w:cs="Times New Roman"/>
          <w:lang w:val="en-US"/>
        </w:rPr>
        <w:instrText xml:space="preserve"> ADDIN ZOTERO_ITEM CSL_CITATION {"citationID":"8tLVNpy3","properties":{"formattedCitation":"(Wickham et al., 2019)","plainCitation":"(Wickham et al., 2019)","noteIndex":0},"citationItems":[{"id":2749,"uris":["http://zotero.org/groups/2700094/items/74HU6L7V"],"itemData":{"id":2749,"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Wickham et al., 2019)</w:t>
      </w:r>
      <w:r w:rsidR="00230BC5" w:rsidRPr="00507462">
        <w:rPr>
          <w:rFonts w:cs="Times New Roman"/>
          <w:lang w:val="en-US"/>
        </w:rPr>
        <w:fldChar w:fldCharType="end"/>
      </w:r>
      <w:r w:rsidR="00854D3D" w:rsidRPr="00507462">
        <w:rPr>
          <w:rFonts w:cs="Times New Roman"/>
          <w:lang w:val="en-US"/>
        </w:rPr>
        <w:t xml:space="preserve">, </w:t>
      </w:r>
      <w:proofErr w:type="spellStart"/>
      <w:r w:rsidR="00667CCF" w:rsidRPr="00507462">
        <w:rPr>
          <w:rFonts w:cs="Times New Roman"/>
          <w:lang w:val="en-US"/>
        </w:rPr>
        <w:t>Concavem</w:t>
      </w:r>
      <w:r w:rsidR="00552D42" w:rsidRPr="00507462">
        <w:rPr>
          <w:rFonts w:cs="Times New Roman"/>
          <w:lang w:val="en-US"/>
        </w:rPr>
        <w:t>an</w:t>
      </w:r>
      <w:proofErr w:type="spellEnd"/>
      <w:r w:rsidR="00667CCF" w:rsidRPr="00507462">
        <w:rPr>
          <w:rFonts w:cs="Times New Roman"/>
          <w:lang w:val="en-US"/>
        </w:rPr>
        <w:t xml:space="preserve"> </w:t>
      </w:r>
      <w:r w:rsidR="00230BC5" w:rsidRPr="00507462">
        <w:rPr>
          <w:rFonts w:cs="Times New Roman"/>
          <w:lang w:val="en-US"/>
        </w:rPr>
        <w:fldChar w:fldCharType="begin"/>
      </w:r>
      <w:r w:rsidR="00092080">
        <w:rPr>
          <w:rFonts w:cs="Times New Roman"/>
          <w:lang w:val="en-US"/>
        </w:rPr>
        <w:instrText xml:space="preserve"> ADDIN ZOTERO_ITEM CSL_CITATION {"citationID":"nBKx5WJw","properties":{"formattedCitation":"(Gombin et al., 2017)","plainCitation":"(Gombin et al., 2017)","noteIndex":0},"citationItems":[{"id":285,"uris":["http://zotero.org/users/1557557/items/JDPJVVF7"],"itemData":{"id":285,"type":"article-journal","container-title":"R package version 1.0.0","title":"Package ‘concaveman’","author":[{"family":"Gombin","given":"Joël"},{"family":"Vaidyanathan","given":"Ramnath"},{"family":"Agafonkin","given":"Vladimir"}],"issued":{"date-parts":[["2017"]]}}}],"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Gombin et al., 2017)</w:t>
      </w:r>
      <w:r w:rsidR="00230BC5" w:rsidRPr="00507462">
        <w:rPr>
          <w:rFonts w:cs="Times New Roman"/>
          <w:lang w:val="en-US"/>
        </w:rPr>
        <w:fldChar w:fldCharType="end"/>
      </w:r>
      <w:r w:rsidR="00854D3D" w:rsidRPr="00507462">
        <w:rPr>
          <w:rFonts w:cs="Times New Roman"/>
          <w:lang w:val="en-US"/>
        </w:rPr>
        <w:t xml:space="preserve">, </w:t>
      </w:r>
      <w:proofErr w:type="spellStart"/>
      <w:r w:rsidR="009639B7" w:rsidRPr="00507462">
        <w:rPr>
          <w:rFonts w:cs="Times New Roman"/>
          <w:lang w:val="en-US"/>
        </w:rPr>
        <w:t>Igraph</w:t>
      </w:r>
      <w:proofErr w:type="spellEnd"/>
      <w:r w:rsidR="009639B7" w:rsidRPr="00507462">
        <w:rPr>
          <w:rFonts w:cs="Times New Roman"/>
          <w:lang w:val="en-US"/>
        </w:rPr>
        <w:t xml:space="preserve"> </w:t>
      </w:r>
      <w:r w:rsidR="00230BC5" w:rsidRPr="00507462">
        <w:rPr>
          <w:rFonts w:cs="Times New Roman"/>
          <w:lang w:val="en-US"/>
        </w:rPr>
        <w:fldChar w:fldCharType="begin"/>
      </w:r>
      <w:r w:rsidR="00092080">
        <w:rPr>
          <w:rFonts w:cs="Times New Roman"/>
          <w:lang w:val="en-US"/>
        </w:rPr>
        <w:instrText xml:space="preserve"> ADDIN ZOTERO_ITEM CSL_CITATION {"citationID":"PKZK2mnx","properties":{"formattedCitation":"(Csardi and Nepusz, 2006)","plainCitation":"(Csardi and Nepusz, 2006)","noteIndex":0},"citationItems":[{"id":2745,"uris":["http://zotero.org/groups/2700094/items/I38FUW6E"],"itemData":{"id":2745,"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Csardi and Nepusz, 2006)</w:t>
      </w:r>
      <w:r w:rsidR="00230BC5" w:rsidRPr="00507462">
        <w:rPr>
          <w:rFonts w:cs="Times New Roman"/>
          <w:lang w:val="en-US"/>
        </w:rPr>
        <w:fldChar w:fldCharType="end"/>
      </w:r>
      <w:r w:rsidR="00854D3D" w:rsidRPr="00507462">
        <w:rPr>
          <w:rFonts w:cs="Times New Roman"/>
          <w:lang w:val="en-US"/>
        </w:rPr>
        <w:t xml:space="preserve">, </w:t>
      </w:r>
      <w:r w:rsidR="00953964" w:rsidRPr="00507462">
        <w:rPr>
          <w:rFonts w:cs="Times New Roman"/>
          <w:lang w:val="en-US"/>
        </w:rPr>
        <w:t xml:space="preserve">Network </w:t>
      </w:r>
      <w:r w:rsidR="00230BC5" w:rsidRPr="00507462">
        <w:rPr>
          <w:rFonts w:cs="Times New Roman"/>
          <w:lang w:val="en-US"/>
        </w:rPr>
        <w:fldChar w:fldCharType="begin"/>
      </w:r>
      <w:r w:rsidR="00092080">
        <w:rPr>
          <w:rFonts w:cs="Times New Roman"/>
          <w:lang w:val="en-US"/>
        </w:rPr>
        <w:instrText xml:space="preserve"> ADDIN ZOTERO_ITEM CSL_CITATION {"citationID":"aRN2NDuX","properties":{"formattedCitation":"(Butts, 2008)","plainCitation":"(Butts, 2008)","noteIndex":0},"citationItems":[{"id":2717,"uris":["http://zotero.org/groups/2700094/items/N9Z5LKPH"],"itemData":{"id":2717,"type":"article-journal","container-title":"Journal of Statistical Software","issue":"2","page":"1-36","title":"network: a Package for Managing Relational Data in R","volume":"24","author":[{"family":"Butts","given":"Carter T"}],"issued":{"date-parts":[["2008"]]}}}],"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Butts, 2008)</w:t>
      </w:r>
      <w:r w:rsidR="00230BC5" w:rsidRPr="00507462">
        <w:rPr>
          <w:rFonts w:cs="Times New Roman"/>
          <w:lang w:val="en-US"/>
        </w:rPr>
        <w:fldChar w:fldCharType="end"/>
      </w:r>
      <w:r w:rsidR="00854D3D" w:rsidRPr="00507462">
        <w:rPr>
          <w:rFonts w:cs="Times New Roman"/>
          <w:lang w:val="en-US"/>
        </w:rPr>
        <w:t xml:space="preserve">, </w:t>
      </w:r>
      <w:proofErr w:type="spellStart"/>
      <w:r w:rsidR="00953964" w:rsidRPr="00507462">
        <w:rPr>
          <w:rFonts w:cs="Times New Roman"/>
          <w:lang w:val="en-US"/>
        </w:rPr>
        <w:t>Rnaturalearth</w:t>
      </w:r>
      <w:proofErr w:type="spellEnd"/>
      <w:r w:rsidR="00555F2A" w:rsidRPr="00507462">
        <w:rPr>
          <w:rFonts w:cs="Times New Roman"/>
          <w:lang w:val="en-US"/>
        </w:rPr>
        <w:t xml:space="preserve"> </w:t>
      </w:r>
      <w:r w:rsidR="00230BC5" w:rsidRPr="00507462">
        <w:rPr>
          <w:rFonts w:cs="Times New Roman"/>
          <w:lang w:val="en-US"/>
        </w:rPr>
        <w:fldChar w:fldCharType="begin"/>
      </w:r>
      <w:r w:rsidR="00092080">
        <w:rPr>
          <w:rFonts w:cs="Times New Roman"/>
          <w:lang w:val="en-US"/>
        </w:rPr>
        <w:instrText xml:space="preserve"> ADDIN ZOTERO_ITEM CSL_CITATION {"citationID":"gTm37K1J","properties":{"formattedCitation":"(South, 2017)","plainCitation":"(South, 2017)","noteIndex":0},"citationItems":[{"id":2747,"uris":["http://zotero.org/groups/2700094/items/6QH3GPAG"],"itemData":{"id":2747,"type":"software","title":"rnaturalearth: World Map Data from Natural Earth","URL":"https://CRAN.R-project.org/package=rnaturalearth","author":[{"family":"South","given":"Andy"}],"issued":{"date-parts":[["2017"]]}}}],"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South, 2017)</w:t>
      </w:r>
      <w:r w:rsidR="00230BC5" w:rsidRPr="00507462">
        <w:rPr>
          <w:rFonts w:cs="Times New Roman"/>
          <w:lang w:val="en-US"/>
        </w:rPr>
        <w:fldChar w:fldCharType="end"/>
      </w:r>
      <w:r w:rsidR="00854D3D" w:rsidRPr="00507462">
        <w:rPr>
          <w:rFonts w:cs="Times New Roman"/>
          <w:lang w:val="en-US"/>
        </w:rPr>
        <w:t xml:space="preserve">, </w:t>
      </w:r>
      <w:r w:rsidR="00555F2A" w:rsidRPr="00507462">
        <w:rPr>
          <w:rFonts w:cs="Times New Roman"/>
          <w:lang w:val="en-US"/>
        </w:rPr>
        <w:t xml:space="preserve">Sf </w:t>
      </w:r>
      <w:r w:rsidR="00230BC5" w:rsidRPr="00507462">
        <w:rPr>
          <w:rFonts w:cs="Times New Roman"/>
          <w:lang w:val="en-US"/>
        </w:rPr>
        <w:fldChar w:fldCharType="begin"/>
      </w:r>
      <w:r w:rsidR="00092080">
        <w:rPr>
          <w:rFonts w:cs="Times New Roman"/>
          <w:lang w:val="en-US"/>
        </w:rPr>
        <w:instrText xml:space="preserve"> ADDIN ZOTERO_ITEM CSL_CITATION {"citationID":"Ubuec5ps","properties":{"formattedCitation":"(Pebesma, 2018)","plainCitation":"(Pebesma, 2018)","noteIndex":0},"citationItems":[{"id":2713,"uris":["http://zotero.org/groups/2700094/items/W36ZX72A"],"itemData":{"id":2713,"type":"article-journal","container-title":"The R Journal","DOI":"10.32614/RJ-2018-009","ISSN":"2073-4859","issue":"1","journalAbbreviation":"The R Journal","language":"en","page":"439-446","source":"DOI.org (Crossref)","title":"Simple Features for R: Standardized Support for Spatial Vector Data","title-short":"Simple Features for R","volume":"10","author":[{"family":"Pebesma","given":"Edzer"}],"issued":{"date-parts":[["2018"]]}}}],"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Pebesma, 2018)</w:t>
      </w:r>
      <w:r w:rsidR="00230BC5" w:rsidRPr="00507462">
        <w:rPr>
          <w:rFonts w:cs="Times New Roman"/>
          <w:lang w:val="en-US"/>
        </w:rPr>
        <w:fldChar w:fldCharType="end"/>
      </w:r>
      <w:r w:rsidR="00854D3D" w:rsidRPr="00507462">
        <w:rPr>
          <w:rFonts w:cs="Times New Roman"/>
          <w:lang w:val="en-US"/>
        </w:rPr>
        <w:t xml:space="preserve">, </w:t>
      </w:r>
      <w:r w:rsidR="00953964" w:rsidRPr="00507462">
        <w:rPr>
          <w:rFonts w:cs="Times New Roman"/>
          <w:lang w:val="en-US"/>
        </w:rPr>
        <w:t xml:space="preserve">Ggplot2 </w:t>
      </w:r>
      <w:r w:rsidR="00230BC5" w:rsidRPr="00507462">
        <w:rPr>
          <w:rFonts w:cs="Times New Roman"/>
          <w:lang w:val="en-US"/>
        </w:rPr>
        <w:fldChar w:fldCharType="begin"/>
      </w:r>
      <w:r w:rsidR="00092080">
        <w:rPr>
          <w:rFonts w:cs="Times New Roman"/>
          <w:lang w:val="en-US"/>
        </w:rPr>
        <w:instrText xml:space="preserve"> ADDIN ZOTERO_ITEM CSL_CITATION {"citationID":"Bu1ztDhZ","properties":{"formattedCitation":"(Wickham, 2016)","plainCitation":"(Wickham, 2016)","noteIndex":0},"citationItems":[{"id":2746,"uris":["http://zotero.org/groups/2700094/items/ZRARAXNL"],"itemData":{"id":2746,"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230BC5" w:rsidRPr="00507462">
        <w:rPr>
          <w:rFonts w:cs="Times New Roman"/>
          <w:lang w:val="en-US"/>
        </w:rPr>
        <w:fldChar w:fldCharType="separate"/>
      </w:r>
      <w:r w:rsidR="00092080">
        <w:rPr>
          <w:rFonts w:cs="Times New Roman"/>
          <w:noProof/>
          <w:lang w:val="en-US"/>
        </w:rPr>
        <w:t>(Wickham, 2016)</w:t>
      </w:r>
      <w:r w:rsidR="00230BC5" w:rsidRPr="00507462">
        <w:rPr>
          <w:rFonts w:cs="Times New Roman"/>
          <w:lang w:val="en-US"/>
        </w:rPr>
        <w:fldChar w:fldCharType="end"/>
      </w:r>
      <w:r w:rsidR="00C75A23" w:rsidRPr="00507462">
        <w:rPr>
          <w:rFonts w:cs="Times New Roman"/>
          <w:lang w:val="en-US"/>
        </w:rPr>
        <w:t>.</w:t>
      </w:r>
      <w:r w:rsidR="00230BC5" w:rsidRPr="00507462">
        <w:rPr>
          <w:rFonts w:cs="Times New Roman"/>
          <w:noProof/>
          <w:lang w:val="en-US"/>
        </w:rPr>
        <w:t xml:space="preserve"> </w:t>
      </w:r>
    </w:p>
    <w:p w14:paraId="568EDB46" w14:textId="3E43F0C8" w:rsidR="00837631" w:rsidRDefault="00837631" w:rsidP="00BE1628">
      <w:pPr>
        <w:spacing w:after="0" w:line="276" w:lineRule="auto"/>
        <w:jc w:val="left"/>
        <w:rPr>
          <w:rFonts w:eastAsiaTheme="majorEastAsia" w:cs="Times New Roman"/>
          <w:b/>
          <w:color w:val="000000" w:themeColor="text1"/>
          <w:lang w:val="en-US"/>
        </w:rPr>
      </w:pPr>
    </w:p>
    <w:p w14:paraId="573B230A" w14:textId="77777777" w:rsidR="00EB3993" w:rsidRPr="00507462" w:rsidRDefault="00EB3993" w:rsidP="00BE1628">
      <w:pPr>
        <w:spacing w:after="0" w:line="276" w:lineRule="auto"/>
        <w:jc w:val="left"/>
        <w:rPr>
          <w:rFonts w:eastAsiaTheme="majorEastAsia" w:cs="Times New Roman"/>
          <w:b/>
          <w:color w:val="000000" w:themeColor="text1"/>
          <w:lang w:val="en-US"/>
        </w:rPr>
      </w:pPr>
    </w:p>
    <w:p w14:paraId="4F7908A4" w14:textId="554BA801" w:rsidR="00CD4C46" w:rsidRPr="00507462" w:rsidRDefault="00CD4C46" w:rsidP="00BE1628">
      <w:pPr>
        <w:pStyle w:val="Heading1"/>
        <w:spacing w:before="0" w:line="276" w:lineRule="auto"/>
        <w:rPr>
          <w:rFonts w:cs="Times New Roman"/>
          <w:lang w:val="en-US"/>
        </w:rPr>
      </w:pPr>
      <w:r w:rsidRPr="00507462">
        <w:rPr>
          <w:rFonts w:cs="Times New Roman"/>
          <w:lang w:val="en-US"/>
        </w:rPr>
        <w:t xml:space="preserve">Data </w:t>
      </w:r>
      <w:r w:rsidR="00C7690A" w:rsidRPr="00507462">
        <w:rPr>
          <w:rFonts w:cs="Times New Roman"/>
          <w:lang w:val="en-US"/>
        </w:rPr>
        <w:t>availability</w:t>
      </w:r>
    </w:p>
    <w:p w14:paraId="266CA73E" w14:textId="13949F44" w:rsidR="00B63244" w:rsidRPr="00507462" w:rsidRDefault="00CE5F38" w:rsidP="00BE1628">
      <w:pPr>
        <w:spacing w:after="0" w:line="276" w:lineRule="auto"/>
        <w:jc w:val="left"/>
        <w:rPr>
          <w:rFonts w:eastAsiaTheme="majorEastAsia" w:cs="Times New Roman"/>
          <w:bCs/>
          <w:color w:val="000000" w:themeColor="text1"/>
          <w:lang w:val="en-US"/>
        </w:rPr>
      </w:pPr>
      <w:r>
        <w:rPr>
          <w:rFonts w:eastAsiaTheme="majorEastAsia" w:cs="Times New Roman"/>
          <w:bCs/>
          <w:color w:val="000000" w:themeColor="text1"/>
          <w:lang w:val="en-US"/>
        </w:rPr>
        <w:t>D</w:t>
      </w:r>
      <w:r w:rsidR="005D4942" w:rsidRPr="00507462">
        <w:rPr>
          <w:rFonts w:eastAsiaTheme="majorEastAsia" w:cs="Times New Roman"/>
          <w:bCs/>
          <w:color w:val="000000" w:themeColor="text1"/>
          <w:lang w:val="en-US"/>
        </w:rPr>
        <w:t xml:space="preserve">ata </w:t>
      </w:r>
      <w:r>
        <w:rPr>
          <w:rFonts w:eastAsiaTheme="majorEastAsia" w:cs="Times New Roman"/>
          <w:bCs/>
          <w:color w:val="000000" w:themeColor="text1"/>
          <w:lang w:val="en-US"/>
        </w:rPr>
        <w:t xml:space="preserve">are </w:t>
      </w:r>
      <w:r w:rsidR="005D4942" w:rsidRPr="00507462">
        <w:rPr>
          <w:rFonts w:eastAsiaTheme="majorEastAsia" w:cs="Times New Roman"/>
          <w:bCs/>
          <w:color w:val="000000" w:themeColor="text1"/>
          <w:lang w:val="en-US"/>
        </w:rPr>
        <w:t xml:space="preserve">available on the journal website as well </w:t>
      </w:r>
      <w:r w:rsidR="00C75A23" w:rsidRPr="00507462">
        <w:rPr>
          <w:rFonts w:eastAsiaTheme="majorEastAsia" w:cs="Times New Roman"/>
          <w:bCs/>
          <w:color w:val="000000" w:themeColor="text1"/>
          <w:lang w:val="en-US"/>
        </w:rPr>
        <w:t xml:space="preserve">as </w:t>
      </w:r>
      <w:r w:rsidR="005D4942" w:rsidRPr="00507462">
        <w:rPr>
          <w:rFonts w:eastAsiaTheme="majorEastAsia" w:cs="Times New Roman"/>
          <w:bCs/>
          <w:color w:val="000000" w:themeColor="text1"/>
          <w:lang w:val="en-US"/>
        </w:rPr>
        <w:t>on GitHub</w:t>
      </w:r>
      <w:r w:rsidR="003A1241" w:rsidRPr="00507462">
        <w:rPr>
          <w:rFonts w:eastAsiaTheme="majorEastAsia" w:cs="Times New Roman"/>
          <w:bCs/>
          <w:color w:val="000000" w:themeColor="text1"/>
          <w:lang w:val="en-US"/>
        </w:rPr>
        <w:t>,</w:t>
      </w:r>
      <w:r w:rsidR="005D4942" w:rsidRPr="00507462">
        <w:rPr>
          <w:rFonts w:eastAsiaTheme="majorEastAsia" w:cs="Times New Roman"/>
          <w:bCs/>
          <w:color w:val="000000" w:themeColor="text1"/>
          <w:lang w:val="en-US"/>
        </w:rPr>
        <w:t xml:space="preserve"> together with the relevant R code</w:t>
      </w:r>
      <w:r>
        <w:rPr>
          <w:rFonts w:eastAsiaTheme="majorEastAsia" w:cs="Times New Roman"/>
          <w:bCs/>
          <w:color w:val="000000" w:themeColor="text1"/>
          <w:lang w:val="en-US"/>
        </w:rPr>
        <w:t xml:space="preserve">: </w:t>
      </w:r>
      <w:r w:rsidRPr="00CE5F38">
        <w:rPr>
          <w:rFonts w:eastAsiaTheme="majorEastAsia" w:cs="Times New Roman"/>
          <w:bCs/>
          <w:color w:val="000000" w:themeColor="text1"/>
          <w:lang w:val="en-US"/>
        </w:rPr>
        <w:t>https://github.com/Global-Security-Programme/Conflict-shapes-in-flux</w:t>
      </w:r>
    </w:p>
    <w:p w14:paraId="66FC7348" w14:textId="77777777" w:rsidR="00EB3993" w:rsidRPr="00507462" w:rsidRDefault="00EB3993" w:rsidP="00BE1628">
      <w:pPr>
        <w:spacing w:after="0" w:line="276" w:lineRule="auto"/>
        <w:jc w:val="left"/>
        <w:rPr>
          <w:rFonts w:eastAsiaTheme="majorEastAsia" w:cs="Times New Roman"/>
          <w:bCs/>
          <w:color w:val="000000" w:themeColor="text1"/>
          <w:lang w:val="en-US"/>
        </w:rPr>
      </w:pPr>
    </w:p>
    <w:p w14:paraId="0A2DA94E" w14:textId="77777777" w:rsidR="00784A59" w:rsidRPr="00507462" w:rsidRDefault="00784A59" w:rsidP="00BE1628">
      <w:pPr>
        <w:spacing w:after="0" w:line="276" w:lineRule="auto"/>
        <w:jc w:val="left"/>
        <w:rPr>
          <w:rFonts w:eastAsiaTheme="majorEastAsia" w:cs="Times New Roman"/>
          <w:bCs/>
          <w:color w:val="000000" w:themeColor="text1"/>
          <w:lang w:val="en-US"/>
        </w:rPr>
      </w:pPr>
    </w:p>
    <w:p w14:paraId="50A56B44" w14:textId="3E217755" w:rsidR="00761615" w:rsidRPr="00507462" w:rsidRDefault="0091151B" w:rsidP="00BE1628">
      <w:pPr>
        <w:pStyle w:val="Heading1"/>
        <w:spacing w:before="0" w:line="276" w:lineRule="auto"/>
        <w:rPr>
          <w:rFonts w:cs="Times New Roman"/>
          <w:lang w:val="en-US"/>
        </w:rPr>
      </w:pPr>
      <w:bookmarkStart w:id="29" w:name="_Toc98864560"/>
      <w:r w:rsidRPr="00507462">
        <w:rPr>
          <w:rFonts w:cs="Times New Roman"/>
          <w:lang w:val="en-US"/>
        </w:rPr>
        <w:t>References</w:t>
      </w:r>
      <w:bookmarkEnd w:id="29"/>
    </w:p>
    <w:p w14:paraId="58918211" w14:textId="77777777" w:rsidR="002C438E" w:rsidRPr="002C438E" w:rsidRDefault="00641516" w:rsidP="002C438E">
      <w:pPr>
        <w:pStyle w:val="Bibliography"/>
        <w:rPr>
          <w:rFonts w:cs="Times New Roman"/>
        </w:rPr>
      </w:pPr>
      <w:r w:rsidRPr="00507462">
        <w:rPr>
          <w:rFonts w:cs="Times New Roman"/>
          <w:lang w:val="en-US"/>
        </w:rPr>
        <w:fldChar w:fldCharType="begin"/>
      </w:r>
      <w:r w:rsidR="00092080">
        <w:rPr>
          <w:rFonts w:cs="Times New Roman"/>
          <w:lang w:val="en-US"/>
        </w:rPr>
        <w:instrText xml:space="preserve"> ADDIN ZOTERO_BIBL {"uncited":[],"omitted":[],"custom":[]} CSL_BIBLIOGRAPHY </w:instrText>
      </w:r>
      <w:r w:rsidRPr="00507462">
        <w:rPr>
          <w:rFonts w:cs="Times New Roman"/>
          <w:lang w:val="en-US"/>
        </w:rPr>
        <w:fldChar w:fldCharType="separate"/>
      </w:r>
      <w:r w:rsidR="002C438E" w:rsidRPr="002C438E">
        <w:rPr>
          <w:rFonts w:cs="Times New Roman"/>
        </w:rPr>
        <w:t xml:space="preserve">ACLED (2022) </w:t>
      </w:r>
      <w:r w:rsidR="002C438E" w:rsidRPr="002C438E">
        <w:rPr>
          <w:rFonts w:cs="Times New Roman"/>
          <w:i/>
          <w:iCs/>
        </w:rPr>
        <w:t>Armed Conflict Location &amp; Event Data Project (ACLED) Codebook, 2022.</w:t>
      </w:r>
    </w:p>
    <w:p w14:paraId="6137BB96" w14:textId="77777777" w:rsidR="002C438E" w:rsidRPr="002C438E" w:rsidRDefault="002C438E" w:rsidP="002C438E">
      <w:pPr>
        <w:pStyle w:val="Bibliography"/>
        <w:rPr>
          <w:rFonts w:cs="Times New Roman"/>
        </w:rPr>
      </w:pPr>
      <w:r w:rsidRPr="002C438E">
        <w:rPr>
          <w:rFonts w:cs="Times New Roman"/>
        </w:rPr>
        <w:t xml:space="preserve">Aghedo Iro and Osumah Oarhe (2015) Insurgency in Nigeria: A Comparative Study of Niger Delta and Boko Haram Uprisings. </w:t>
      </w:r>
      <w:r w:rsidRPr="002C438E">
        <w:rPr>
          <w:rFonts w:cs="Times New Roman"/>
          <w:i/>
          <w:iCs/>
        </w:rPr>
        <w:t>Journal of Asian and African Studies</w:t>
      </w:r>
      <w:r w:rsidRPr="002C438E">
        <w:rPr>
          <w:rFonts w:cs="Times New Roman"/>
        </w:rPr>
        <w:t xml:space="preserve"> 50(2): 208–222.</w:t>
      </w:r>
    </w:p>
    <w:p w14:paraId="32245B89" w14:textId="77777777" w:rsidR="002C438E" w:rsidRPr="002C438E" w:rsidRDefault="002C438E" w:rsidP="002C438E">
      <w:pPr>
        <w:pStyle w:val="Bibliography"/>
        <w:rPr>
          <w:rFonts w:cs="Times New Roman"/>
        </w:rPr>
      </w:pPr>
      <w:r w:rsidRPr="002C438E">
        <w:rPr>
          <w:rFonts w:cs="Times New Roman"/>
        </w:rPr>
        <w:t xml:space="preserve">Asaeedi Saeed, Didehvar Farzad and Mohades Ali (2017) α-Concave hull, a generalization of convex hull. </w:t>
      </w:r>
      <w:r w:rsidRPr="002C438E">
        <w:rPr>
          <w:rFonts w:cs="Times New Roman"/>
          <w:i/>
          <w:iCs/>
        </w:rPr>
        <w:t>Theoretical Computer Science</w:t>
      </w:r>
      <w:r w:rsidRPr="002C438E">
        <w:rPr>
          <w:rFonts w:cs="Times New Roman"/>
        </w:rPr>
        <w:t xml:space="preserve"> 702: 48–59.</w:t>
      </w:r>
    </w:p>
    <w:p w14:paraId="37D85BC8" w14:textId="77777777" w:rsidR="002C438E" w:rsidRPr="002C438E" w:rsidRDefault="002C438E" w:rsidP="002C438E">
      <w:pPr>
        <w:pStyle w:val="Bibliography"/>
        <w:rPr>
          <w:rFonts w:cs="Times New Roman"/>
        </w:rPr>
      </w:pPr>
      <w:r w:rsidRPr="002C438E">
        <w:rPr>
          <w:rFonts w:cs="Times New Roman"/>
        </w:rPr>
        <w:t xml:space="preserve">Aslam Muhammad W (2011) A Critical Evaluation of American Drone Strikes in Pakistan: Legality, Legitimacy and Prudence. </w:t>
      </w:r>
      <w:r w:rsidRPr="002C438E">
        <w:rPr>
          <w:rFonts w:cs="Times New Roman"/>
          <w:i/>
          <w:iCs/>
        </w:rPr>
        <w:t>Critical Studies on Terrorism</w:t>
      </w:r>
      <w:r w:rsidRPr="002C438E">
        <w:rPr>
          <w:rFonts w:cs="Times New Roman"/>
        </w:rPr>
        <w:t xml:space="preserve"> 4(3): 313–329.</w:t>
      </w:r>
    </w:p>
    <w:p w14:paraId="0245C64D" w14:textId="77777777" w:rsidR="002C438E" w:rsidRPr="002C438E" w:rsidRDefault="002C438E" w:rsidP="002C438E">
      <w:pPr>
        <w:pStyle w:val="Bibliography"/>
        <w:rPr>
          <w:rFonts w:cs="Times New Roman"/>
        </w:rPr>
      </w:pPr>
      <w:r w:rsidRPr="002C438E">
        <w:rPr>
          <w:rFonts w:cs="Times New Roman"/>
        </w:rPr>
        <w:lastRenderedPageBreak/>
        <w:t xml:space="preserve">Brenner David (2019) </w:t>
      </w:r>
      <w:r w:rsidRPr="002C438E">
        <w:rPr>
          <w:rFonts w:cs="Times New Roman"/>
          <w:i/>
          <w:iCs/>
        </w:rPr>
        <w:t>Rebel Politics: A Political Sociology of Armed Struggle in Myanmar’s Borderlands [Electronic Resource]</w:t>
      </w:r>
      <w:r w:rsidRPr="002C438E">
        <w:rPr>
          <w:rFonts w:cs="Times New Roman"/>
        </w:rPr>
        <w:t>. Ithaca: Cornell University Press.</w:t>
      </w:r>
    </w:p>
    <w:p w14:paraId="49D525C1" w14:textId="77777777" w:rsidR="002C438E" w:rsidRPr="002C438E" w:rsidRDefault="002C438E" w:rsidP="002C438E">
      <w:pPr>
        <w:pStyle w:val="Bibliography"/>
        <w:rPr>
          <w:rFonts w:cs="Times New Roman"/>
        </w:rPr>
      </w:pPr>
      <w:r w:rsidRPr="002C438E">
        <w:rPr>
          <w:rFonts w:cs="Times New Roman"/>
        </w:rPr>
        <w:t xml:space="preserve">Butts Carter T (2008) network: a Package for Managing Relational Data in R. </w:t>
      </w:r>
      <w:r w:rsidRPr="002C438E">
        <w:rPr>
          <w:rFonts w:cs="Times New Roman"/>
          <w:i/>
          <w:iCs/>
        </w:rPr>
        <w:t>Journal of Statistical Software</w:t>
      </w:r>
      <w:r w:rsidRPr="002C438E">
        <w:rPr>
          <w:rFonts w:cs="Times New Roman"/>
        </w:rPr>
        <w:t xml:space="preserve"> 24(2): 1–36.</w:t>
      </w:r>
    </w:p>
    <w:p w14:paraId="11163649" w14:textId="77777777" w:rsidR="002C438E" w:rsidRPr="002C438E" w:rsidRDefault="002C438E" w:rsidP="002C438E">
      <w:pPr>
        <w:pStyle w:val="Bibliography"/>
        <w:rPr>
          <w:rFonts w:cs="Times New Roman"/>
        </w:rPr>
      </w:pPr>
      <w:r w:rsidRPr="002C438E">
        <w:rPr>
          <w:rFonts w:cs="Times New Roman"/>
        </w:rPr>
        <w:t xml:space="preserve">Collier David and Mahoney James (1996) Insights and pitfalls: Selection bias in qualitative research. </w:t>
      </w:r>
      <w:r w:rsidRPr="002C438E">
        <w:rPr>
          <w:rFonts w:cs="Times New Roman"/>
          <w:i/>
          <w:iCs/>
        </w:rPr>
        <w:t>World politics</w:t>
      </w:r>
      <w:r w:rsidRPr="002C438E">
        <w:rPr>
          <w:rFonts w:cs="Times New Roman"/>
        </w:rPr>
        <w:t xml:space="preserve"> 49(1). Cambridge University Press: 56–91.</w:t>
      </w:r>
    </w:p>
    <w:p w14:paraId="1C2D387B" w14:textId="77777777" w:rsidR="002C438E" w:rsidRPr="002C438E" w:rsidRDefault="002C438E" w:rsidP="002C438E">
      <w:pPr>
        <w:pStyle w:val="Bibliography"/>
        <w:rPr>
          <w:rFonts w:cs="Times New Roman"/>
        </w:rPr>
      </w:pPr>
      <w:r w:rsidRPr="002C438E">
        <w:rPr>
          <w:rFonts w:cs="Times New Roman"/>
        </w:rPr>
        <w:t>Croicu Mihai and Sundberg Ralph (2018) UCDP Georeferenced Event Dataset Codebook Quick Start Guide :: 1–38.</w:t>
      </w:r>
    </w:p>
    <w:p w14:paraId="0DDC95BD" w14:textId="77777777" w:rsidR="002C438E" w:rsidRPr="002C438E" w:rsidRDefault="002C438E" w:rsidP="002C438E">
      <w:pPr>
        <w:pStyle w:val="Bibliography"/>
        <w:rPr>
          <w:rFonts w:cs="Times New Roman"/>
        </w:rPr>
      </w:pPr>
      <w:r w:rsidRPr="002C438E">
        <w:rPr>
          <w:rFonts w:cs="Times New Roman"/>
        </w:rPr>
        <w:t xml:space="preserve">Csardi Gabor and Nepusz Tamas (2006) The igraph software package for complex network research. </w:t>
      </w:r>
      <w:r w:rsidRPr="002C438E">
        <w:rPr>
          <w:rFonts w:cs="Times New Roman"/>
          <w:i/>
          <w:iCs/>
        </w:rPr>
        <w:t>InterJournal</w:t>
      </w:r>
      <w:r w:rsidRPr="002C438E">
        <w:rPr>
          <w:rFonts w:cs="Times New Roman"/>
        </w:rPr>
        <w:t xml:space="preserve"> Complex Systems: 1695.</w:t>
      </w:r>
    </w:p>
    <w:p w14:paraId="626918F9" w14:textId="77777777" w:rsidR="002C438E" w:rsidRPr="002C438E" w:rsidRDefault="002C438E" w:rsidP="002C438E">
      <w:pPr>
        <w:pStyle w:val="Bibliography"/>
        <w:rPr>
          <w:rFonts w:cs="Times New Roman"/>
        </w:rPr>
      </w:pPr>
      <w:r w:rsidRPr="002C438E">
        <w:rPr>
          <w:rFonts w:cs="Times New Roman"/>
        </w:rPr>
        <w:t xml:space="preserve">Foyou Viviane E, Ngwafu Peter, Santoyo Maribel, et al. (2018) The Boko Haram Insurgency and its Impact on Border Security, Trade and Economic Collaboration Between Nigeria and Cameroon: An Exploratory Study. </w:t>
      </w:r>
      <w:r w:rsidRPr="002C438E">
        <w:rPr>
          <w:rFonts w:cs="Times New Roman"/>
          <w:i/>
          <w:iCs/>
        </w:rPr>
        <w:t>African Social Science Review</w:t>
      </w:r>
      <w:r w:rsidRPr="002C438E">
        <w:rPr>
          <w:rFonts w:cs="Times New Roman"/>
        </w:rPr>
        <w:t xml:space="preserve"> 9(1): Article 7.</w:t>
      </w:r>
    </w:p>
    <w:p w14:paraId="74EFF3D4" w14:textId="77777777" w:rsidR="002C438E" w:rsidRPr="002C438E" w:rsidRDefault="002C438E" w:rsidP="002C438E">
      <w:pPr>
        <w:pStyle w:val="Bibliography"/>
        <w:rPr>
          <w:rFonts w:cs="Times New Roman"/>
        </w:rPr>
      </w:pPr>
      <w:r w:rsidRPr="002C438E">
        <w:rPr>
          <w:rFonts w:cs="Times New Roman"/>
        </w:rPr>
        <w:t xml:space="preserve">George Alexander L and Bennett Andrew (2005) </w:t>
      </w:r>
      <w:r w:rsidRPr="002C438E">
        <w:rPr>
          <w:rFonts w:cs="Times New Roman"/>
          <w:i/>
          <w:iCs/>
        </w:rPr>
        <w:t>Case Studies and Theory Development in the Social Sciences</w:t>
      </w:r>
      <w:r w:rsidRPr="002C438E">
        <w:rPr>
          <w:rFonts w:cs="Times New Roman"/>
        </w:rPr>
        <w:t>. BCSIA studies in international security. Cambridge, Massachusetts: MIT Press.</w:t>
      </w:r>
    </w:p>
    <w:p w14:paraId="3469F105" w14:textId="77777777" w:rsidR="002C438E" w:rsidRPr="002C438E" w:rsidRDefault="002C438E" w:rsidP="002C438E">
      <w:pPr>
        <w:pStyle w:val="Bibliography"/>
        <w:rPr>
          <w:rFonts w:cs="Times New Roman"/>
        </w:rPr>
      </w:pPr>
      <w:r w:rsidRPr="002C438E">
        <w:rPr>
          <w:rFonts w:cs="Times New Roman"/>
        </w:rPr>
        <w:t xml:space="preserve">Gerring John (2017) Qualitative Methods. </w:t>
      </w:r>
      <w:r w:rsidRPr="002C438E">
        <w:rPr>
          <w:rFonts w:cs="Times New Roman"/>
          <w:i/>
          <w:iCs/>
        </w:rPr>
        <w:t>Annual Review of Political Science</w:t>
      </w:r>
      <w:r w:rsidRPr="002C438E">
        <w:rPr>
          <w:rFonts w:cs="Times New Roman"/>
        </w:rPr>
        <w:t xml:space="preserve"> 20(1): 15–36.</w:t>
      </w:r>
    </w:p>
    <w:p w14:paraId="5F5020F6" w14:textId="77777777" w:rsidR="002C438E" w:rsidRPr="002C438E" w:rsidRDefault="002C438E" w:rsidP="002C438E">
      <w:pPr>
        <w:pStyle w:val="Bibliography"/>
        <w:rPr>
          <w:rFonts w:cs="Times New Roman"/>
        </w:rPr>
      </w:pPr>
      <w:r w:rsidRPr="002C438E">
        <w:rPr>
          <w:rFonts w:cs="Times New Roman"/>
        </w:rPr>
        <w:t xml:space="preserve">Getis Arthur and Ord JK (1992) The Analysis of Spatial Association by Use of Distance Statistics. </w:t>
      </w:r>
      <w:r w:rsidRPr="002C438E">
        <w:rPr>
          <w:rFonts w:cs="Times New Roman"/>
          <w:i/>
          <w:iCs/>
        </w:rPr>
        <w:t>Geographical Analysis</w:t>
      </w:r>
      <w:r w:rsidRPr="002C438E">
        <w:rPr>
          <w:rFonts w:cs="Times New Roman"/>
        </w:rPr>
        <w:t xml:space="preserve"> 24(3): 189–206.</w:t>
      </w:r>
    </w:p>
    <w:p w14:paraId="200D5689" w14:textId="77777777" w:rsidR="002C438E" w:rsidRPr="002C438E" w:rsidRDefault="002C438E" w:rsidP="002C438E">
      <w:pPr>
        <w:pStyle w:val="Bibliography"/>
        <w:rPr>
          <w:rFonts w:cs="Times New Roman"/>
        </w:rPr>
      </w:pPr>
      <w:r w:rsidRPr="002C438E">
        <w:rPr>
          <w:rFonts w:cs="Times New Roman"/>
        </w:rPr>
        <w:t xml:space="preserve">Gombin Joël, Vaidyanathan Ramnath and Agafonkin Vladimir (2017) Package ‘concaveman’. </w:t>
      </w:r>
      <w:r w:rsidRPr="002C438E">
        <w:rPr>
          <w:rFonts w:cs="Times New Roman"/>
          <w:i/>
          <w:iCs/>
        </w:rPr>
        <w:t>R package version 1.0.0</w:t>
      </w:r>
      <w:r w:rsidRPr="002C438E">
        <w:rPr>
          <w:rFonts w:cs="Times New Roman"/>
        </w:rPr>
        <w:t>.</w:t>
      </w:r>
    </w:p>
    <w:p w14:paraId="3ABD7F17" w14:textId="77777777" w:rsidR="002C438E" w:rsidRPr="002C438E" w:rsidRDefault="002C438E" w:rsidP="002C438E">
      <w:pPr>
        <w:pStyle w:val="Bibliography"/>
        <w:rPr>
          <w:rFonts w:cs="Times New Roman"/>
        </w:rPr>
      </w:pPr>
      <w:r w:rsidRPr="002C438E">
        <w:rPr>
          <w:rFonts w:cs="Times New Roman"/>
        </w:rPr>
        <w:t xml:space="preserve">Gray Vanessa Joan (2008) The New Research on Civil Wars: Does It Help Us Understand the Colombian Conflict? </w:t>
      </w:r>
      <w:r w:rsidRPr="002C438E">
        <w:rPr>
          <w:rFonts w:cs="Times New Roman"/>
          <w:i/>
          <w:iCs/>
        </w:rPr>
        <w:t>Latin American Politics and Society</w:t>
      </w:r>
      <w:r w:rsidRPr="002C438E">
        <w:rPr>
          <w:rFonts w:cs="Times New Roman"/>
        </w:rPr>
        <w:t xml:space="preserve"> 50(3): 63–91.</w:t>
      </w:r>
    </w:p>
    <w:p w14:paraId="12C16D79" w14:textId="77777777" w:rsidR="002C438E" w:rsidRPr="002C438E" w:rsidRDefault="002C438E" w:rsidP="002C438E">
      <w:pPr>
        <w:pStyle w:val="Bibliography"/>
        <w:rPr>
          <w:rFonts w:cs="Times New Roman"/>
        </w:rPr>
      </w:pPr>
      <w:r w:rsidRPr="002C438E">
        <w:rPr>
          <w:rFonts w:cs="Times New Roman"/>
        </w:rPr>
        <w:t xml:space="preserve">Hansen William (2017) Boko Haram: Religious Radicalism and Insurrection in Northern Nigeria. </w:t>
      </w:r>
      <w:r w:rsidRPr="002C438E">
        <w:rPr>
          <w:rFonts w:cs="Times New Roman"/>
          <w:i/>
          <w:iCs/>
        </w:rPr>
        <w:t>Journal of Asian and African Studies</w:t>
      </w:r>
      <w:r w:rsidRPr="002C438E">
        <w:rPr>
          <w:rFonts w:cs="Times New Roman"/>
        </w:rPr>
        <w:t xml:space="preserve"> 52(4): 551–569.</w:t>
      </w:r>
    </w:p>
    <w:p w14:paraId="219185D0" w14:textId="77777777" w:rsidR="002C438E" w:rsidRPr="002C438E" w:rsidRDefault="002C438E" w:rsidP="002C438E">
      <w:pPr>
        <w:pStyle w:val="Bibliography"/>
        <w:rPr>
          <w:rFonts w:cs="Times New Roman"/>
        </w:rPr>
      </w:pPr>
      <w:r w:rsidRPr="002C438E">
        <w:rPr>
          <w:rFonts w:cs="Times New Roman"/>
        </w:rPr>
        <w:t xml:space="preserve">Haroon Sana (2011) </w:t>
      </w:r>
      <w:r w:rsidRPr="002C438E">
        <w:rPr>
          <w:rFonts w:cs="Times New Roman"/>
          <w:i/>
          <w:iCs/>
        </w:rPr>
        <w:t>Frontier of Faith: Islam, in the Indo-Afghan Borderland</w:t>
      </w:r>
      <w:r w:rsidRPr="002C438E">
        <w:rPr>
          <w:rFonts w:cs="Times New Roman"/>
        </w:rPr>
        <w:t>. London: Hurst.</w:t>
      </w:r>
    </w:p>
    <w:p w14:paraId="66C741A5" w14:textId="77777777" w:rsidR="002C438E" w:rsidRPr="002C438E" w:rsidRDefault="002C438E" w:rsidP="002C438E">
      <w:pPr>
        <w:pStyle w:val="Bibliography"/>
        <w:rPr>
          <w:rFonts w:cs="Times New Roman"/>
        </w:rPr>
      </w:pPr>
      <w:r w:rsidRPr="002C438E">
        <w:rPr>
          <w:rFonts w:cs="Times New Roman"/>
        </w:rPr>
        <w:t xml:space="preserve">Hashim Ahmed S (2014) The Islamic State: From al-Qaeda Affiliate to Caliphate. </w:t>
      </w:r>
      <w:r w:rsidRPr="002C438E">
        <w:rPr>
          <w:rFonts w:cs="Times New Roman"/>
          <w:i/>
          <w:iCs/>
        </w:rPr>
        <w:t>Middle East Policy</w:t>
      </w:r>
      <w:r w:rsidRPr="002C438E">
        <w:rPr>
          <w:rFonts w:cs="Times New Roman"/>
        </w:rPr>
        <w:t xml:space="preserve"> 21(4): 69–83.</w:t>
      </w:r>
    </w:p>
    <w:p w14:paraId="052E42EB" w14:textId="77777777" w:rsidR="002C438E" w:rsidRPr="002C438E" w:rsidRDefault="002C438E" w:rsidP="002C438E">
      <w:pPr>
        <w:pStyle w:val="Bibliography"/>
        <w:rPr>
          <w:rFonts w:cs="Times New Roman"/>
        </w:rPr>
      </w:pPr>
      <w:r w:rsidRPr="002C438E">
        <w:rPr>
          <w:rFonts w:cs="Times New Roman"/>
        </w:rPr>
        <w:t xml:space="preserve">Higazi Adam (2016) Farmer-Pastoralist Conflicts on the Jos Plateau, Central Nigeria: Security Responses of Local Vigilantes and the Nigerian State. </w:t>
      </w:r>
      <w:r w:rsidRPr="002C438E">
        <w:rPr>
          <w:rFonts w:cs="Times New Roman"/>
          <w:i/>
          <w:iCs/>
        </w:rPr>
        <w:t>Conflict, Security and Development</w:t>
      </w:r>
      <w:r w:rsidRPr="002C438E">
        <w:rPr>
          <w:rFonts w:cs="Times New Roman"/>
        </w:rPr>
        <w:t xml:space="preserve"> 16(4): 365–385.</w:t>
      </w:r>
    </w:p>
    <w:p w14:paraId="5AC9DB08" w14:textId="77777777" w:rsidR="002C438E" w:rsidRPr="002C438E" w:rsidRDefault="002C438E" w:rsidP="002C438E">
      <w:pPr>
        <w:pStyle w:val="Bibliography"/>
        <w:rPr>
          <w:rFonts w:cs="Times New Roman"/>
        </w:rPr>
      </w:pPr>
      <w:r w:rsidRPr="002C438E">
        <w:rPr>
          <w:rFonts w:cs="Times New Roman"/>
        </w:rPr>
        <w:t xml:space="preserve">Högbladh Stina (2020) </w:t>
      </w:r>
      <w:r w:rsidRPr="002C438E">
        <w:rPr>
          <w:rFonts w:cs="Times New Roman"/>
          <w:i/>
          <w:iCs/>
        </w:rPr>
        <w:t>UCDP GED Codebook version 20.1</w:t>
      </w:r>
      <w:r w:rsidRPr="002C438E">
        <w:rPr>
          <w:rFonts w:cs="Times New Roman"/>
        </w:rPr>
        <w:t>. Uppsala: Department of Peace and Conflict Research, Uppsala University.</w:t>
      </w:r>
    </w:p>
    <w:p w14:paraId="0CE49B73" w14:textId="77777777" w:rsidR="002C438E" w:rsidRPr="002C438E" w:rsidRDefault="002C438E" w:rsidP="002C438E">
      <w:pPr>
        <w:pStyle w:val="Bibliography"/>
        <w:rPr>
          <w:rFonts w:cs="Times New Roman"/>
        </w:rPr>
      </w:pPr>
      <w:r w:rsidRPr="002C438E">
        <w:rPr>
          <w:rFonts w:cs="Times New Roman"/>
        </w:rPr>
        <w:t xml:space="preserve">Idler Annette (2019) </w:t>
      </w:r>
      <w:r w:rsidRPr="002C438E">
        <w:rPr>
          <w:rFonts w:cs="Times New Roman"/>
          <w:i/>
          <w:iCs/>
        </w:rPr>
        <w:t>Borderland Battles: Violence, Crime, and Governance at the Edges of Colombia’s War</w:t>
      </w:r>
      <w:r w:rsidRPr="002C438E">
        <w:rPr>
          <w:rFonts w:cs="Times New Roman"/>
        </w:rPr>
        <w:t>. New York: Oxford University Press.</w:t>
      </w:r>
    </w:p>
    <w:p w14:paraId="392C4094" w14:textId="77777777" w:rsidR="002C438E" w:rsidRPr="002C438E" w:rsidRDefault="002C438E" w:rsidP="002C438E">
      <w:pPr>
        <w:pStyle w:val="Bibliography"/>
        <w:rPr>
          <w:rFonts w:cs="Times New Roman"/>
        </w:rPr>
      </w:pPr>
      <w:r w:rsidRPr="002C438E">
        <w:rPr>
          <w:rFonts w:cs="Times New Roman"/>
        </w:rPr>
        <w:t xml:space="preserve">Iyekekpolo Wisdom O (2016) Boko Haram: Understanding the context. </w:t>
      </w:r>
      <w:r w:rsidRPr="002C438E">
        <w:rPr>
          <w:rFonts w:cs="Times New Roman"/>
          <w:i/>
          <w:iCs/>
        </w:rPr>
        <w:t>Third World Quarterly</w:t>
      </w:r>
      <w:r w:rsidRPr="002C438E">
        <w:rPr>
          <w:rFonts w:cs="Times New Roman"/>
        </w:rPr>
        <w:t xml:space="preserve"> 37(12). Routledge: 2211–2228.</w:t>
      </w:r>
    </w:p>
    <w:p w14:paraId="71B63146" w14:textId="77777777" w:rsidR="002C438E" w:rsidRPr="002C438E" w:rsidRDefault="002C438E" w:rsidP="002C438E">
      <w:pPr>
        <w:pStyle w:val="Bibliography"/>
        <w:rPr>
          <w:rFonts w:cs="Times New Roman"/>
        </w:rPr>
      </w:pPr>
      <w:r w:rsidRPr="002C438E">
        <w:rPr>
          <w:rFonts w:cs="Times New Roman"/>
        </w:rPr>
        <w:t xml:space="preserve">Kikuta Kyosuke (2022) A new geography of civil war: a machine learning approach to measuring the zones of armed conflicts. </w:t>
      </w:r>
      <w:r w:rsidRPr="002C438E">
        <w:rPr>
          <w:rFonts w:cs="Times New Roman"/>
          <w:i/>
          <w:iCs/>
        </w:rPr>
        <w:t>Political Science Research and Methods</w:t>
      </w:r>
      <w:r w:rsidRPr="002C438E">
        <w:rPr>
          <w:rFonts w:cs="Times New Roman"/>
        </w:rPr>
        <w:t xml:space="preserve"> 10(1): 97–115.</w:t>
      </w:r>
    </w:p>
    <w:p w14:paraId="758D3D84" w14:textId="77777777" w:rsidR="002C438E" w:rsidRPr="002C438E" w:rsidRDefault="002C438E" w:rsidP="002C438E">
      <w:pPr>
        <w:pStyle w:val="Bibliography"/>
        <w:rPr>
          <w:rFonts w:cs="Times New Roman"/>
        </w:rPr>
      </w:pPr>
      <w:r w:rsidRPr="002C438E">
        <w:rPr>
          <w:rFonts w:cs="Times New Roman"/>
        </w:rPr>
        <w:lastRenderedPageBreak/>
        <w:t xml:space="preserve">Kriesberg Louis and Gerard Catherine (eds) (2018) </w:t>
      </w:r>
      <w:r w:rsidRPr="002C438E">
        <w:rPr>
          <w:rFonts w:cs="Times New Roman"/>
          <w:i/>
          <w:iCs/>
        </w:rPr>
        <w:t>Conflict and Collaboration: For Better or Worse</w:t>
      </w:r>
      <w:r w:rsidRPr="002C438E">
        <w:rPr>
          <w:rFonts w:cs="Times New Roman"/>
        </w:rPr>
        <w:t>. URL:1st ed. Routledge.</w:t>
      </w:r>
    </w:p>
    <w:p w14:paraId="467DF128" w14:textId="77777777" w:rsidR="002C438E" w:rsidRPr="002C438E" w:rsidRDefault="002C438E" w:rsidP="002C438E">
      <w:pPr>
        <w:pStyle w:val="Bibliography"/>
        <w:rPr>
          <w:rFonts w:cs="Times New Roman"/>
        </w:rPr>
      </w:pPr>
      <w:r w:rsidRPr="002C438E">
        <w:rPr>
          <w:rFonts w:cs="Times New Roman"/>
        </w:rPr>
        <w:t xml:space="preserve">McDougall Alex (2009) State power and its implications for civil war Colombia. </w:t>
      </w:r>
      <w:r w:rsidRPr="002C438E">
        <w:rPr>
          <w:rFonts w:cs="Times New Roman"/>
          <w:i/>
          <w:iCs/>
        </w:rPr>
        <w:t>Studies in Conflict and Terrorism</w:t>
      </w:r>
      <w:r w:rsidRPr="002C438E">
        <w:rPr>
          <w:rFonts w:cs="Times New Roman"/>
        </w:rPr>
        <w:t xml:space="preserve"> 32(4): 322–345.</w:t>
      </w:r>
    </w:p>
    <w:p w14:paraId="68995D47" w14:textId="77777777" w:rsidR="002C438E" w:rsidRPr="002C438E" w:rsidRDefault="002C438E" w:rsidP="002C438E">
      <w:pPr>
        <w:pStyle w:val="Bibliography"/>
        <w:rPr>
          <w:rFonts w:cs="Times New Roman"/>
        </w:rPr>
      </w:pPr>
      <w:r w:rsidRPr="002C438E">
        <w:rPr>
          <w:rFonts w:cs="Times New Roman"/>
        </w:rPr>
        <w:t xml:space="preserve">Mukhija Vinit (2010) N of One plus Some: An Alternative Strategy for Conducting Single Case Research. </w:t>
      </w:r>
      <w:r w:rsidRPr="002C438E">
        <w:rPr>
          <w:rFonts w:cs="Times New Roman"/>
          <w:i/>
          <w:iCs/>
        </w:rPr>
        <w:t>Journal of Planning Education and Research</w:t>
      </w:r>
      <w:r w:rsidRPr="002C438E">
        <w:rPr>
          <w:rFonts w:cs="Times New Roman"/>
        </w:rPr>
        <w:t xml:space="preserve"> 29(4): 416–426.</w:t>
      </w:r>
    </w:p>
    <w:p w14:paraId="5E9C4D26" w14:textId="77777777" w:rsidR="002C438E" w:rsidRPr="002C438E" w:rsidRDefault="002C438E" w:rsidP="002C438E">
      <w:pPr>
        <w:pStyle w:val="Bibliography"/>
        <w:rPr>
          <w:rFonts w:cs="Times New Roman"/>
        </w:rPr>
      </w:pPr>
      <w:r w:rsidRPr="002C438E">
        <w:rPr>
          <w:rFonts w:cs="Times New Roman"/>
        </w:rPr>
        <w:t xml:space="preserve">Newman Mark (2018) </w:t>
      </w:r>
      <w:r w:rsidRPr="002C438E">
        <w:rPr>
          <w:rFonts w:cs="Times New Roman"/>
          <w:i/>
          <w:iCs/>
        </w:rPr>
        <w:t>Networks</w:t>
      </w:r>
      <w:r w:rsidRPr="002C438E">
        <w:rPr>
          <w:rFonts w:cs="Times New Roman"/>
        </w:rPr>
        <w:t>. New York, NY: Oxford University Press.</w:t>
      </w:r>
    </w:p>
    <w:p w14:paraId="2D489B46" w14:textId="77777777" w:rsidR="002C438E" w:rsidRPr="002C438E" w:rsidRDefault="002C438E" w:rsidP="002C438E">
      <w:pPr>
        <w:pStyle w:val="Bibliography"/>
        <w:rPr>
          <w:rFonts w:cs="Times New Roman"/>
        </w:rPr>
      </w:pPr>
      <w:r w:rsidRPr="002C438E">
        <w:rPr>
          <w:rFonts w:cs="Times New Roman"/>
        </w:rPr>
        <w:t xml:space="preserve">Nojumi Neamatollah (2002) </w:t>
      </w:r>
      <w:r w:rsidRPr="002C438E">
        <w:rPr>
          <w:rFonts w:cs="Times New Roman"/>
          <w:i/>
          <w:iCs/>
        </w:rPr>
        <w:t>The Rise of the Taliban in Afghanistan: Mass Mobilization, Civil War, and the Future of the Region</w:t>
      </w:r>
      <w:r w:rsidRPr="002C438E">
        <w:rPr>
          <w:rFonts w:cs="Times New Roman"/>
        </w:rPr>
        <w:t>. New York, NY: Palgrave.</w:t>
      </w:r>
    </w:p>
    <w:p w14:paraId="5579988E" w14:textId="77777777" w:rsidR="002C438E" w:rsidRPr="002C438E" w:rsidRDefault="002C438E" w:rsidP="002C438E">
      <w:pPr>
        <w:pStyle w:val="Bibliography"/>
        <w:rPr>
          <w:rFonts w:cs="Times New Roman"/>
        </w:rPr>
      </w:pPr>
      <w:r w:rsidRPr="002C438E">
        <w:rPr>
          <w:rFonts w:cs="Times New Roman"/>
        </w:rPr>
        <w:t xml:space="preserve">Osumah Oarhe (2013) Boko Haram insurgency in Northern Nigeria and the vicious cycle of internal insecurity. </w:t>
      </w:r>
      <w:r w:rsidRPr="002C438E">
        <w:rPr>
          <w:rFonts w:cs="Times New Roman"/>
          <w:i/>
          <w:iCs/>
        </w:rPr>
        <w:t>Small Wars and Insurgencies</w:t>
      </w:r>
      <w:r w:rsidRPr="002C438E">
        <w:rPr>
          <w:rFonts w:cs="Times New Roman"/>
        </w:rPr>
        <w:t xml:space="preserve"> 24(3): 536–560.</w:t>
      </w:r>
    </w:p>
    <w:p w14:paraId="34DE6E68" w14:textId="77777777" w:rsidR="002C438E" w:rsidRPr="002C438E" w:rsidRDefault="002C438E" w:rsidP="002C438E">
      <w:pPr>
        <w:pStyle w:val="Bibliography"/>
        <w:rPr>
          <w:rFonts w:cs="Times New Roman"/>
        </w:rPr>
      </w:pPr>
      <w:r w:rsidRPr="002C438E">
        <w:rPr>
          <w:rFonts w:cs="Times New Roman"/>
        </w:rPr>
        <w:t xml:space="preserve">Park Jin Seo and Oh Se Jong (2013) A new concave hull algorithm and concaveness measure for n-dimensional datasets. </w:t>
      </w:r>
      <w:r w:rsidRPr="002C438E">
        <w:rPr>
          <w:rFonts w:cs="Times New Roman"/>
          <w:i/>
          <w:iCs/>
        </w:rPr>
        <w:t>Journal of Information Science and Engineering</w:t>
      </w:r>
      <w:r w:rsidRPr="002C438E">
        <w:rPr>
          <w:rFonts w:cs="Times New Roman"/>
        </w:rPr>
        <w:t xml:space="preserve"> 29(2): 379–392.</w:t>
      </w:r>
    </w:p>
    <w:p w14:paraId="543E580F" w14:textId="77777777" w:rsidR="002C438E" w:rsidRPr="002C438E" w:rsidRDefault="002C438E" w:rsidP="002C438E">
      <w:pPr>
        <w:pStyle w:val="Bibliography"/>
        <w:rPr>
          <w:rFonts w:cs="Times New Roman"/>
        </w:rPr>
      </w:pPr>
      <w:r w:rsidRPr="002C438E">
        <w:rPr>
          <w:rFonts w:cs="Times New Roman"/>
        </w:rPr>
        <w:t xml:space="preserve">Pebesma Edzer (2018) Simple Features for R: Standardized Support for Spatial Vector Data. </w:t>
      </w:r>
      <w:r w:rsidRPr="002C438E">
        <w:rPr>
          <w:rFonts w:cs="Times New Roman"/>
          <w:i/>
          <w:iCs/>
        </w:rPr>
        <w:t>The R Journal</w:t>
      </w:r>
      <w:r w:rsidRPr="002C438E">
        <w:rPr>
          <w:rFonts w:cs="Times New Roman"/>
        </w:rPr>
        <w:t xml:space="preserve"> 10(1): 439–446.</w:t>
      </w:r>
    </w:p>
    <w:p w14:paraId="76C50DD7" w14:textId="77777777" w:rsidR="002C438E" w:rsidRPr="002C438E" w:rsidRDefault="002C438E" w:rsidP="002C438E">
      <w:pPr>
        <w:pStyle w:val="Bibliography"/>
        <w:rPr>
          <w:rFonts w:cs="Times New Roman"/>
        </w:rPr>
      </w:pPr>
      <w:r w:rsidRPr="002C438E">
        <w:rPr>
          <w:rFonts w:cs="Times New Roman"/>
        </w:rPr>
        <w:t xml:space="preserve">Pettersson Therése, Högbladh Stina and Öberg Magnus (2019) Organized violence, 1989–2018 and peace agreements. </w:t>
      </w:r>
      <w:r w:rsidRPr="002C438E">
        <w:rPr>
          <w:rFonts w:cs="Times New Roman"/>
          <w:i/>
          <w:iCs/>
        </w:rPr>
        <w:t>Journal of Peace Research</w:t>
      </w:r>
      <w:r w:rsidRPr="002C438E">
        <w:rPr>
          <w:rFonts w:cs="Times New Roman"/>
        </w:rPr>
        <w:t xml:space="preserve"> 56(4): 589–603.</w:t>
      </w:r>
    </w:p>
    <w:p w14:paraId="00B0DB82" w14:textId="77777777" w:rsidR="002C438E" w:rsidRPr="002C438E" w:rsidRDefault="002C438E" w:rsidP="002C438E">
      <w:pPr>
        <w:pStyle w:val="Bibliography"/>
        <w:rPr>
          <w:rFonts w:cs="Times New Roman"/>
        </w:rPr>
      </w:pPr>
      <w:r w:rsidRPr="002C438E">
        <w:rPr>
          <w:rFonts w:cs="Times New Roman"/>
        </w:rPr>
        <w:t xml:space="preserve">Przeworski Adam and Teune Henry (1970) </w:t>
      </w:r>
      <w:r w:rsidRPr="002C438E">
        <w:rPr>
          <w:rFonts w:cs="Times New Roman"/>
          <w:i/>
          <w:iCs/>
        </w:rPr>
        <w:t>The Logic of Comparative Social Inquiry</w:t>
      </w:r>
      <w:r w:rsidRPr="002C438E">
        <w:rPr>
          <w:rFonts w:cs="Times New Roman"/>
        </w:rPr>
        <w:t>. New York, NY: John Wiley and Sons, Inc.</w:t>
      </w:r>
    </w:p>
    <w:p w14:paraId="1BE1BB02" w14:textId="77777777" w:rsidR="002C438E" w:rsidRPr="002C438E" w:rsidRDefault="002C438E" w:rsidP="002C438E">
      <w:pPr>
        <w:pStyle w:val="Bibliography"/>
        <w:rPr>
          <w:rFonts w:cs="Times New Roman"/>
        </w:rPr>
      </w:pPr>
      <w:r w:rsidRPr="002C438E">
        <w:rPr>
          <w:rFonts w:cs="Times New Roman"/>
        </w:rPr>
        <w:t xml:space="preserve">Rais Rasul B (2019) Geopolitics on the Pakistan–Afghanistan Borderland: An Overview of Different Historical Phases. </w:t>
      </w:r>
      <w:r w:rsidRPr="002C438E">
        <w:rPr>
          <w:rFonts w:cs="Times New Roman"/>
          <w:i/>
          <w:iCs/>
        </w:rPr>
        <w:t>Geopolitics</w:t>
      </w:r>
      <w:r w:rsidRPr="002C438E">
        <w:rPr>
          <w:rFonts w:cs="Times New Roman"/>
        </w:rPr>
        <w:t xml:space="preserve"> 24(2): 284–307.</w:t>
      </w:r>
    </w:p>
    <w:p w14:paraId="3DCFF8B8" w14:textId="77777777" w:rsidR="002C438E" w:rsidRPr="002C438E" w:rsidRDefault="002C438E" w:rsidP="002C438E">
      <w:pPr>
        <w:pStyle w:val="Bibliography"/>
        <w:rPr>
          <w:rFonts w:cs="Times New Roman"/>
        </w:rPr>
      </w:pPr>
      <w:r w:rsidRPr="002C438E">
        <w:rPr>
          <w:rFonts w:cs="Times New Roman"/>
        </w:rPr>
        <w:t xml:space="preserve">Raleigh Clionadh, Linke Andrew, Hegre Håvard, et al. (2010) Introducing ACLED: An armed conflict location and event dataset. </w:t>
      </w:r>
      <w:r w:rsidRPr="002C438E">
        <w:rPr>
          <w:rFonts w:cs="Times New Roman"/>
          <w:i/>
          <w:iCs/>
        </w:rPr>
        <w:t>Journal of Peace Research</w:t>
      </w:r>
      <w:r w:rsidRPr="002C438E">
        <w:rPr>
          <w:rFonts w:cs="Times New Roman"/>
        </w:rPr>
        <w:t xml:space="preserve"> 47(5): 651–660.</w:t>
      </w:r>
    </w:p>
    <w:p w14:paraId="6E858AA3" w14:textId="77777777" w:rsidR="002C438E" w:rsidRPr="002C438E" w:rsidRDefault="002C438E" w:rsidP="002C438E">
      <w:pPr>
        <w:pStyle w:val="Bibliography"/>
        <w:rPr>
          <w:rFonts w:cs="Times New Roman"/>
        </w:rPr>
      </w:pPr>
      <w:r w:rsidRPr="002C438E">
        <w:rPr>
          <w:rFonts w:cs="Times New Roman"/>
        </w:rPr>
        <w:t xml:space="preserve">Rehman Faiz U (2017) Does Military Intervention Reduce Violence? Evidence from Federally Administered Tribal Area of Pakistan (2001–2011). </w:t>
      </w:r>
      <w:r w:rsidRPr="002C438E">
        <w:rPr>
          <w:rFonts w:cs="Times New Roman"/>
          <w:i/>
          <w:iCs/>
        </w:rPr>
        <w:t>Journal of Development Studies</w:t>
      </w:r>
      <w:r w:rsidRPr="002C438E">
        <w:rPr>
          <w:rFonts w:cs="Times New Roman"/>
        </w:rPr>
        <w:t xml:space="preserve"> 54(9): 1–21.</w:t>
      </w:r>
    </w:p>
    <w:p w14:paraId="14248501" w14:textId="6F63FCA3" w:rsidR="002C438E" w:rsidRPr="002C438E" w:rsidRDefault="002C438E" w:rsidP="002C438E">
      <w:pPr>
        <w:pStyle w:val="Bibliography"/>
        <w:rPr>
          <w:rFonts w:cs="Times New Roman"/>
        </w:rPr>
      </w:pPr>
      <w:r w:rsidRPr="002C438E">
        <w:rPr>
          <w:rFonts w:cs="Times New Roman"/>
        </w:rPr>
        <w:t xml:space="preserve">Safford Frank and Palacios Marco (2002) </w:t>
      </w:r>
      <w:r w:rsidRPr="002C438E">
        <w:rPr>
          <w:rFonts w:cs="Times New Roman"/>
          <w:i/>
          <w:iCs/>
        </w:rPr>
        <w:t>Colombia: Fragmented Land, Divided Society</w:t>
      </w:r>
      <w:r w:rsidRPr="002C438E">
        <w:rPr>
          <w:rFonts w:cs="Times New Roman"/>
        </w:rPr>
        <w:t>. Oxford University Press.</w:t>
      </w:r>
    </w:p>
    <w:p w14:paraId="580F3F85" w14:textId="77777777" w:rsidR="002C438E" w:rsidRPr="002C438E" w:rsidRDefault="002C438E" w:rsidP="002C438E">
      <w:pPr>
        <w:pStyle w:val="Bibliography"/>
        <w:rPr>
          <w:rFonts w:cs="Times New Roman"/>
        </w:rPr>
      </w:pPr>
      <w:r w:rsidRPr="002C438E">
        <w:rPr>
          <w:rFonts w:cs="Times New Roman"/>
        </w:rPr>
        <w:t xml:space="preserve">Sanín Francisco Gutiérrez (2008) Telling the difference: Guerrillas and paramilitaries in the colombian war. </w:t>
      </w:r>
      <w:r w:rsidRPr="002C438E">
        <w:rPr>
          <w:rFonts w:cs="Times New Roman"/>
          <w:i/>
          <w:iCs/>
        </w:rPr>
        <w:t>Politics and Society</w:t>
      </w:r>
      <w:r w:rsidRPr="002C438E">
        <w:rPr>
          <w:rFonts w:cs="Times New Roman"/>
        </w:rPr>
        <w:t xml:space="preserve"> 36(1): 3–34.</w:t>
      </w:r>
    </w:p>
    <w:p w14:paraId="5C04A815" w14:textId="77777777" w:rsidR="002C438E" w:rsidRPr="002C438E" w:rsidRDefault="002C438E" w:rsidP="002C438E">
      <w:pPr>
        <w:pStyle w:val="Bibliography"/>
        <w:rPr>
          <w:rFonts w:cs="Times New Roman"/>
        </w:rPr>
      </w:pPr>
      <w:r w:rsidRPr="002C438E">
        <w:rPr>
          <w:rFonts w:cs="Times New Roman"/>
        </w:rPr>
        <w:t xml:space="preserve">Schofield Victoria (2010) </w:t>
      </w:r>
      <w:r w:rsidRPr="002C438E">
        <w:rPr>
          <w:rFonts w:cs="Times New Roman"/>
          <w:i/>
          <w:iCs/>
        </w:rPr>
        <w:t>Afghan Frontier: At the Crossroads of Conflict</w:t>
      </w:r>
      <w:r w:rsidRPr="002C438E">
        <w:rPr>
          <w:rFonts w:cs="Times New Roman"/>
        </w:rPr>
        <w:t>. London; New York: Tauris Parke Paperbacks.</w:t>
      </w:r>
    </w:p>
    <w:p w14:paraId="39B11482" w14:textId="77777777" w:rsidR="002C438E" w:rsidRPr="002C438E" w:rsidRDefault="002C438E" w:rsidP="002C438E">
      <w:pPr>
        <w:pStyle w:val="Bibliography"/>
        <w:rPr>
          <w:rFonts w:cs="Times New Roman"/>
        </w:rPr>
      </w:pPr>
      <w:r w:rsidRPr="002C438E">
        <w:rPr>
          <w:rFonts w:cs="Times New Roman"/>
        </w:rPr>
        <w:t xml:space="preserve">Shinwari Naveed A (2010) </w:t>
      </w:r>
      <w:r w:rsidRPr="002C438E">
        <w:rPr>
          <w:rFonts w:cs="Times New Roman"/>
          <w:i/>
          <w:iCs/>
        </w:rPr>
        <w:t>Understanding FATA: Attitudes Towards Governance, Religion &amp; Society in Pakistan’s Federally Administered Tribal Areas</w:t>
      </w:r>
      <w:r w:rsidRPr="002C438E">
        <w:rPr>
          <w:rFonts w:cs="Times New Roman"/>
        </w:rPr>
        <w:t>. Community Appraisal &amp; Motivation Programme.</w:t>
      </w:r>
    </w:p>
    <w:p w14:paraId="596C81C3" w14:textId="77777777" w:rsidR="002C438E" w:rsidRPr="002C438E" w:rsidRDefault="002C438E" w:rsidP="002C438E">
      <w:pPr>
        <w:pStyle w:val="Bibliography"/>
        <w:rPr>
          <w:rFonts w:cs="Times New Roman"/>
        </w:rPr>
      </w:pPr>
      <w:r w:rsidRPr="002C438E">
        <w:rPr>
          <w:rFonts w:cs="Times New Roman"/>
        </w:rPr>
        <w:t>South Andy (2017) rnaturalearth: World Map Data from Natural Earth.</w:t>
      </w:r>
    </w:p>
    <w:p w14:paraId="32BAFB12" w14:textId="77777777" w:rsidR="002C438E" w:rsidRPr="002C438E" w:rsidRDefault="002C438E" w:rsidP="002C438E">
      <w:pPr>
        <w:pStyle w:val="Bibliography"/>
        <w:rPr>
          <w:rFonts w:cs="Times New Roman"/>
        </w:rPr>
      </w:pPr>
      <w:r w:rsidRPr="002C438E">
        <w:rPr>
          <w:rFonts w:cs="Times New Roman"/>
        </w:rPr>
        <w:t xml:space="preserve">Sundberg Ralph and Melander Erik (2013) Introducing the UCDP Georeferenced Event Dataset. </w:t>
      </w:r>
      <w:r w:rsidRPr="002C438E">
        <w:rPr>
          <w:rFonts w:cs="Times New Roman"/>
          <w:i/>
          <w:iCs/>
        </w:rPr>
        <w:t>Journal of Peace Research</w:t>
      </w:r>
      <w:r w:rsidRPr="002C438E">
        <w:rPr>
          <w:rFonts w:cs="Times New Roman"/>
        </w:rPr>
        <w:t xml:space="preserve"> 50(4): 523–532.</w:t>
      </w:r>
    </w:p>
    <w:p w14:paraId="4A3EA43A" w14:textId="77777777" w:rsidR="002C438E" w:rsidRPr="002C438E" w:rsidRDefault="002C438E" w:rsidP="002C438E">
      <w:pPr>
        <w:pStyle w:val="Bibliography"/>
        <w:rPr>
          <w:rFonts w:cs="Times New Roman"/>
        </w:rPr>
      </w:pPr>
      <w:r w:rsidRPr="002C438E">
        <w:rPr>
          <w:rFonts w:cs="Times New Roman"/>
        </w:rPr>
        <w:lastRenderedPageBreak/>
        <w:t xml:space="preserve">Tarrow Sidney (2010) The Strategy of Paired Comparison: Toward a Theory of Practice. </w:t>
      </w:r>
      <w:r w:rsidRPr="002C438E">
        <w:rPr>
          <w:rFonts w:cs="Times New Roman"/>
          <w:i/>
          <w:iCs/>
        </w:rPr>
        <w:t>Comparative Political Studies</w:t>
      </w:r>
      <w:r w:rsidRPr="002C438E">
        <w:rPr>
          <w:rFonts w:cs="Times New Roman"/>
        </w:rPr>
        <w:t xml:space="preserve"> 43(2): 230–259.</w:t>
      </w:r>
    </w:p>
    <w:p w14:paraId="602F11DF" w14:textId="77777777" w:rsidR="002C438E" w:rsidRPr="002C438E" w:rsidRDefault="002C438E" w:rsidP="002C438E">
      <w:pPr>
        <w:pStyle w:val="Bibliography"/>
        <w:rPr>
          <w:rFonts w:cs="Times New Roman"/>
        </w:rPr>
      </w:pPr>
      <w:r w:rsidRPr="002C438E">
        <w:rPr>
          <w:rFonts w:cs="Times New Roman"/>
        </w:rPr>
        <w:t xml:space="preserve">Tollefsen Andreas F, Strand Håvard and Buhaug Halvard (2012) PRIO-GRID: A unified spatial data structure. </w:t>
      </w:r>
      <w:r w:rsidRPr="002C438E">
        <w:rPr>
          <w:rFonts w:cs="Times New Roman"/>
          <w:i/>
          <w:iCs/>
        </w:rPr>
        <w:t>Journal of Peace Research</w:t>
      </w:r>
      <w:r w:rsidRPr="002C438E">
        <w:rPr>
          <w:rFonts w:cs="Times New Roman"/>
        </w:rPr>
        <w:t xml:space="preserve"> 49(2): 363–374.</w:t>
      </w:r>
    </w:p>
    <w:p w14:paraId="08CD78D3" w14:textId="77777777" w:rsidR="002C438E" w:rsidRPr="002C438E" w:rsidRDefault="002C438E" w:rsidP="002C438E">
      <w:pPr>
        <w:pStyle w:val="Bibliography"/>
        <w:rPr>
          <w:rFonts w:cs="Times New Roman"/>
        </w:rPr>
      </w:pPr>
      <w:r w:rsidRPr="002C438E">
        <w:rPr>
          <w:rFonts w:cs="Times New Roman"/>
          <w:i/>
          <w:iCs/>
        </w:rPr>
        <w:t>Uppsala Conflict Data Program</w:t>
      </w:r>
      <w:r w:rsidRPr="002C438E">
        <w:rPr>
          <w:rFonts w:cs="Times New Roman"/>
        </w:rPr>
        <w:t xml:space="preserve"> (2022) UCDP Conflict Encyclopedia.</w:t>
      </w:r>
    </w:p>
    <w:p w14:paraId="4DA0DDD7" w14:textId="77777777" w:rsidR="002C438E" w:rsidRPr="002C438E" w:rsidRDefault="002C438E" w:rsidP="002C438E">
      <w:pPr>
        <w:pStyle w:val="Bibliography"/>
        <w:rPr>
          <w:rFonts w:cs="Times New Roman"/>
        </w:rPr>
      </w:pPr>
      <w:r w:rsidRPr="002C438E">
        <w:rPr>
          <w:rFonts w:cs="Times New Roman"/>
        </w:rPr>
        <w:t xml:space="preserve">Weeraratne Suranjan (2017) Theorizing the Expansion of the Boko Haram Insurgency in Nigeria. </w:t>
      </w:r>
      <w:r w:rsidRPr="002C438E">
        <w:rPr>
          <w:rFonts w:cs="Times New Roman"/>
          <w:i/>
          <w:iCs/>
        </w:rPr>
        <w:t>Terrorism and Political Violence</w:t>
      </w:r>
      <w:r w:rsidRPr="002C438E">
        <w:rPr>
          <w:rFonts w:cs="Times New Roman"/>
        </w:rPr>
        <w:t xml:space="preserve"> 29(4). Routledge: 610–634.</w:t>
      </w:r>
    </w:p>
    <w:p w14:paraId="2F6B5ADF" w14:textId="77777777" w:rsidR="002C438E" w:rsidRPr="002C438E" w:rsidRDefault="002C438E" w:rsidP="002C438E">
      <w:pPr>
        <w:pStyle w:val="Bibliography"/>
        <w:rPr>
          <w:rFonts w:cs="Times New Roman"/>
        </w:rPr>
      </w:pPr>
      <w:r w:rsidRPr="002C438E">
        <w:rPr>
          <w:rFonts w:cs="Times New Roman"/>
        </w:rPr>
        <w:t xml:space="preserve">Weidmann Nils B (2015) On the accuracy of media-based conflict event data. </w:t>
      </w:r>
      <w:r w:rsidRPr="002C438E">
        <w:rPr>
          <w:rFonts w:cs="Times New Roman"/>
          <w:i/>
          <w:iCs/>
        </w:rPr>
        <w:t>Journal of Conflict Resolution</w:t>
      </w:r>
      <w:r w:rsidRPr="002C438E">
        <w:rPr>
          <w:rFonts w:cs="Times New Roman"/>
        </w:rPr>
        <w:t xml:space="preserve"> 59(6): 1129–1149.</w:t>
      </w:r>
    </w:p>
    <w:p w14:paraId="4489E7B7" w14:textId="77777777" w:rsidR="002C438E" w:rsidRPr="002C438E" w:rsidRDefault="002C438E" w:rsidP="002C438E">
      <w:pPr>
        <w:pStyle w:val="Bibliography"/>
        <w:rPr>
          <w:rFonts w:cs="Times New Roman"/>
        </w:rPr>
      </w:pPr>
      <w:r w:rsidRPr="002C438E">
        <w:rPr>
          <w:rFonts w:cs="Times New Roman"/>
        </w:rPr>
        <w:t xml:space="preserve">Wickham Hadley (2016) </w:t>
      </w:r>
      <w:r w:rsidRPr="002C438E">
        <w:rPr>
          <w:rFonts w:cs="Times New Roman"/>
          <w:i/>
          <w:iCs/>
        </w:rPr>
        <w:t>Ggplot2: Elegant Graphics for Data Analysis</w:t>
      </w:r>
      <w:r w:rsidRPr="002C438E">
        <w:rPr>
          <w:rFonts w:cs="Times New Roman"/>
        </w:rPr>
        <w:t>. Use R! Cham: Springer International Publishing : Imprint: Springer.</w:t>
      </w:r>
    </w:p>
    <w:p w14:paraId="798B34FD" w14:textId="77777777" w:rsidR="002C438E" w:rsidRPr="002C438E" w:rsidRDefault="002C438E" w:rsidP="002C438E">
      <w:pPr>
        <w:pStyle w:val="Bibliography"/>
        <w:rPr>
          <w:rFonts w:cs="Times New Roman"/>
        </w:rPr>
      </w:pPr>
      <w:r w:rsidRPr="002C438E">
        <w:rPr>
          <w:rFonts w:cs="Times New Roman"/>
        </w:rPr>
        <w:t xml:space="preserve">Wickham Hadley, Averick Mara, Bryan Jennifer, et al. (2019) Welcome to the Tidyverse. </w:t>
      </w:r>
      <w:r w:rsidRPr="002C438E">
        <w:rPr>
          <w:rFonts w:cs="Times New Roman"/>
          <w:i/>
          <w:iCs/>
        </w:rPr>
        <w:t>Journal of Open Source Software</w:t>
      </w:r>
      <w:r w:rsidRPr="002C438E">
        <w:rPr>
          <w:rFonts w:cs="Times New Roman"/>
        </w:rPr>
        <w:t xml:space="preserve"> 4(43): 1686.</w:t>
      </w:r>
    </w:p>
    <w:p w14:paraId="480C754C" w14:textId="57A176E9" w:rsidR="004D1BD8" w:rsidRPr="00507462" w:rsidRDefault="00641516" w:rsidP="007E79FE">
      <w:pPr>
        <w:spacing w:after="0" w:line="276" w:lineRule="auto"/>
        <w:rPr>
          <w:rFonts w:cs="Times New Roman"/>
          <w:lang w:val="en-US"/>
        </w:rPr>
      </w:pPr>
      <w:r w:rsidRPr="00507462">
        <w:rPr>
          <w:rFonts w:cs="Times New Roman"/>
          <w:lang w:val="en-US"/>
        </w:rPr>
        <w:fldChar w:fldCharType="end"/>
      </w:r>
    </w:p>
    <w:sectPr w:rsidR="004D1BD8" w:rsidRPr="00507462" w:rsidSect="003A1241">
      <w:footerReference w:type="default" r:id="rId45"/>
      <w:endnotePr>
        <w:numFmt w:val="decimal"/>
      </w:endnotePr>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BE547" w14:textId="77777777" w:rsidR="006454FF" w:rsidRDefault="006454FF" w:rsidP="005F6439">
      <w:pPr>
        <w:spacing w:after="0" w:line="240" w:lineRule="auto"/>
      </w:pPr>
      <w:r>
        <w:separator/>
      </w:r>
    </w:p>
  </w:endnote>
  <w:endnote w:type="continuationSeparator" w:id="0">
    <w:p w14:paraId="4741D963" w14:textId="77777777" w:rsidR="006454FF" w:rsidRDefault="006454FF" w:rsidP="005F6439">
      <w:pPr>
        <w:spacing w:after="0" w:line="240" w:lineRule="auto"/>
      </w:pPr>
      <w:r>
        <w:continuationSeparator/>
      </w:r>
    </w:p>
  </w:endnote>
  <w:endnote w:type="continuationNotice" w:id="1">
    <w:p w14:paraId="072DE3BC" w14:textId="77777777" w:rsidR="006454FF" w:rsidRDefault="006454FF">
      <w:pPr>
        <w:spacing w:after="0" w:line="240" w:lineRule="auto"/>
      </w:pPr>
    </w:p>
  </w:endnote>
  <w:endnote w:id="2">
    <w:p w14:paraId="3883D065" w14:textId="407805D3" w:rsidR="00AB4518" w:rsidRPr="000E5F23" w:rsidRDefault="00AB4518" w:rsidP="0050267D">
      <w:pPr>
        <w:pStyle w:val="EndnoteText"/>
        <w:rPr>
          <w:sz w:val="18"/>
          <w:szCs w:val="18"/>
        </w:rPr>
      </w:pPr>
      <w:r w:rsidRPr="000E5F23">
        <w:rPr>
          <w:rStyle w:val="EndnoteReference"/>
          <w:sz w:val="18"/>
          <w:szCs w:val="18"/>
        </w:rPr>
        <w:endnoteRef/>
      </w:r>
      <w:r w:rsidRPr="000E5F23">
        <w:rPr>
          <w:sz w:val="18"/>
          <w:szCs w:val="18"/>
        </w:rPr>
        <w:t xml:space="preserve"> The authors and trained research assistants c</w:t>
      </w:r>
      <w:r w:rsidR="005618AA" w:rsidRPr="000E5F23">
        <w:rPr>
          <w:sz w:val="18"/>
          <w:szCs w:val="18"/>
        </w:rPr>
        <w:t>ollected</w:t>
      </w:r>
      <w:r w:rsidRPr="000E5F23">
        <w:rPr>
          <w:sz w:val="18"/>
          <w:szCs w:val="18"/>
        </w:rPr>
        <w:t xml:space="preserve"> the data; the authors double-blind coded a random sample of coded data for each case to ensure the quality and consistency of coding.</w:t>
      </w:r>
    </w:p>
  </w:endnote>
  <w:endnote w:id="3">
    <w:p w14:paraId="36C26E41" w14:textId="77777777" w:rsidR="00AB4518" w:rsidRPr="000E5F23" w:rsidRDefault="00AB4518" w:rsidP="00657AC2">
      <w:pPr>
        <w:pStyle w:val="EndnoteText"/>
        <w:rPr>
          <w:sz w:val="18"/>
          <w:szCs w:val="18"/>
        </w:rPr>
      </w:pPr>
      <w:r w:rsidRPr="000E5F23">
        <w:rPr>
          <w:rStyle w:val="EndnoteReference"/>
          <w:sz w:val="18"/>
          <w:szCs w:val="18"/>
        </w:rPr>
        <w:endnoteRef/>
      </w:r>
      <w:r w:rsidRPr="000E5F23">
        <w:rPr>
          <w:sz w:val="18"/>
          <w:szCs w:val="18"/>
        </w:rPr>
        <w:t xml:space="preserve"> To filter out the events from the UCDP GED we use their variable where_prec and include all events with values equal or smaller than four. </w:t>
      </w:r>
    </w:p>
  </w:endnote>
  <w:endnote w:id="4">
    <w:p w14:paraId="73B508A0" w14:textId="4D2335A4" w:rsidR="00E03AB4" w:rsidRPr="000E5F23" w:rsidRDefault="00E03AB4" w:rsidP="00E03AB4">
      <w:pPr>
        <w:pStyle w:val="EndnoteText"/>
        <w:rPr>
          <w:sz w:val="18"/>
          <w:szCs w:val="18"/>
        </w:rPr>
      </w:pPr>
      <w:r w:rsidRPr="000E5F23">
        <w:rPr>
          <w:rStyle w:val="EndnoteReference"/>
          <w:sz w:val="18"/>
          <w:szCs w:val="18"/>
        </w:rPr>
        <w:endnoteRef/>
      </w:r>
      <w:r w:rsidRPr="000E5F23">
        <w:rPr>
          <w:sz w:val="18"/>
          <w:szCs w:val="18"/>
        </w:rPr>
        <w:t xml:space="preserve"> The first potential outlier is the most detached event. </w:t>
      </w:r>
      <w:r w:rsidR="00AF1D90">
        <w:rPr>
          <w:sz w:val="18"/>
          <w:szCs w:val="18"/>
        </w:rPr>
        <w:t>We select t</w:t>
      </w:r>
      <w:r w:rsidRPr="000E5F23">
        <w:rPr>
          <w:sz w:val="18"/>
          <w:szCs w:val="18"/>
        </w:rPr>
        <w:t>he rest of the possible outliers by moving systematically in a counter-clockwise spiral until all potential outliers are examined.</w:t>
      </w:r>
    </w:p>
  </w:endnote>
  <w:endnote w:id="5">
    <w:p w14:paraId="0318C901" w14:textId="77777777" w:rsidR="00E03AB4" w:rsidRPr="000E5F23" w:rsidRDefault="00E03AB4" w:rsidP="00E03AB4">
      <w:pPr>
        <w:pStyle w:val="EndnoteText"/>
        <w:rPr>
          <w:sz w:val="18"/>
          <w:szCs w:val="18"/>
          <w:lang w:val="en-US"/>
        </w:rPr>
      </w:pPr>
      <w:r w:rsidRPr="000E5F23">
        <w:rPr>
          <w:rStyle w:val="EndnoteReference"/>
          <w:sz w:val="18"/>
          <w:szCs w:val="18"/>
        </w:rPr>
        <w:endnoteRef/>
      </w:r>
      <w:r w:rsidRPr="000E5F23">
        <w:rPr>
          <w:sz w:val="18"/>
          <w:szCs w:val="18"/>
        </w:rPr>
        <w:t xml:space="preserve"> </w:t>
      </w:r>
      <w:r w:rsidRPr="000E5F23">
        <w:rPr>
          <w:sz w:val="18"/>
          <w:szCs w:val="18"/>
          <w:lang w:val="en-US"/>
        </w:rPr>
        <w:t xml:space="preserve">The percentage is loosely guided by the methodology for the convex hull of the UCDP polygon, which uses 20 percent. </w:t>
      </w:r>
    </w:p>
  </w:endnote>
  <w:endnote w:id="6">
    <w:p w14:paraId="1215E983" w14:textId="6D391EA7" w:rsidR="00AB4518" w:rsidRPr="000E5F23" w:rsidRDefault="00AB4518" w:rsidP="00D3495D">
      <w:pPr>
        <w:pStyle w:val="EndnoteText"/>
        <w:rPr>
          <w:sz w:val="18"/>
          <w:szCs w:val="18"/>
          <w:lang w:val="en-US"/>
        </w:rPr>
      </w:pPr>
      <w:r w:rsidRPr="000E5F23">
        <w:rPr>
          <w:rStyle w:val="EndnoteReference"/>
          <w:sz w:val="18"/>
          <w:szCs w:val="18"/>
        </w:rPr>
        <w:endnoteRef/>
      </w:r>
      <w:r w:rsidRPr="000E5F23">
        <w:rPr>
          <w:sz w:val="18"/>
          <w:szCs w:val="18"/>
        </w:rPr>
        <w:t xml:space="preserve"> </w:t>
      </w:r>
      <w:r w:rsidRPr="000E5F23">
        <w:rPr>
          <w:rFonts w:cs="Times New Roman"/>
          <w:sz w:val="18"/>
          <w:szCs w:val="18"/>
        </w:rPr>
        <w:t xml:space="preserve">We follow George </w:t>
      </w:r>
      <w:r w:rsidR="00AB2328" w:rsidRPr="000E5F23">
        <w:rPr>
          <w:rFonts w:cs="Times New Roman"/>
          <w:sz w:val="18"/>
          <w:szCs w:val="18"/>
        </w:rPr>
        <w:t>(</w:t>
      </w:r>
      <w:r w:rsidRPr="000E5F23">
        <w:rPr>
          <w:rFonts w:cs="Times New Roman"/>
          <w:sz w:val="18"/>
          <w:szCs w:val="18"/>
        </w:rPr>
        <w:t>1979</w:t>
      </w:r>
      <w:r w:rsidR="00AB2328" w:rsidRPr="000E5F23">
        <w:rPr>
          <w:rFonts w:cs="Times New Roman"/>
          <w:sz w:val="18"/>
          <w:szCs w:val="18"/>
        </w:rPr>
        <w:t>)</w:t>
      </w:r>
      <w:r w:rsidRPr="000E5F23">
        <w:rPr>
          <w:rFonts w:cs="Times New Roman"/>
          <w:sz w:val="18"/>
          <w:szCs w:val="18"/>
        </w:rPr>
        <w:t xml:space="preserve"> and consider a case to be ‘an instance of a class of events of interest to the investigator,’ quoted in Bennett </w:t>
      </w:r>
      <w:r w:rsidR="00E35CF8" w:rsidRPr="000E5F23">
        <w:rPr>
          <w:rFonts w:cs="Times New Roman"/>
          <w:sz w:val="18"/>
          <w:szCs w:val="18"/>
        </w:rPr>
        <w:t>(2004: 20–21)</w:t>
      </w:r>
      <w:r w:rsidRPr="000E5F23">
        <w:rPr>
          <w:rFonts w:cs="Times New Roman"/>
          <w:sz w:val="18"/>
          <w:szCs w:val="18"/>
        </w:rPr>
        <w:t>.</w:t>
      </w:r>
    </w:p>
  </w:endnote>
  <w:endnote w:id="7">
    <w:p w14:paraId="6DAC0899" w14:textId="3EF31C36" w:rsidR="00AB4518" w:rsidRPr="000E5F23" w:rsidRDefault="00AB4518" w:rsidP="00D3495D">
      <w:pPr>
        <w:pStyle w:val="EndnoteText"/>
        <w:rPr>
          <w:sz w:val="18"/>
          <w:szCs w:val="18"/>
          <w:lang w:val="en-US"/>
        </w:rPr>
      </w:pPr>
      <w:r w:rsidRPr="000E5F23">
        <w:rPr>
          <w:rStyle w:val="EndnoteReference"/>
          <w:sz w:val="18"/>
          <w:szCs w:val="18"/>
        </w:rPr>
        <w:endnoteRef/>
      </w:r>
      <w:r w:rsidRPr="000E5F23">
        <w:rPr>
          <w:sz w:val="18"/>
          <w:szCs w:val="18"/>
        </w:rPr>
        <w:t xml:space="preserve"> </w:t>
      </w:r>
      <w:r w:rsidRPr="000E5F23">
        <w:rPr>
          <w:rFonts w:cs="Times New Roman"/>
          <w:sz w:val="18"/>
          <w:szCs w:val="18"/>
          <w:lang w:val="en-US"/>
        </w:rPr>
        <w:t xml:space="preserve">For a discussion of ‘contrast space,’ see </w:t>
      </w:r>
      <w:r w:rsidR="00230BC5" w:rsidRPr="000E5F23">
        <w:rPr>
          <w:rFonts w:cs="Times New Roman"/>
          <w:sz w:val="18"/>
          <w:szCs w:val="18"/>
          <w:lang w:val="en-US"/>
        </w:rPr>
        <w:fldChar w:fldCharType="begin"/>
      </w:r>
      <w:r w:rsidR="00092080" w:rsidRPr="000E5F23">
        <w:rPr>
          <w:rFonts w:cs="Times New Roman"/>
          <w:sz w:val="18"/>
          <w:szCs w:val="18"/>
          <w:lang w:val="en-US"/>
        </w:rPr>
        <w:instrText xml:space="preserve"> ADDIN ZOTERO_ITEM CSL_CITATION {"citationID":"KYmxs9er","properties":{"formattedCitation":"(Collier and Mahoney, 1996: 88)","plainCitation":"(Collier and Mahoney, 1996: 88)","dontUpdate":true,"noteIndex":6},"citationItems":[{"id":2674,"uris":["http://zotero.org/groups/2700094/items/6KHUE4UP"],"itemData":{"id":2674,"type":"article-journal","container-title":"World politics","issue":"1","note":"ISBN: 1086-3338\npublisher: Cambridge University Press","page":"56-91","title":"Insights and pitfalls: Selection bias in qualitative research","volume":"49","author":[{"family":"Collier","given":"David"},{"family":"Mahoney","given":"James"}],"issued":{"date-parts":[["1996"]]}},"locator":"88","label":"page"}],"schema":"https://github.com/citation-style-language/schema/raw/master/csl-citation.json"} </w:instrText>
      </w:r>
      <w:r w:rsidR="00230BC5" w:rsidRPr="000E5F23">
        <w:rPr>
          <w:rFonts w:cs="Times New Roman"/>
          <w:sz w:val="18"/>
          <w:szCs w:val="18"/>
          <w:lang w:val="en-US"/>
        </w:rPr>
        <w:fldChar w:fldCharType="separate"/>
      </w:r>
      <w:r w:rsidR="00AB2328" w:rsidRPr="000E5F23">
        <w:rPr>
          <w:rFonts w:cs="Times New Roman"/>
          <w:noProof/>
          <w:sz w:val="18"/>
          <w:szCs w:val="18"/>
          <w:lang w:val="en-US"/>
        </w:rPr>
        <w:t>Collier and Mahoney (1996: 88)</w:t>
      </w:r>
      <w:r w:rsidR="00230BC5" w:rsidRPr="000E5F23">
        <w:rPr>
          <w:rFonts w:cs="Times New Roman"/>
          <w:sz w:val="18"/>
          <w:szCs w:val="18"/>
          <w:lang w:val="en-US"/>
        </w:rPr>
        <w:fldChar w:fldCharType="end"/>
      </w:r>
      <w:r w:rsidR="00AB2328" w:rsidRPr="000E5F23">
        <w:rPr>
          <w:rFonts w:cs="Times New Roman"/>
          <w:sz w:val="18"/>
          <w:szCs w:val="18"/>
          <w:lang w:val="en-US"/>
        </w:rPr>
        <w:t>.</w:t>
      </w:r>
    </w:p>
  </w:endnote>
  <w:endnote w:id="8">
    <w:p w14:paraId="7EDB89CA" w14:textId="77777777" w:rsidR="00E6733F" w:rsidRPr="000E5F23" w:rsidRDefault="00E6733F" w:rsidP="00E6733F">
      <w:pPr>
        <w:pStyle w:val="EndnoteText"/>
        <w:rPr>
          <w:sz w:val="18"/>
          <w:szCs w:val="18"/>
        </w:rPr>
      </w:pPr>
      <w:r w:rsidRPr="000E5F23">
        <w:rPr>
          <w:rStyle w:val="EndnoteReference"/>
          <w:sz w:val="18"/>
          <w:szCs w:val="18"/>
        </w:rPr>
        <w:endnoteRef/>
      </w:r>
      <w:r w:rsidRPr="000E5F23">
        <w:rPr>
          <w:sz w:val="18"/>
          <w:szCs w:val="18"/>
        </w:rPr>
        <w:t xml:space="preserve"> Data for the cases were collected by the authors and research assistants.</w:t>
      </w:r>
    </w:p>
  </w:endnote>
  <w:endnote w:id="9">
    <w:p w14:paraId="07C811CB" w14:textId="179F7E39" w:rsidR="004C23E9" w:rsidRPr="000E5F23" w:rsidRDefault="004C23E9" w:rsidP="004C23E9">
      <w:pPr>
        <w:pStyle w:val="EndnoteText"/>
        <w:rPr>
          <w:sz w:val="18"/>
          <w:szCs w:val="18"/>
        </w:rPr>
      </w:pPr>
      <w:r w:rsidRPr="000E5F23">
        <w:rPr>
          <w:rStyle w:val="EndnoteReference"/>
          <w:sz w:val="18"/>
          <w:szCs w:val="18"/>
        </w:rPr>
        <w:endnoteRef/>
      </w:r>
      <w:r w:rsidRPr="000E5F23">
        <w:rPr>
          <w:sz w:val="18"/>
          <w:szCs w:val="18"/>
        </w:rPr>
        <w:t xml:space="preserve">For more detailed discussions of the Colombian armed conflict see, e.g., </w:t>
      </w:r>
      <w:r w:rsidRPr="000E5F23">
        <w:rPr>
          <w:sz w:val="18"/>
          <w:szCs w:val="18"/>
        </w:rPr>
        <w:fldChar w:fldCharType="begin"/>
      </w:r>
      <w:r w:rsidR="00092080" w:rsidRPr="000E5F23">
        <w:rPr>
          <w:sz w:val="18"/>
          <w:szCs w:val="18"/>
        </w:rPr>
        <w:instrText xml:space="preserve"> ADDIN ZOTERO_ITEM CSL_CITATION {"citationID":"wPcmlgdA","properties":{"formattedCitation":"(Gray, 2008; McDougall, 2009; Safford and Palacios, 2002; San\\uc0\\u237{}n, 2008)","plainCitation":"(Gray, 2008; McDougall, 2009; Safford and Palacios, 2002; Sanín, 2008)","noteIndex":8},"citationItems":[{"id":324,"uris":["http://zotero.org/users/1557557/items/QWL3D9Q4"],"itemData":{"id":324,"type":"article-journal","container-title":"Latin American Politics and Society","issue":"3","page":"63-91","title":"The New Research on Civil Wars: Does It Help Us Understand the Colombian Conflict?","volume":"50","author":[{"family":"Gray","given":"Vanessa Joan"}],"issued":{"date-parts":[["2008"]]}}},{"id":326,"uris":["http://zotero.org/users/1557557/items/UNPV8V36"],"itemData":{"id":326,"type":"article-journal","abstract":"The following article examines the relationship between state power and civil war in Colombia. It presents three key findings. First, state weakness has provided armed groups with the political opportunity for rebellion. In this respect, most rebel consolidation takes place in areas of Colombia that lack a strong state presence. Second, the growth and evolution of Colombia's armed groups are directly related to their ability to loot exportable natural resource commodities. In stateless areas of Colombia, rebel consolidation tends to take place in areas where the drug trade is also present. Third, the conditions of civil war have led insurgent groups to mimic some of the basic functions and attributes of statehood. Colombia's conflict is more than just a manifestation of popular frustration; indeed, this article shows that civil war is also a form of state-building. © Taylor &amp; Francis Group, LLC.","container-title":"Studies in Conflict and Terrorism","DOI":"10.1080/10576100902743815","issue":"4","page":"322-345","title":"State power and its implications for civil war Colombia","volume":"32","author":[{"family":"McDougall","given":"Alex"}],"issued":{"date-parts":[["2009"]]}}},{"id":406,"uris":["http://zotero.org/users/1557557/items/M4QT4VPG"],"itemData":{"id":406,"type":"book","abstract":"Maps and tables -- Introduction -- 1. Continuity and change in Colombia's economic geography : an overview -- 2. Pre-Columbian cultures -- 3. European conquest -- 4. Colonial economy and society, 1540-1780 -- 5. Crises of authority, 1700-1808 -- 6. Independence, 1808-1825 -- 7. Bolívar's Colombia, 1819-1831 -- 8. The formation of new Granada as a polity, 1831-1845 : origins of the two traditional parties -- 9. Economy and society, 1821-1850 -- 10. The liberal era, 1845-1876 -- 11. Neither liberty nor order, 1875-1903 -- 12. The republic of coffee, 1903-1946 -- 13. A nation of cities -- 14. Political violence in the second half of the twentieth century -- Selective bibliographic guide -- Chief executives of Colombia (1819-2001) -- Credits -- Index.","ISBN":"978-0-19-504617-5","note":"page: 404","number-of-pages":"404","publisher":"Oxford University Press","title":"Colombia : fragmented land, divided society","author":[{"family":"Safford","given":"Frank"},{"family":"Palacios","given":"Marco."}],"issued":{"date-parts":[["2002"]]}}},{"id":330,"uris":["http://zotero.org/users/1557557/items/J7QRIZI8"],"itemData":{"id":330,"type":"article-journal","abstract":"The effort to build a political economy of war without politics is finding its limits. The question now is what comes next. How to put politics back in? This article compares systematically two non-state armed groups that participate in the Colombian conflict, the main guerrilla (FARC) and the paramilitary. It shows that despite their similar financial bases, they appear to exhibit systematic differences- regarding both their social composition and their internal/external behavior-and claims that the key to understanding them is the set of organizational devices that each group crafts in its process of survival and growth. All this suggests that a main tenet of the early political economy of war, that all non-state armed groups can be understood as being strategically identical, is flawed. It also poses a classificatory challenge. © 2008 Sage Publications.","container-title":"Politics and Society","DOI":"10.1177/0032329207312181","issue":"1","page":"3-34","title":"Telling the difference: Guerrillas and paramilitaries in the colombian war","volume":"36","author":[{"family":"Sanín","given":"Francisco Gutiérrez"}],"issued":{"date-parts":[["2008"]]}}}],"schema":"https://github.com/citation-style-language/schema/raw/master/csl-citation.json"} </w:instrText>
      </w:r>
      <w:r w:rsidRPr="000E5F23">
        <w:rPr>
          <w:sz w:val="18"/>
          <w:szCs w:val="18"/>
        </w:rPr>
        <w:fldChar w:fldCharType="separate"/>
      </w:r>
      <w:r w:rsidR="00092080" w:rsidRPr="000E5F23">
        <w:rPr>
          <w:rFonts w:cs="Times New Roman"/>
          <w:sz w:val="18"/>
          <w:szCs w:val="18"/>
        </w:rPr>
        <w:t>(Gray, 2008; McDougall, 2009; Safford and Palacios, 2002; Sanín, 2008)</w:t>
      </w:r>
      <w:r w:rsidRPr="000E5F23">
        <w:rPr>
          <w:sz w:val="18"/>
          <w:szCs w:val="18"/>
        </w:rPr>
        <w:fldChar w:fldCharType="end"/>
      </w:r>
      <w:r w:rsidRPr="000E5F23">
        <w:rPr>
          <w:rFonts w:cs="Times New Roman"/>
          <w:sz w:val="18"/>
          <w:szCs w:val="18"/>
        </w:rPr>
        <w:t>.</w:t>
      </w:r>
    </w:p>
  </w:endnote>
  <w:endnote w:id="10">
    <w:p w14:paraId="45DD6C88" w14:textId="77777777" w:rsidR="00EA3247" w:rsidRPr="000E5F23" w:rsidRDefault="00EA3247" w:rsidP="00EA3247">
      <w:pPr>
        <w:pStyle w:val="EndnoteText"/>
        <w:rPr>
          <w:sz w:val="18"/>
          <w:szCs w:val="18"/>
        </w:rPr>
      </w:pPr>
      <w:r w:rsidRPr="000E5F23">
        <w:rPr>
          <w:rStyle w:val="EndnoteReference"/>
          <w:sz w:val="18"/>
          <w:szCs w:val="18"/>
        </w:rPr>
        <w:endnoteRef/>
      </w:r>
      <w:r w:rsidRPr="000E5F23">
        <w:rPr>
          <w:sz w:val="18"/>
          <w:szCs w:val="18"/>
        </w:rPr>
        <w:t xml:space="preserve"> For instances when widely used terms or abbreviations are different than the ones in UCDP GED.</w:t>
      </w:r>
    </w:p>
  </w:endnote>
  <w:endnote w:id="11">
    <w:p w14:paraId="5A996975" w14:textId="77777777" w:rsidR="00EA3247" w:rsidRPr="000E5F23" w:rsidRDefault="00EA3247" w:rsidP="00EA3247">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06-2011.</w:t>
      </w:r>
    </w:p>
  </w:endnote>
  <w:endnote w:id="12">
    <w:p w14:paraId="4A6F955B" w14:textId="77777777" w:rsidR="00EA3247" w:rsidRPr="000E5F23" w:rsidRDefault="00EA3247" w:rsidP="00EA3247">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06-2011.</w:t>
      </w:r>
    </w:p>
  </w:endnote>
  <w:endnote w:id="13">
    <w:p w14:paraId="13EE786B" w14:textId="48244526" w:rsidR="00651F7B" w:rsidRPr="000E5F23" w:rsidRDefault="00651F7B" w:rsidP="00651F7B">
      <w:pPr>
        <w:pStyle w:val="EndnoteText"/>
        <w:rPr>
          <w:sz w:val="18"/>
          <w:szCs w:val="18"/>
        </w:rPr>
      </w:pPr>
      <w:r w:rsidRPr="000E5F23">
        <w:rPr>
          <w:rStyle w:val="EndnoteReference"/>
          <w:sz w:val="18"/>
          <w:szCs w:val="18"/>
        </w:rPr>
        <w:endnoteRef/>
      </w:r>
      <w:r w:rsidRPr="000E5F23">
        <w:rPr>
          <w:sz w:val="18"/>
          <w:szCs w:val="18"/>
        </w:rPr>
        <w:t xml:space="preserve"> For more detailed discussions on Boko Haram insurgency see, e.g., </w:t>
      </w:r>
      <w:r w:rsidRPr="000E5F23">
        <w:rPr>
          <w:sz w:val="18"/>
          <w:szCs w:val="18"/>
        </w:rPr>
        <w:fldChar w:fldCharType="begin"/>
      </w:r>
      <w:r w:rsidR="00092080" w:rsidRPr="000E5F23">
        <w:rPr>
          <w:sz w:val="18"/>
          <w:szCs w:val="18"/>
        </w:rPr>
        <w:instrText xml:space="preserve"> ADDIN ZOTERO_ITEM CSL_CITATION {"citationID":"ZFkrvKZG","properties":{"formattedCitation":"(Aghedo and Osumah, 2015; Foyou et al., 2018; Iyekekpolo, 2016)","plainCitation":"(Aghedo and Osumah, 2015; Foyou et al., 2018; Iyekekpolo, 2016)","noteIndex":12},"citationItems":[{"id":305,"uris":["http://zotero.org/users/1557557/items/HAQ3ETZZ"],"itemData":{"id":305,"type":"article-journal","abstract":"The Niger Delta militancy and Boko Haram insurgency pose the greatest security threat to Nigeria since the end of the civil war in 1970. This article places both rebellions in comparative perspective. It argues that, though spatially and ideologically differentiated, both insurgencies are products of the dysfunctional character of the Nigerian state. Owing to poor governance, the state relies essentially on repression and the military option in managing challenges to its legitimacy, leading to the radicalization of violent non-state actors. The article recommends the need for developmental politics and a critical re-examination of the National Question to make the state more relevant to the people.","container-title":"Journal of Asian and African Studies","DOI":"10.1177/0021909614520726","issue":"2","page":"208-222","title":"Insurgency in Nigeria: A Comparative Study of Niger Delta and Boko Haram Uprisings","volume":"50","author":[{"family":"Aghedo","given":"Iro"},{"family":"Osumah","given":"Oarhe"}],"issued":{"date-parts":[["2015"]]}}},{"id":2715,"uris":["http://zotero.org/groups/2700094/items/RASZIJBR"],"itemData":{"id":2715,"type":"article-journal","container-title":"African Social Science Review","issue":"1","page":"Article 7","title":"The Boko Haram Insurgency and its Impact on Border Security, Trade and Economic Collaboration Between Nigeria and Cameroon: An Exploratory Study","volume":"9","author":[{"family":"Foyou","given":"Viviane E"},{"family":"Ngwafu","given":"Peter"},{"family":"Santoyo","given":"Maribel"},{"family":"Ortiz","given":"Andrea"}],"issued":{"date-parts":[["2018"]]}}},{"id":651,"uris":["http://zotero.org/users/1557557/items/MN2MPTXU"],"itemData":{"id":651,"type":"article-journal","abstract":"ISSN: 0143-6597 (Print) 1360-2241 (Online) Journal homepage: http://tandfonline.com/loi/ctwq20 Boko Haram: understanding the context Wisdom Oghosa Iyekekpolo To cite this article: Wisdom Oghosa Iyekekpolo (2016) Boko Haram: understanding the context, Third World Quarterly, 37:12, 2211-2228, ABSTRACT Boko Haram insurgency has caused the death and displacement of thousands of Nigerians. Its means of terror has evolved from the use of crude weapons to bombs, kidnappings and the use of children as suicide bombers. Its reach has expanded beyond Nigeria into neighbouring West African countries and it has pledged allegiance to Al-Qaida and Islamic State. To address this security concern, its cause should first be ascertained. This paper argues that to do this, Boko Haram should be located in northern Nigerian historical context/environment. This paper reviews economic greed and grievance, extreme religious ideology and political opportunity in historic insurgencies in northern Nigeria. It finds that while the interplay of different factors shaped these insurgencies; it was political opportunity that ignited their onsets. Finally, the article submits that as long as these factors remain the same, military quelling of Boko Haram will not prevent a re-emergence of its likes.","container-title":"Third World Quarterly","DOI":"10.1080/01436597.2016.1177453","issue":"12","note":"publisher: Routledge","page":"2211-2228","title":"Boko Haram: Understanding the context","volume":"37","author":[{"family":"Iyekekpolo","given":"Wisdom O"}],"issued":{"date-parts":[["2016"]]}}}],"schema":"https://github.com/citation-style-language/schema/raw/master/csl-citation.json"} </w:instrText>
      </w:r>
      <w:r w:rsidRPr="000E5F23">
        <w:rPr>
          <w:sz w:val="18"/>
          <w:szCs w:val="18"/>
        </w:rPr>
        <w:fldChar w:fldCharType="separate"/>
      </w:r>
      <w:r w:rsidR="00092080" w:rsidRPr="000E5F23">
        <w:rPr>
          <w:noProof/>
          <w:sz w:val="18"/>
          <w:szCs w:val="18"/>
        </w:rPr>
        <w:t>(Aghedo and Osumah, 2015; Foyou et al., 2018; Iyekekpolo, 2016)</w:t>
      </w:r>
      <w:r w:rsidRPr="000E5F23">
        <w:rPr>
          <w:sz w:val="18"/>
          <w:szCs w:val="18"/>
        </w:rPr>
        <w:fldChar w:fldCharType="end"/>
      </w:r>
      <w:r w:rsidRPr="000E5F23">
        <w:rPr>
          <w:noProof/>
          <w:sz w:val="18"/>
          <w:szCs w:val="18"/>
        </w:rPr>
        <w:t>.</w:t>
      </w:r>
    </w:p>
  </w:endnote>
  <w:endnote w:id="14">
    <w:p w14:paraId="564928AA" w14:textId="77777777" w:rsidR="007635D6" w:rsidRPr="000E5F23" w:rsidRDefault="007635D6" w:rsidP="007635D6">
      <w:pPr>
        <w:pStyle w:val="EndnoteText"/>
        <w:rPr>
          <w:sz w:val="18"/>
          <w:szCs w:val="18"/>
        </w:rPr>
      </w:pPr>
      <w:r w:rsidRPr="000E5F23">
        <w:rPr>
          <w:rStyle w:val="EndnoteReference"/>
          <w:sz w:val="18"/>
          <w:szCs w:val="18"/>
        </w:rPr>
        <w:endnoteRef/>
      </w:r>
      <w:r w:rsidRPr="000E5F23">
        <w:rPr>
          <w:sz w:val="18"/>
          <w:szCs w:val="18"/>
        </w:rPr>
        <w:t xml:space="preserve"> For instances when widely used terms or abbreviations are different than the ones in UCDP GED.</w:t>
      </w:r>
    </w:p>
  </w:endnote>
  <w:endnote w:id="15">
    <w:p w14:paraId="4FA9D334" w14:textId="77777777" w:rsidR="007635D6" w:rsidRPr="000E5F23" w:rsidRDefault="007635D6" w:rsidP="007635D6">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11-2016.</w:t>
      </w:r>
    </w:p>
  </w:endnote>
  <w:endnote w:id="16">
    <w:p w14:paraId="41185CBD" w14:textId="77777777" w:rsidR="007635D6" w:rsidRPr="000E5F23" w:rsidRDefault="007635D6" w:rsidP="007635D6">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15-2016.</w:t>
      </w:r>
    </w:p>
  </w:endnote>
  <w:endnote w:id="17">
    <w:p w14:paraId="5EAA993F" w14:textId="77777777" w:rsidR="007635D6" w:rsidRPr="000E5F23" w:rsidRDefault="007635D6" w:rsidP="007635D6">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11-2015.</w:t>
      </w:r>
    </w:p>
  </w:endnote>
  <w:endnote w:id="18">
    <w:p w14:paraId="190A2F1D" w14:textId="07B70436" w:rsidR="00AB4320" w:rsidRPr="000E5F23" w:rsidRDefault="00AB4320" w:rsidP="00AB4320">
      <w:pPr>
        <w:pStyle w:val="EndnoteText"/>
        <w:rPr>
          <w:sz w:val="18"/>
          <w:szCs w:val="18"/>
        </w:rPr>
      </w:pPr>
      <w:r w:rsidRPr="000E5F23">
        <w:rPr>
          <w:rStyle w:val="EndnoteReference"/>
          <w:sz w:val="18"/>
          <w:szCs w:val="18"/>
        </w:rPr>
        <w:endnoteRef/>
      </w:r>
      <w:r w:rsidRPr="000E5F23">
        <w:rPr>
          <w:sz w:val="18"/>
          <w:szCs w:val="18"/>
        </w:rPr>
        <w:t xml:space="preserve"> For more detailed discussions on armed conflict in FATA and its historical context, see, e.g., </w:t>
      </w:r>
      <w:r w:rsidRPr="000E5F23">
        <w:rPr>
          <w:sz w:val="18"/>
          <w:szCs w:val="18"/>
        </w:rPr>
        <w:fldChar w:fldCharType="begin"/>
      </w:r>
      <w:r w:rsidR="00092080" w:rsidRPr="000E5F23">
        <w:rPr>
          <w:sz w:val="18"/>
          <w:szCs w:val="18"/>
        </w:rPr>
        <w:instrText xml:space="preserve"> ADDIN ZOTERO_ITEM CSL_CITATION {"citationID":"l2EM03OL","properties":{"formattedCitation":"(Haroon, 2011; Nojumi, 2002; Rehman, 2017; Schofield, 2010; Shinwari, 2010)","plainCitation":"(Haroon, 2011; Nojumi, 2002; Rehman, 2017; Schofield, 2010; Shinwari, 2010)","noteIndex":17},"citationItems":[{"id":2723,"uris":["http://zotero.org/groups/2700094/items/8RGJEKAC"],"itemData":{"id":2723,"type":"book","event-place":"London","ISBN":"978-1-84904-183-6","note":"page: 254","number-of-pages":"254","publisher":"Hurst","publisher-place":"London","title":"Frontier of Faith: Islam, in the Indo-Afghan Borderland","author":[{"family":"Haroon","given":"Sana."}],"issued":{"date-parts":[["2011"]]}}},{"id":2714,"uris":["http://zotero.org/groups/2700094/items/94LH739V"],"itemData":{"id":2714,"type":"book","abstract":"1st ed. Chronology of events -- Historical background -- The theory of mass mobilization -- Traditional political system -- The Democratic Republic of Afghanistan -- The phenomena of civil war in Afghanistan -- Zonal division of Afghanistan -- The Afghan mujahideen and mass mobilization -- The first phase of civil war -- The formation of a third movement -- Missing the only chance -- The rise of the Taliban -- The source of Taliban forces in Afghanistan -- Taliban tactics and strategies -- The political ideology of the Taliban -- The Taliban advance toward Mazar-e-Sharif -- The road into the future -- Afghanistan in the international system -- Epilogue: the Afghan connection to September 11.","event-place":"New York, NY","ISBN":"978-0-312-29584-4","note":"page: 260","number-of-pages":"260","publisher":"Palgrave","publisher-place":"New York, NY","title":"The Rise of the Taliban in Afghanistan: Mass Mobilization, Civil War, and the Future of the Region","author":[{"family":"Nojumi","given":"Neamatollah."}],"issued":{"date-parts":[["2002"]]}}},{"id":2709,"uris":["http://zotero.org/groups/2700094/items/CVM8FDUS"],"itemData":{"id":2709,"type":"article-journal","abstract":"© 2017 Informa UK Limited, trading as Taylor &amp; Francis Group After the incident of 11 September 2001, military intervention in the Federally Administered Tribal Area (FATA) of Pakistan provides an exogenous shock to different types of violence. To evaluate the deterrence effect of the intervention on monthly tribal violence, I apply a difference-in-differences identification strategy which exploits within-districts variation in the outcome variable (violence) over time. The regression results show that military presence significantly deters tribal violence, that is, it decreases violent incidents by one to five per month. The deterrence effect varies within the given range due to different number of control districts and periods of analysis. These findings are statistically consistent with robustness and falsification tests.","container-title":"Journal of Development Studies","DOI":"10.1080/00220388.2017.1327659","ISSN":"00220388","issue":"9","page":"1-21","title":"Does Military Intervention Reduce Violence? Evidence from Federally Administered Tribal Area of Pakistan (2001–2011)","volume":"54","author":[{"family":"Rehman","given":"Faiz U"}],"issued":{"date-parts":[["2017"]]}}},{"id":2708,"uris":["http://zotero.org/groups/2700094/items/V8BRK6Q7"],"itemData":{"id":2708,"type":"book","event-place":"London; New York","ISBN":"978-1-84885-188-7","note":"page: 389","number-of-pages":"389","publisher":"Tauris Parke Paperbacks","publisher-place":"London; New York","title":"Afghan Frontier: At the Crossroads of Conflict","author":[{"family":"Schofield","given":"Victoria."}],"issued":{"date-parts":[["2010"]]}}},{"id":68,"uris":["http://zotero.org/users/1557557/items/JSWNDD57"],"itemData":{"id":68,"type":"report","note":"volume: IV","publisher":"Community Appraisal &amp; Motivation Programme","title":"Understanding FATA: Attitudes Towards Governance, Religion &amp; Society in Pakistan's Federally Administered Tribal Areas","URL":"https://fid4sa-repository.ub.uni-heidelberg.de/2714/","author":[{"family":"Shinwari","given":"Naveed A"}],"issued":{"date-parts":[["2010"]]}}}],"schema":"https://github.com/citation-style-language/schema/raw/master/csl-citation.json"} </w:instrText>
      </w:r>
      <w:r w:rsidRPr="000E5F23">
        <w:rPr>
          <w:sz w:val="18"/>
          <w:szCs w:val="18"/>
        </w:rPr>
        <w:fldChar w:fldCharType="separate"/>
      </w:r>
      <w:r w:rsidR="00092080" w:rsidRPr="000E5F23">
        <w:rPr>
          <w:noProof/>
          <w:sz w:val="18"/>
          <w:szCs w:val="18"/>
        </w:rPr>
        <w:t>(Haroon, 2011; Nojumi, 2002; Rehman, 2017; Schofield, 2010; Shinwari, 2010)</w:t>
      </w:r>
      <w:r w:rsidRPr="000E5F23">
        <w:rPr>
          <w:sz w:val="18"/>
          <w:szCs w:val="18"/>
        </w:rPr>
        <w:fldChar w:fldCharType="end"/>
      </w:r>
      <w:r w:rsidRPr="000E5F23">
        <w:rPr>
          <w:noProof/>
          <w:sz w:val="18"/>
          <w:szCs w:val="18"/>
        </w:rPr>
        <w:t>.</w:t>
      </w:r>
    </w:p>
  </w:endnote>
  <w:endnote w:id="19">
    <w:p w14:paraId="206B632A" w14:textId="77777777" w:rsidR="00F6377A" w:rsidRPr="000E5F23" w:rsidRDefault="00F6377A" w:rsidP="00F6377A">
      <w:pPr>
        <w:pStyle w:val="EndnoteText"/>
        <w:rPr>
          <w:sz w:val="18"/>
          <w:szCs w:val="18"/>
        </w:rPr>
      </w:pPr>
      <w:r w:rsidRPr="000E5F23">
        <w:rPr>
          <w:rStyle w:val="EndnoteReference"/>
          <w:sz w:val="18"/>
          <w:szCs w:val="18"/>
        </w:rPr>
        <w:endnoteRef/>
      </w:r>
      <w:r w:rsidRPr="000E5F23">
        <w:rPr>
          <w:sz w:val="18"/>
          <w:szCs w:val="18"/>
        </w:rPr>
        <w:t xml:space="preserve"> </w:t>
      </w:r>
      <w:r w:rsidRPr="000E5F23">
        <w:rPr>
          <w:sz w:val="18"/>
          <w:szCs w:val="18"/>
          <w:lang w:val="en-US"/>
        </w:rPr>
        <w:t>In 2018, FATA merged with the neighboring province Khyber Pakhtunkhwa.</w:t>
      </w:r>
    </w:p>
  </w:endnote>
  <w:endnote w:id="20">
    <w:p w14:paraId="5D5A0921" w14:textId="77777777" w:rsidR="00D17142" w:rsidRPr="000E5F23" w:rsidRDefault="00D17142" w:rsidP="00D17142">
      <w:pPr>
        <w:pStyle w:val="EndnoteText"/>
        <w:rPr>
          <w:sz w:val="18"/>
          <w:szCs w:val="18"/>
        </w:rPr>
      </w:pPr>
      <w:r w:rsidRPr="000E5F23">
        <w:rPr>
          <w:rStyle w:val="EndnoteReference"/>
          <w:sz w:val="18"/>
          <w:szCs w:val="18"/>
        </w:rPr>
        <w:endnoteRef/>
      </w:r>
      <w:r w:rsidRPr="000E5F23">
        <w:rPr>
          <w:sz w:val="18"/>
          <w:szCs w:val="18"/>
        </w:rPr>
        <w:t xml:space="preserve"> For instances when widely used terms or abbreviations differ from those used in UCDP GED.</w:t>
      </w:r>
    </w:p>
  </w:endnote>
  <w:endnote w:id="21">
    <w:p w14:paraId="621D14DF" w14:textId="77777777" w:rsidR="00D17142" w:rsidRPr="000E5F23" w:rsidRDefault="00D17142" w:rsidP="00D17142">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06-2008.</w:t>
      </w:r>
    </w:p>
  </w:endnote>
  <w:endnote w:id="22">
    <w:p w14:paraId="10B69FB5" w14:textId="77777777" w:rsidR="00D17142" w:rsidRPr="000E5F23" w:rsidRDefault="00D17142" w:rsidP="00D17142">
      <w:pPr>
        <w:pStyle w:val="EndnoteText"/>
        <w:rPr>
          <w:sz w:val="18"/>
          <w:szCs w:val="18"/>
        </w:rPr>
      </w:pPr>
      <w:r w:rsidRPr="000E5F23">
        <w:rPr>
          <w:rStyle w:val="EndnoteReference"/>
          <w:sz w:val="18"/>
          <w:szCs w:val="18"/>
        </w:rPr>
        <w:endnoteRef/>
      </w:r>
      <w:r w:rsidRPr="000E5F23">
        <w:rPr>
          <w:sz w:val="18"/>
          <w:szCs w:val="18"/>
        </w:rPr>
        <w:t xml:space="preserve"> Dominant actor in the studied period 2006-2008.</w:t>
      </w:r>
    </w:p>
  </w:endnote>
  <w:endnote w:id="23">
    <w:p w14:paraId="12B25C93" w14:textId="77777777" w:rsidR="00854D3D" w:rsidRPr="000E5F23" w:rsidRDefault="00854D3D" w:rsidP="00854D3D">
      <w:pPr>
        <w:pStyle w:val="EndnoteText"/>
        <w:rPr>
          <w:sz w:val="18"/>
          <w:szCs w:val="18"/>
        </w:rPr>
      </w:pPr>
      <w:r w:rsidRPr="000E5F23">
        <w:rPr>
          <w:rStyle w:val="EndnoteReference"/>
          <w:sz w:val="18"/>
          <w:szCs w:val="18"/>
        </w:rPr>
        <w:endnoteRef/>
      </w:r>
      <w:r w:rsidRPr="000E5F23">
        <w:rPr>
          <w:sz w:val="18"/>
          <w:szCs w:val="18"/>
        </w:rPr>
        <w:t xml:space="preserve"> AQI changed its name to Islamic State in Iraq in 2012 and later to Islamic State in Iraq and Syria (ISIS).</w:t>
      </w:r>
    </w:p>
  </w:endnote>
  <w:endnote w:id="24">
    <w:p w14:paraId="25BD3CBC" w14:textId="500F2193" w:rsidR="00AB4518" w:rsidRPr="00236A8F" w:rsidDel="00443B13" w:rsidRDefault="00AB4518" w:rsidP="004D1BD8">
      <w:pPr>
        <w:pStyle w:val="EndnoteText"/>
        <w:rPr>
          <w:del w:id="16" w:author="Author"/>
          <w:sz w:val="18"/>
          <w:szCs w:val="18"/>
          <w:rPrChange w:id="17" w:author="Katerina Tkacova" w:date="2023-04-03T12:23:00Z">
            <w:rPr>
              <w:del w:id="18" w:author="Author"/>
            </w:rPr>
          </w:rPrChange>
        </w:rPr>
      </w:pPr>
    </w:p>
  </w:endnote>
  <w:endnote w:id="25">
    <w:p w14:paraId="0119A66F" w14:textId="77777777" w:rsidR="001831B6" w:rsidRPr="000E5F23" w:rsidRDefault="001831B6" w:rsidP="001831B6">
      <w:pPr>
        <w:pStyle w:val="EndnoteText"/>
        <w:rPr>
          <w:sz w:val="18"/>
          <w:szCs w:val="18"/>
        </w:rPr>
      </w:pPr>
      <w:r w:rsidRPr="000E5F23">
        <w:rPr>
          <w:rStyle w:val="EndnoteReference"/>
          <w:sz w:val="18"/>
          <w:szCs w:val="18"/>
        </w:rPr>
        <w:endnoteRef/>
      </w:r>
      <w:r w:rsidRPr="000E5F23">
        <w:rPr>
          <w:sz w:val="18"/>
          <w:szCs w:val="18"/>
        </w:rPr>
        <w:t xml:space="preserve"> Actors often joining forces to fight a common enemy are listed together with their own ID in UCDP GED.</w:t>
      </w:r>
    </w:p>
  </w:endnote>
  <w:endnote w:id="26">
    <w:p w14:paraId="5012AE37" w14:textId="77777777" w:rsidR="001831B6" w:rsidRPr="000E5F23" w:rsidRDefault="001831B6" w:rsidP="001831B6">
      <w:pPr>
        <w:pStyle w:val="EndnoteText"/>
        <w:rPr>
          <w:sz w:val="18"/>
          <w:szCs w:val="18"/>
        </w:rPr>
      </w:pPr>
      <w:r w:rsidRPr="000E5F23">
        <w:rPr>
          <w:rStyle w:val="EndnoteReference"/>
          <w:sz w:val="18"/>
          <w:szCs w:val="18"/>
        </w:rPr>
        <w:endnoteRef/>
      </w:r>
      <w:r w:rsidRPr="000E5F23">
        <w:rPr>
          <w:sz w:val="18"/>
          <w:szCs w:val="18"/>
        </w:rPr>
        <w:t xml:space="preserve"> For instances when widely used terms or abbreviations differ from those used in UCDP GED.</w:t>
      </w:r>
    </w:p>
  </w:endnote>
  <w:endnote w:id="27">
    <w:p w14:paraId="77B24F2B" w14:textId="77777777" w:rsidR="001831B6" w:rsidRPr="000E5F23" w:rsidRDefault="001831B6" w:rsidP="001831B6">
      <w:pPr>
        <w:pStyle w:val="EndnoteText"/>
        <w:rPr>
          <w:sz w:val="18"/>
          <w:szCs w:val="18"/>
        </w:rPr>
      </w:pPr>
      <w:r w:rsidRPr="000E5F23">
        <w:rPr>
          <w:rStyle w:val="EndnoteReference"/>
          <w:sz w:val="18"/>
          <w:szCs w:val="18"/>
        </w:rPr>
        <w:endnoteRef/>
      </w:r>
      <w:r w:rsidRPr="000E5F23">
        <w:rPr>
          <w:sz w:val="18"/>
          <w:szCs w:val="18"/>
        </w:rPr>
        <w:t xml:space="preserve"> Some of the conflict actors are involved in more than one conflict depicted in Figure 6. If this is the case, the column gives preference to the conflict in which the actor was most involved.</w:t>
      </w:r>
    </w:p>
  </w:endnote>
  <w:endnote w:id="28">
    <w:p w14:paraId="58265A29" w14:textId="21F6B038" w:rsidR="00AB4518" w:rsidRPr="000E5F23" w:rsidRDefault="00AB4518" w:rsidP="004D1BD8">
      <w:pPr>
        <w:spacing w:after="0" w:line="240" w:lineRule="auto"/>
        <w:rPr>
          <w:sz w:val="18"/>
          <w:szCs w:val="18"/>
        </w:rPr>
      </w:pPr>
      <w:r w:rsidRPr="000E5F23">
        <w:rPr>
          <w:rStyle w:val="EndnoteReference"/>
          <w:sz w:val="18"/>
          <w:szCs w:val="18"/>
        </w:rPr>
        <w:endnoteRef/>
      </w:r>
      <w:r w:rsidRPr="000E5F23">
        <w:rPr>
          <w:sz w:val="18"/>
          <w:szCs w:val="18"/>
        </w:rPr>
        <w:t xml:space="preserve"> ACLED defines battles as ‘a violent interaction between two politically organized armed groups at a particular time and location.’ </w:t>
      </w:r>
      <w:r w:rsidR="00AB2328" w:rsidRPr="000E5F23">
        <w:rPr>
          <w:sz w:val="18"/>
          <w:szCs w:val="18"/>
        </w:rPr>
        <w:fldChar w:fldCharType="begin"/>
      </w:r>
      <w:r w:rsidR="00092080" w:rsidRPr="000E5F23">
        <w:rPr>
          <w:sz w:val="18"/>
          <w:szCs w:val="18"/>
        </w:rPr>
        <w:instrText xml:space="preserve"> ADDIN ZOTERO_ITEM CSL_CITATION {"citationID":"OS7pezHU","properties":{"formattedCitation":"(ACLED, 2022: 8)","plainCitation":"(ACLED, 2022: 8)","noteIndex":27},"citationItems":[{"id":2293,"uris":["http://zotero.org/groups/2379885/items/EXQ3AYS9"],"itemData":{"id":2293,"type":"report","title":"Armed Conflict Location &amp; Event Data Project (ACLED) Codebook, 2022.","URL":"https://acleddata.com/acleddatanew/wp-content/uploads/2021/11/ACLED_Codebook_v1_January-2021.pdf","author":[{"family":"ACLED","given":""}],"accessed":{"date-parts":[["2022",7,10]]},"issued":{"date-parts":[["2022"]]}},"locator":"8","label":"page"}],"schema":"https://github.com/citation-style-language/schema/raw/master/csl-citation.json"} </w:instrText>
      </w:r>
      <w:r w:rsidR="00AB2328" w:rsidRPr="000E5F23">
        <w:rPr>
          <w:sz w:val="18"/>
          <w:szCs w:val="18"/>
        </w:rPr>
        <w:fldChar w:fldCharType="separate"/>
      </w:r>
      <w:r w:rsidR="00092080" w:rsidRPr="000E5F23">
        <w:rPr>
          <w:noProof/>
          <w:sz w:val="18"/>
          <w:szCs w:val="18"/>
        </w:rPr>
        <w:t>(ACLED, 2022: 8)</w:t>
      </w:r>
      <w:r w:rsidR="00AB2328" w:rsidRPr="000E5F23">
        <w:rPr>
          <w:sz w:val="18"/>
          <w:szCs w:val="18"/>
        </w:rPr>
        <w:fldChar w:fldCharType="end"/>
      </w:r>
      <w:r w:rsidR="00AB2328" w:rsidRPr="000E5F23">
        <w:rPr>
          <w:rFonts w:cs="Times New Roman"/>
          <w:sz w:val="18"/>
          <w:szCs w:val="18"/>
        </w:rPr>
        <w:t>.</w:t>
      </w:r>
    </w:p>
  </w:endnote>
  <w:endnote w:id="29">
    <w:p w14:paraId="22B16D0F" w14:textId="4D3741BC" w:rsidR="00AB4518" w:rsidRPr="000E5F23" w:rsidRDefault="00AB4518" w:rsidP="004D1BD8">
      <w:pPr>
        <w:pStyle w:val="EndnoteText"/>
        <w:rPr>
          <w:sz w:val="18"/>
          <w:szCs w:val="18"/>
        </w:rPr>
      </w:pPr>
      <w:r w:rsidRPr="000E5F23">
        <w:rPr>
          <w:rStyle w:val="EndnoteReference"/>
          <w:sz w:val="18"/>
          <w:szCs w:val="18"/>
        </w:rPr>
        <w:endnoteRef/>
      </w:r>
      <w:r w:rsidRPr="000E5F23">
        <w:rPr>
          <w:sz w:val="18"/>
          <w:szCs w:val="18"/>
        </w:rPr>
        <w:t xml:space="preserve"> ACLED contains many actors with generic names such as unidentified armed group, unidentified militia, or rioters. Given the lack of information about these actors, we do not </w:t>
      </w:r>
      <w:r w:rsidR="005618AA" w:rsidRPr="000E5F23">
        <w:rPr>
          <w:sz w:val="18"/>
          <w:szCs w:val="18"/>
        </w:rPr>
        <w:t xml:space="preserve">include </w:t>
      </w:r>
      <w:r w:rsidRPr="000E5F23">
        <w:rPr>
          <w:sz w:val="18"/>
          <w:szCs w:val="18"/>
        </w:rPr>
        <w:t>them.</w:t>
      </w:r>
    </w:p>
  </w:endnote>
  <w:endnote w:id="30">
    <w:p w14:paraId="600E6416" w14:textId="431C99D2" w:rsidR="00AB4518" w:rsidRPr="004D1BD8" w:rsidRDefault="00AB4518" w:rsidP="000F089B">
      <w:pPr>
        <w:pStyle w:val="EndnoteText"/>
        <w:rPr>
          <w:sz w:val="22"/>
          <w:szCs w:val="22"/>
        </w:rPr>
      </w:pPr>
      <w:r w:rsidRPr="000E5F23">
        <w:rPr>
          <w:rStyle w:val="EndnoteReference"/>
          <w:sz w:val="18"/>
          <w:szCs w:val="18"/>
        </w:rPr>
        <w:endnoteRef/>
      </w:r>
      <w:r w:rsidRPr="000E5F23">
        <w:rPr>
          <w:sz w:val="18"/>
          <w:szCs w:val="18"/>
        </w:rPr>
        <w:t xml:space="preserve"> See, for example, PRIO GRID </w:t>
      </w:r>
      <w:r w:rsidR="00AB2328" w:rsidRPr="000E5F23">
        <w:rPr>
          <w:sz w:val="18"/>
          <w:szCs w:val="18"/>
        </w:rPr>
        <w:fldChar w:fldCharType="begin"/>
      </w:r>
      <w:r w:rsidR="00092080" w:rsidRPr="000E5F23">
        <w:rPr>
          <w:sz w:val="18"/>
          <w:szCs w:val="18"/>
        </w:rPr>
        <w:instrText xml:space="preserve"> ADDIN ZOTERO_ITEM CSL_CITATION {"citationID":"N1DxJuYO","properties":{"formattedCitation":"(Tollefsen et al., 2012)","plainCitation":"(Tollefsen et al., 2012)","noteIndex":29},"citationItems":[{"id":2244,"uris":["http://zotero.org/groups/2379885/items/U3Q98UEI"],"itemData":{"id":2244,"type":"article-journal","abstract":"Contributions to the quantitative civil war literature increasingly rely on geo-referenced data and disaggregated research designs. While this is a welcome trend, it necessitates geographic information systems (GIS) skills and imposes new challenges for data collection and analysis. So far, solutions to these challenges differ between studies, obstructing direct comparison of findings and hampering replication and extension of earlier work. This article presents a standardized structure for storing, manipulating, and analyzing high-resolution spatial data. PRIO-GRID is a vector grid network with a resolution of 0.5 x 0.5 decimal degrees, covering all terrestrial areas of the world. Gridded data comprise inherently apolitical entities; the grid cells are fixed in time and space, they are insensitive to political boundaries and developments, and they are completely exogenous to likely features of interest, such as civil war outbreak, ethnic settlement patterns, extreme weather events, or the spatial distribution of wealth. Moreover, unlike other disaggregated approaches, gridded data may be scaled up or down in a consistent manner by varying the resolution of the grid. The released dataset comes with cell-specific information on a large selection of political, economic, demographic, environmental, and conflict variables for all years, 1946-2008. A simple descriptive data assessment of population density and economic activity is offered to demonstrate how PRIO-GRID may be applied in quantitative social science research.","container-title":"Journal of Peace Research","DOI":"10.1177/0022343311431287","issue":"2","page":"363-374","title":"PRIO-GRID: A unified spatial data structure","volume":"49","author":[{"family":"Tollefsen","given":"Andreas F"},{"family":"Strand","given":"Håvard"},{"family":"Buhaug","given":"Halvard"}],"issued":{"date-parts":[["2012"]]}}}],"schema":"https://github.com/citation-style-language/schema/raw/master/csl-citation.json"} </w:instrText>
      </w:r>
      <w:r w:rsidR="00AB2328" w:rsidRPr="000E5F23">
        <w:rPr>
          <w:sz w:val="18"/>
          <w:szCs w:val="18"/>
        </w:rPr>
        <w:fldChar w:fldCharType="separate"/>
      </w:r>
      <w:r w:rsidR="00092080" w:rsidRPr="000E5F23">
        <w:rPr>
          <w:noProof/>
          <w:sz w:val="18"/>
          <w:szCs w:val="18"/>
        </w:rPr>
        <w:t>(Tollefsen et al., 2012)</w:t>
      </w:r>
      <w:r w:rsidR="00AB2328" w:rsidRPr="000E5F23">
        <w:rPr>
          <w:sz w:val="18"/>
          <w:szCs w:val="18"/>
        </w:rPr>
        <w:fldChar w:fldCharType="end"/>
      </w:r>
      <w:r w:rsidRPr="000E5F23">
        <w:rPr>
          <w:sz w:val="18"/>
          <w:szCs w:val="18"/>
        </w:rPr>
        <w:t xml:space="preserve"> that uses also grids 50 km</w:t>
      </w:r>
      <w:r w:rsidR="00784A59" w:rsidRPr="000E5F23">
        <w:rPr>
          <w:sz w:val="18"/>
          <w:szCs w:val="18"/>
        </w:rPr>
        <w:t>x</w:t>
      </w:r>
      <w:r w:rsidRPr="000E5F23">
        <w:rPr>
          <w:sz w:val="18"/>
          <w:szCs w:val="18"/>
        </w:rPr>
        <w:t>50 k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yanmar Text">
    <w:panose1 w:val="020B0502040204020203"/>
    <w:charset w:val="00"/>
    <w:family w:val="swiss"/>
    <w:pitch w:val="variable"/>
    <w:sig w:usb0="80000003" w:usb1="00000000" w:usb2="000004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8327871"/>
      <w:docPartObj>
        <w:docPartGallery w:val="Page Numbers (Bottom of Page)"/>
        <w:docPartUnique/>
      </w:docPartObj>
    </w:sdtPr>
    <w:sdtEndPr>
      <w:rPr>
        <w:noProof/>
      </w:rPr>
    </w:sdtEndPr>
    <w:sdtContent>
      <w:p w14:paraId="6A78BA82" w14:textId="430C82E6" w:rsidR="0017266F" w:rsidRDefault="001726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329287" w14:textId="54E18358" w:rsidR="0098202F" w:rsidRDefault="009820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00672" w14:textId="77777777" w:rsidR="006454FF" w:rsidRDefault="006454FF" w:rsidP="005F6439">
      <w:pPr>
        <w:spacing w:after="0" w:line="240" w:lineRule="auto"/>
      </w:pPr>
      <w:r>
        <w:separator/>
      </w:r>
    </w:p>
  </w:footnote>
  <w:footnote w:type="continuationSeparator" w:id="0">
    <w:p w14:paraId="05C74C30" w14:textId="77777777" w:rsidR="006454FF" w:rsidRDefault="006454FF" w:rsidP="005F6439">
      <w:pPr>
        <w:spacing w:after="0" w:line="240" w:lineRule="auto"/>
      </w:pPr>
      <w:r>
        <w:continuationSeparator/>
      </w:r>
    </w:p>
  </w:footnote>
  <w:footnote w:type="continuationNotice" w:id="1">
    <w:p w14:paraId="47E66B03" w14:textId="77777777" w:rsidR="006454FF" w:rsidRDefault="006454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5554"/>
    <w:multiLevelType w:val="hybridMultilevel"/>
    <w:tmpl w:val="8C74BDA2"/>
    <w:lvl w:ilvl="0" w:tplc="837A8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B4E5D"/>
    <w:multiLevelType w:val="hybridMultilevel"/>
    <w:tmpl w:val="0AB289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7C6A29"/>
    <w:multiLevelType w:val="hybridMultilevel"/>
    <w:tmpl w:val="C4382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DA798E"/>
    <w:multiLevelType w:val="hybridMultilevel"/>
    <w:tmpl w:val="2B969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827B6F"/>
    <w:multiLevelType w:val="hybridMultilevel"/>
    <w:tmpl w:val="5E44F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4050A"/>
    <w:multiLevelType w:val="hybridMultilevel"/>
    <w:tmpl w:val="037297FA"/>
    <w:lvl w:ilvl="0" w:tplc="595A333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A302C2"/>
    <w:multiLevelType w:val="hybridMultilevel"/>
    <w:tmpl w:val="15887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097B0E"/>
    <w:multiLevelType w:val="hybridMultilevel"/>
    <w:tmpl w:val="1AB4E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926A68"/>
    <w:multiLevelType w:val="hybridMultilevel"/>
    <w:tmpl w:val="197604B2"/>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311E2D"/>
    <w:multiLevelType w:val="hybridMultilevel"/>
    <w:tmpl w:val="DFF8D72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365380D"/>
    <w:multiLevelType w:val="hybridMultilevel"/>
    <w:tmpl w:val="FF088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1E6E63"/>
    <w:multiLevelType w:val="multilevel"/>
    <w:tmpl w:val="42007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5743154"/>
    <w:multiLevelType w:val="hybridMultilevel"/>
    <w:tmpl w:val="32182A5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195C28"/>
    <w:multiLevelType w:val="hybridMultilevel"/>
    <w:tmpl w:val="67BAD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EB3A5E"/>
    <w:multiLevelType w:val="hybridMultilevel"/>
    <w:tmpl w:val="CE923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9C37F68"/>
    <w:multiLevelType w:val="hybridMultilevel"/>
    <w:tmpl w:val="243C5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BC043D"/>
    <w:multiLevelType w:val="hybridMultilevel"/>
    <w:tmpl w:val="7B4C7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E72436A"/>
    <w:multiLevelType w:val="hybridMultilevel"/>
    <w:tmpl w:val="E4B21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E7806E9"/>
    <w:multiLevelType w:val="hybridMultilevel"/>
    <w:tmpl w:val="7C7645D2"/>
    <w:lvl w:ilvl="0" w:tplc="5B7AAE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355CBE"/>
    <w:multiLevelType w:val="hybridMultilevel"/>
    <w:tmpl w:val="738EA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E02941"/>
    <w:multiLevelType w:val="hybridMultilevel"/>
    <w:tmpl w:val="18B40392"/>
    <w:lvl w:ilvl="0" w:tplc="70C6F1B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69E25B9"/>
    <w:multiLevelType w:val="hybridMultilevel"/>
    <w:tmpl w:val="D990F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F75ED5"/>
    <w:multiLevelType w:val="hybridMultilevel"/>
    <w:tmpl w:val="078E55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E8C74DF"/>
    <w:multiLevelType w:val="hybridMultilevel"/>
    <w:tmpl w:val="7F0E9AA6"/>
    <w:lvl w:ilvl="0" w:tplc="F9FA8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0223802"/>
    <w:multiLevelType w:val="hybridMultilevel"/>
    <w:tmpl w:val="A14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332450A"/>
    <w:multiLevelType w:val="hybridMultilevel"/>
    <w:tmpl w:val="8A52D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9095ADA"/>
    <w:multiLevelType w:val="hybridMultilevel"/>
    <w:tmpl w:val="6F98B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8F12D8"/>
    <w:multiLevelType w:val="hybridMultilevel"/>
    <w:tmpl w:val="CC5A25B4"/>
    <w:lvl w:ilvl="0" w:tplc="E47C1F94">
      <w:start w:val="1"/>
      <w:numFmt w:val="bullet"/>
      <w:lvlText w:val=""/>
      <w:lvlJc w:val="left"/>
      <w:pPr>
        <w:ind w:left="720" w:hanging="360"/>
      </w:pPr>
      <w:rPr>
        <w:rFonts w:ascii="Wingdings" w:eastAsiaTheme="minorHAnsi" w:hAnsi="Wingdings"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BF0C6E"/>
    <w:multiLevelType w:val="hybridMultilevel"/>
    <w:tmpl w:val="08B0A7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F77970"/>
    <w:multiLevelType w:val="hybridMultilevel"/>
    <w:tmpl w:val="5CBAC4A8"/>
    <w:lvl w:ilvl="0" w:tplc="5F4C72C8">
      <w:start w:val="1"/>
      <w:numFmt w:val="decimal"/>
      <w:lvlText w:val="%1."/>
      <w:lvlJc w:val="left"/>
      <w:pPr>
        <w:ind w:left="720" w:hanging="360"/>
      </w:pPr>
      <w:rPr>
        <w:rFonts w:ascii="Times New Roman" w:hAnsi="Times New Roman" w:cstheme="maj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F710F9"/>
    <w:multiLevelType w:val="hybridMultilevel"/>
    <w:tmpl w:val="64A0C2EA"/>
    <w:lvl w:ilvl="0" w:tplc="0332E65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58353C7F"/>
    <w:multiLevelType w:val="hybridMultilevel"/>
    <w:tmpl w:val="03985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734E8A"/>
    <w:multiLevelType w:val="hybridMultilevel"/>
    <w:tmpl w:val="90069CB8"/>
    <w:lvl w:ilvl="0" w:tplc="AAE223D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BEB0F41"/>
    <w:multiLevelType w:val="hybridMultilevel"/>
    <w:tmpl w:val="58788EB8"/>
    <w:lvl w:ilvl="0" w:tplc="45D209B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512927"/>
    <w:multiLevelType w:val="multilevel"/>
    <w:tmpl w:val="F726E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9E299A"/>
    <w:multiLevelType w:val="hybridMultilevel"/>
    <w:tmpl w:val="6B54D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2FA54B6"/>
    <w:multiLevelType w:val="hybridMultilevel"/>
    <w:tmpl w:val="139CA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7F61CD6"/>
    <w:multiLevelType w:val="hybridMultilevel"/>
    <w:tmpl w:val="DF7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DE396D"/>
    <w:multiLevelType w:val="hybridMultilevel"/>
    <w:tmpl w:val="82682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04B4C80"/>
    <w:multiLevelType w:val="hybridMultilevel"/>
    <w:tmpl w:val="2FD44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DF3399"/>
    <w:multiLevelType w:val="hybridMultilevel"/>
    <w:tmpl w:val="2F6A5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ED6ACF"/>
    <w:multiLevelType w:val="hybridMultilevel"/>
    <w:tmpl w:val="B2E0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A344AC"/>
    <w:multiLevelType w:val="hybridMultilevel"/>
    <w:tmpl w:val="8A240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6D17558"/>
    <w:multiLevelType w:val="hybridMultilevel"/>
    <w:tmpl w:val="8670DA7E"/>
    <w:lvl w:ilvl="0" w:tplc="4850957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7210204"/>
    <w:multiLevelType w:val="hybridMultilevel"/>
    <w:tmpl w:val="539E3150"/>
    <w:lvl w:ilvl="0" w:tplc="7B32B16C">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D043D0"/>
    <w:multiLevelType w:val="hybridMultilevel"/>
    <w:tmpl w:val="6CEAD73A"/>
    <w:lvl w:ilvl="0" w:tplc="F79A7B0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C080439"/>
    <w:multiLevelType w:val="hybridMultilevel"/>
    <w:tmpl w:val="3C001772"/>
    <w:lvl w:ilvl="0" w:tplc="08090019">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F937892"/>
    <w:multiLevelType w:val="hybridMultilevel"/>
    <w:tmpl w:val="8F705E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5863720">
    <w:abstractNumId w:val="24"/>
  </w:num>
  <w:num w:numId="2" w16cid:durableId="2145153454">
    <w:abstractNumId w:val="32"/>
  </w:num>
  <w:num w:numId="3" w16cid:durableId="106242684">
    <w:abstractNumId w:val="5"/>
  </w:num>
  <w:num w:numId="4" w16cid:durableId="102967367">
    <w:abstractNumId w:val="35"/>
  </w:num>
  <w:num w:numId="5" w16cid:durableId="1255284465">
    <w:abstractNumId w:val="20"/>
  </w:num>
  <w:num w:numId="6" w16cid:durableId="868950163">
    <w:abstractNumId w:val="43"/>
  </w:num>
  <w:num w:numId="7" w16cid:durableId="1858349630">
    <w:abstractNumId w:val="3"/>
  </w:num>
  <w:num w:numId="8" w16cid:durableId="610209725">
    <w:abstractNumId w:val="34"/>
  </w:num>
  <w:num w:numId="9" w16cid:durableId="1617716291">
    <w:abstractNumId w:val="23"/>
  </w:num>
  <w:num w:numId="10" w16cid:durableId="1240871445">
    <w:abstractNumId w:val="18"/>
  </w:num>
  <w:num w:numId="11" w16cid:durableId="1705591882">
    <w:abstractNumId w:val="0"/>
  </w:num>
  <w:num w:numId="12" w16cid:durableId="1037585275">
    <w:abstractNumId w:val="36"/>
  </w:num>
  <w:num w:numId="13" w16cid:durableId="1642733817">
    <w:abstractNumId w:val="41"/>
  </w:num>
  <w:num w:numId="14" w16cid:durableId="999818398">
    <w:abstractNumId w:val="14"/>
  </w:num>
  <w:num w:numId="15" w16cid:durableId="167990585">
    <w:abstractNumId w:val="25"/>
  </w:num>
  <w:num w:numId="16" w16cid:durableId="519046785">
    <w:abstractNumId w:val="16"/>
  </w:num>
  <w:num w:numId="17" w16cid:durableId="1015962891">
    <w:abstractNumId w:val="22"/>
  </w:num>
  <w:num w:numId="18" w16cid:durableId="1314599015">
    <w:abstractNumId w:val="33"/>
  </w:num>
  <w:num w:numId="19" w16cid:durableId="1304116516">
    <w:abstractNumId w:val="9"/>
  </w:num>
  <w:num w:numId="20" w16cid:durableId="321588260">
    <w:abstractNumId w:val="13"/>
  </w:num>
  <w:num w:numId="21" w16cid:durableId="1054622257">
    <w:abstractNumId w:val="17"/>
  </w:num>
  <w:num w:numId="22" w16cid:durableId="1742170770">
    <w:abstractNumId w:val="6"/>
  </w:num>
  <w:num w:numId="23" w16cid:durableId="1691449603">
    <w:abstractNumId w:val="4"/>
  </w:num>
  <w:num w:numId="24" w16cid:durableId="1839883521">
    <w:abstractNumId w:val="2"/>
  </w:num>
  <w:num w:numId="25" w16cid:durableId="129253392">
    <w:abstractNumId w:val="38"/>
  </w:num>
  <w:num w:numId="26" w16cid:durableId="25252995">
    <w:abstractNumId w:val="10"/>
  </w:num>
  <w:num w:numId="27" w16cid:durableId="1295789720">
    <w:abstractNumId w:val="8"/>
  </w:num>
  <w:num w:numId="28" w16cid:durableId="838352800">
    <w:abstractNumId w:val="1"/>
  </w:num>
  <w:num w:numId="29" w16cid:durableId="676349055">
    <w:abstractNumId w:val="39"/>
  </w:num>
  <w:num w:numId="30" w16cid:durableId="1575164910">
    <w:abstractNumId w:val="40"/>
  </w:num>
  <w:num w:numId="31" w16cid:durableId="149638885">
    <w:abstractNumId w:val="47"/>
  </w:num>
  <w:num w:numId="32" w16cid:durableId="1616255082">
    <w:abstractNumId w:val="12"/>
  </w:num>
  <w:num w:numId="33" w16cid:durableId="563638170">
    <w:abstractNumId w:val="31"/>
  </w:num>
  <w:num w:numId="34" w16cid:durableId="457794597">
    <w:abstractNumId w:val="37"/>
  </w:num>
  <w:num w:numId="35" w16cid:durableId="1724330370">
    <w:abstractNumId w:val="7"/>
  </w:num>
  <w:num w:numId="36" w16cid:durableId="2077433071">
    <w:abstractNumId w:val="26"/>
  </w:num>
  <w:num w:numId="37" w16cid:durableId="601575332">
    <w:abstractNumId w:val="28"/>
  </w:num>
  <w:num w:numId="38" w16cid:durableId="434205711">
    <w:abstractNumId w:val="11"/>
  </w:num>
  <w:num w:numId="39" w16cid:durableId="1690526580">
    <w:abstractNumId w:val="45"/>
  </w:num>
  <w:num w:numId="40" w16cid:durableId="2088382223">
    <w:abstractNumId w:val="27"/>
  </w:num>
  <w:num w:numId="41" w16cid:durableId="1335913888">
    <w:abstractNumId w:val="46"/>
  </w:num>
  <w:num w:numId="42" w16cid:durableId="425078523">
    <w:abstractNumId w:val="15"/>
  </w:num>
  <w:num w:numId="43" w16cid:durableId="101582506">
    <w:abstractNumId w:val="21"/>
  </w:num>
  <w:num w:numId="44" w16cid:durableId="1323658162">
    <w:abstractNumId w:val="19"/>
  </w:num>
  <w:num w:numId="45" w16cid:durableId="1383671993">
    <w:abstractNumId w:val="44"/>
  </w:num>
  <w:num w:numId="46" w16cid:durableId="1248229302">
    <w:abstractNumId w:val="30"/>
  </w:num>
  <w:num w:numId="47" w16cid:durableId="1343699254">
    <w:abstractNumId w:val="42"/>
  </w:num>
  <w:num w:numId="48" w16cid:durableId="1581064065">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Katerina Tkacova">
    <w15:presenceInfo w15:providerId="AD" w15:userId="S::polf0725@ox.ac.uk::f1431b4b-faec-4247-beef-00a3ede886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DateAndTime/>
  <w:hideSpellingErrors/>
  <w:hideGrammaticalErrors/>
  <w:activeWritingStyle w:appName="MSWord" w:lang="en-GB" w:vendorID="64" w:dllVersion="0" w:nlCheck="1" w:checkStyle="0"/>
  <w:activeWritingStyle w:appName="MSWord" w:lang="en-GB" w:vendorID="64" w:dllVersion="6" w:nlCheck="1" w:checkStyle="1"/>
  <w:activeWritingStyle w:appName="MSWord" w:lang="en-US" w:vendorID="64" w:dllVersion="0" w:nlCheck="1" w:checkStyle="0"/>
  <w:activeWritingStyle w:appName="MSWord" w:lang="en-US" w:vendorID="64" w:dllVersion="6" w:nlCheck="1" w:checkStyle="1"/>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xtrS0NDM1MTY0tbBQ0lEKTi0uzszPAykwN6sFAM2M268tAAAA"/>
  </w:docVars>
  <w:rsids>
    <w:rsidRoot w:val="00C75C2B"/>
    <w:rsid w:val="00000996"/>
    <w:rsid w:val="00000DE0"/>
    <w:rsid w:val="00000F66"/>
    <w:rsid w:val="00001E35"/>
    <w:rsid w:val="0000354A"/>
    <w:rsid w:val="0000354C"/>
    <w:rsid w:val="000039AF"/>
    <w:rsid w:val="00003ACD"/>
    <w:rsid w:val="00003BB8"/>
    <w:rsid w:val="000045B9"/>
    <w:rsid w:val="00004C3F"/>
    <w:rsid w:val="00005498"/>
    <w:rsid w:val="000056C0"/>
    <w:rsid w:val="00005746"/>
    <w:rsid w:val="00005893"/>
    <w:rsid w:val="0000647B"/>
    <w:rsid w:val="00006E61"/>
    <w:rsid w:val="00006F08"/>
    <w:rsid w:val="0000726E"/>
    <w:rsid w:val="000076CE"/>
    <w:rsid w:val="00007BD6"/>
    <w:rsid w:val="0001040A"/>
    <w:rsid w:val="00010628"/>
    <w:rsid w:val="000112CD"/>
    <w:rsid w:val="00011CF4"/>
    <w:rsid w:val="00012283"/>
    <w:rsid w:val="000122F2"/>
    <w:rsid w:val="00012933"/>
    <w:rsid w:val="00012E2B"/>
    <w:rsid w:val="00012E76"/>
    <w:rsid w:val="000133CD"/>
    <w:rsid w:val="00013861"/>
    <w:rsid w:val="0001398D"/>
    <w:rsid w:val="00014187"/>
    <w:rsid w:val="00014452"/>
    <w:rsid w:val="00014709"/>
    <w:rsid w:val="00014C63"/>
    <w:rsid w:val="00014DE5"/>
    <w:rsid w:val="00014FF0"/>
    <w:rsid w:val="0001597F"/>
    <w:rsid w:val="0001708B"/>
    <w:rsid w:val="00017C72"/>
    <w:rsid w:val="0002010D"/>
    <w:rsid w:val="000204B2"/>
    <w:rsid w:val="000209D8"/>
    <w:rsid w:val="000211B1"/>
    <w:rsid w:val="000213B7"/>
    <w:rsid w:val="0002161D"/>
    <w:rsid w:val="00021904"/>
    <w:rsid w:val="00021A90"/>
    <w:rsid w:val="0002254B"/>
    <w:rsid w:val="00022816"/>
    <w:rsid w:val="0002281F"/>
    <w:rsid w:val="00022DC6"/>
    <w:rsid w:val="00022DEF"/>
    <w:rsid w:val="000238BE"/>
    <w:rsid w:val="000239A2"/>
    <w:rsid w:val="00024595"/>
    <w:rsid w:val="00024FAA"/>
    <w:rsid w:val="0002732B"/>
    <w:rsid w:val="0002799F"/>
    <w:rsid w:val="000302B0"/>
    <w:rsid w:val="000308A1"/>
    <w:rsid w:val="00030B1A"/>
    <w:rsid w:val="00030B76"/>
    <w:rsid w:val="00031FDB"/>
    <w:rsid w:val="00032F21"/>
    <w:rsid w:val="00033409"/>
    <w:rsid w:val="000336C5"/>
    <w:rsid w:val="00033738"/>
    <w:rsid w:val="000339EE"/>
    <w:rsid w:val="00033A71"/>
    <w:rsid w:val="000341C1"/>
    <w:rsid w:val="0003443D"/>
    <w:rsid w:val="00034873"/>
    <w:rsid w:val="00034EB7"/>
    <w:rsid w:val="00035DCC"/>
    <w:rsid w:val="000404B7"/>
    <w:rsid w:val="00041701"/>
    <w:rsid w:val="0004173A"/>
    <w:rsid w:val="000419F7"/>
    <w:rsid w:val="00042A6B"/>
    <w:rsid w:val="00042F09"/>
    <w:rsid w:val="0004404F"/>
    <w:rsid w:val="0004416C"/>
    <w:rsid w:val="0004433C"/>
    <w:rsid w:val="000445CA"/>
    <w:rsid w:val="00044FD5"/>
    <w:rsid w:val="00045358"/>
    <w:rsid w:val="000459AE"/>
    <w:rsid w:val="00045E5D"/>
    <w:rsid w:val="00046576"/>
    <w:rsid w:val="0004795D"/>
    <w:rsid w:val="00050A9B"/>
    <w:rsid w:val="00050C5A"/>
    <w:rsid w:val="0005154A"/>
    <w:rsid w:val="000515BC"/>
    <w:rsid w:val="00051B83"/>
    <w:rsid w:val="000524E3"/>
    <w:rsid w:val="000525FB"/>
    <w:rsid w:val="00052BB2"/>
    <w:rsid w:val="00052D36"/>
    <w:rsid w:val="00053881"/>
    <w:rsid w:val="00053C76"/>
    <w:rsid w:val="00053F93"/>
    <w:rsid w:val="00054091"/>
    <w:rsid w:val="0005415A"/>
    <w:rsid w:val="00054CEB"/>
    <w:rsid w:val="000550C2"/>
    <w:rsid w:val="00055B3C"/>
    <w:rsid w:val="00055F12"/>
    <w:rsid w:val="0005736F"/>
    <w:rsid w:val="00057422"/>
    <w:rsid w:val="000578BE"/>
    <w:rsid w:val="00057E97"/>
    <w:rsid w:val="0006095A"/>
    <w:rsid w:val="00060970"/>
    <w:rsid w:val="00060EE5"/>
    <w:rsid w:val="00061382"/>
    <w:rsid w:val="0006200B"/>
    <w:rsid w:val="00064C02"/>
    <w:rsid w:val="00064DDD"/>
    <w:rsid w:val="00064E52"/>
    <w:rsid w:val="00064F56"/>
    <w:rsid w:val="00065667"/>
    <w:rsid w:val="00065A76"/>
    <w:rsid w:val="00065AEB"/>
    <w:rsid w:val="00065BE1"/>
    <w:rsid w:val="000661C1"/>
    <w:rsid w:val="00066E60"/>
    <w:rsid w:val="00066F6B"/>
    <w:rsid w:val="000675E0"/>
    <w:rsid w:val="00067F3B"/>
    <w:rsid w:val="0007000B"/>
    <w:rsid w:val="00070176"/>
    <w:rsid w:val="000708E7"/>
    <w:rsid w:val="00070B3E"/>
    <w:rsid w:val="00070D80"/>
    <w:rsid w:val="00070E21"/>
    <w:rsid w:val="00070ED0"/>
    <w:rsid w:val="00071464"/>
    <w:rsid w:val="000716A4"/>
    <w:rsid w:val="000718B3"/>
    <w:rsid w:val="00072B1F"/>
    <w:rsid w:val="000732A3"/>
    <w:rsid w:val="00073440"/>
    <w:rsid w:val="0007455E"/>
    <w:rsid w:val="00074E00"/>
    <w:rsid w:val="00075BCA"/>
    <w:rsid w:val="00076FCE"/>
    <w:rsid w:val="000804B5"/>
    <w:rsid w:val="000807AD"/>
    <w:rsid w:val="00080B04"/>
    <w:rsid w:val="00080D13"/>
    <w:rsid w:val="00080E53"/>
    <w:rsid w:val="00081051"/>
    <w:rsid w:val="000818A2"/>
    <w:rsid w:val="00081C4D"/>
    <w:rsid w:val="00081D37"/>
    <w:rsid w:val="000825E6"/>
    <w:rsid w:val="000827D9"/>
    <w:rsid w:val="00083FEA"/>
    <w:rsid w:val="00084030"/>
    <w:rsid w:val="000844AC"/>
    <w:rsid w:val="00085484"/>
    <w:rsid w:val="000856C3"/>
    <w:rsid w:val="00085AFD"/>
    <w:rsid w:val="00086216"/>
    <w:rsid w:val="000868F1"/>
    <w:rsid w:val="0008735C"/>
    <w:rsid w:val="00087C5D"/>
    <w:rsid w:val="0009069F"/>
    <w:rsid w:val="000910AF"/>
    <w:rsid w:val="00091B82"/>
    <w:rsid w:val="00091BEB"/>
    <w:rsid w:val="00091D7E"/>
    <w:rsid w:val="00092080"/>
    <w:rsid w:val="00092160"/>
    <w:rsid w:val="00092DF2"/>
    <w:rsid w:val="000935E6"/>
    <w:rsid w:val="00094081"/>
    <w:rsid w:val="000941E8"/>
    <w:rsid w:val="0009421E"/>
    <w:rsid w:val="00095D7A"/>
    <w:rsid w:val="00096069"/>
    <w:rsid w:val="00096608"/>
    <w:rsid w:val="00096734"/>
    <w:rsid w:val="00096812"/>
    <w:rsid w:val="00096DC7"/>
    <w:rsid w:val="000970ED"/>
    <w:rsid w:val="00097BA2"/>
    <w:rsid w:val="000A08F5"/>
    <w:rsid w:val="000A0A6A"/>
    <w:rsid w:val="000A0BB6"/>
    <w:rsid w:val="000A0FC5"/>
    <w:rsid w:val="000A1F57"/>
    <w:rsid w:val="000A3493"/>
    <w:rsid w:val="000A370F"/>
    <w:rsid w:val="000A3C28"/>
    <w:rsid w:val="000A42FB"/>
    <w:rsid w:val="000A4415"/>
    <w:rsid w:val="000A4C54"/>
    <w:rsid w:val="000A5182"/>
    <w:rsid w:val="000A538A"/>
    <w:rsid w:val="000A5BC7"/>
    <w:rsid w:val="000A606D"/>
    <w:rsid w:val="000A60D5"/>
    <w:rsid w:val="000A6C56"/>
    <w:rsid w:val="000A7F43"/>
    <w:rsid w:val="000B0037"/>
    <w:rsid w:val="000B03D8"/>
    <w:rsid w:val="000B0A36"/>
    <w:rsid w:val="000B0D42"/>
    <w:rsid w:val="000B1511"/>
    <w:rsid w:val="000B24E5"/>
    <w:rsid w:val="000B2F9C"/>
    <w:rsid w:val="000B3C79"/>
    <w:rsid w:val="000B3F0A"/>
    <w:rsid w:val="000B40A5"/>
    <w:rsid w:val="000B431E"/>
    <w:rsid w:val="000B4C16"/>
    <w:rsid w:val="000B4FDC"/>
    <w:rsid w:val="000B5C49"/>
    <w:rsid w:val="000B5CA0"/>
    <w:rsid w:val="000B604B"/>
    <w:rsid w:val="000B6D4E"/>
    <w:rsid w:val="000B7E00"/>
    <w:rsid w:val="000C091E"/>
    <w:rsid w:val="000C09BF"/>
    <w:rsid w:val="000C0C85"/>
    <w:rsid w:val="000C137D"/>
    <w:rsid w:val="000C14CB"/>
    <w:rsid w:val="000C1A76"/>
    <w:rsid w:val="000C2201"/>
    <w:rsid w:val="000C25DC"/>
    <w:rsid w:val="000C2844"/>
    <w:rsid w:val="000C2E8F"/>
    <w:rsid w:val="000C4B29"/>
    <w:rsid w:val="000C5273"/>
    <w:rsid w:val="000C62FF"/>
    <w:rsid w:val="000C66EA"/>
    <w:rsid w:val="000C6B61"/>
    <w:rsid w:val="000C7914"/>
    <w:rsid w:val="000C7A4F"/>
    <w:rsid w:val="000C7BC7"/>
    <w:rsid w:val="000D046C"/>
    <w:rsid w:val="000D0C63"/>
    <w:rsid w:val="000D0EB6"/>
    <w:rsid w:val="000D0F8A"/>
    <w:rsid w:val="000D2C76"/>
    <w:rsid w:val="000D2DCE"/>
    <w:rsid w:val="000D2EA7"/>
    <w:rsid w:val="000D369C"/>
    <w:rsid w:val="000D3D72"/>
    <w:rsid w:val="000D3EA0"/>
    <w:rsid w:val="000D3FE2"/>
    <w:rsid w:val="000D47DE"/>
    <w:rsid w:val="000D4841"/>
    <w:rsid w:val="000D500E"/>
    <w:rsid w:val="000D54D0"/>
    <w:rsid w:val="000D59E4"/>
    <w:rsid w:val="000D65BC"/>
    <w:rsid w:val="000D6747"/>
    <w:rsid w:val="000D6871"/>
    <w:rsid w:val="000D6A78"/>
    <w:rsid w:val="000E0B05"/>
    <w:rsid w:val="000E18BF"/>
    <w:rsid w:val="000E3169"/>
    <w:rsid w:val="000E3B5F"/>
    <w:rsid w:val="000E50DE"/>
    <w:rsid w:val="000E5A77"/>
    <w:rsid w:val="000E5F23"/>
    <w:rsid w:val="000E5FD9"/>
    <w:rsid w:val="000E60A0"/>
    <w:rsid w:val="000E6F69"/>
    <w:rsid w:val="000E7190"/>
    <w:rsid w:val="000E7466"/>
    <w:rsid w:val="000E76C3"/>
    <w:rsid w:val="000F0698"/>
    <w:rsid w:val="000F06E5"/>
    <w:rsid w:val="000F089B"/>
    <w:rsid w:val="000F0CC5"/>
    <w:rsid w:val="000F0D82"/>
    <w:rsid w:val="000F1048"/>
    <w:rsid w:val="000F17E6"/>
    <w:rsid w:val="000F20D1"/>
    <w:rsid w:val="000F25AC"/>
    <w:rsid w:val="000F2864"/>
    <w:rsid w:val="000F28C3"/>
    <w:rsid w:val="000F34CA"/>
    <w:rsid w:val="000F3F43"/>
    <w:rsid w:val="000F452F"/>
    <w:rsid w:val="000F4850"/>
    <w:rsid w:val="000F5305"/>
    <w:rsid w:val="000F644E"/>
    <w:rsid w:val="000F672C"/>
    <w:rsid w:val="000F6A61"/>
    <w:rsid w:val="000F6FAA"/>
    <w:rsid w:val="000F71AC"/>
    <w:rsid w:val="001008CC"/>
    <w:rsid w:val="0010160E"/>
    <w:rsid w:val="00101E66"/>
    <w:rsid w:val="00102559"/>
    <w:rsid w:val="00102D60"/>
    <w:rsid w:val="00102DFD"/>
    <w:rsid w:val="00103672"/>
    <w:rsid w:val="00103AC3"/>
    <w:rsid w:val="00103CAC"/>
    <w:rsid w:val="00103F51"/>
    <w:rsid w:val="0010418D"/>
    <w:rsid w:val="00104550"/>
    <w:rsid w:val="00104F9D"/>
    <w:rsid w:val="001056C3"/>
    <w:rsid w:val="00105C0E"/>
    <w:rsid w:val="00105F34"/>
    <w:rsid w:val="00105FFC"/>
    <w:rsid w:val="00106C16"/>
    <w:rsid w:val="00106ED1"/>
    <w:rsid w:val="001070AC"/>
    <w:rsid w:val="00107500"/>
    <w:rsid w:val="001076FA"/>
    <w:rsid w:val="001079D3"/>
    <w:rsid w:val="00107EE6"/>
    <w:rsid w:val="0011003A"/>
    <w:rsid w:val="00111E64"/>
    <w:rsid w:val="001125CE"/>
    <w:rsid w:val="00113431"/>
    <w:rsid w:val="00113930"/>
    <w:rsid w:val="00114B40"/>
    <w:rsid w:val="001150B2"/>
    <w:rsid w:val="00115104"/>
    <w:rsid w:val="0011596C"/>
    <w:rsid w:val="0011695E"/>
    <w:rsid w:val="00116F50"/>
    <w:rsid w:val="00117348"/>
    <w:rsid w:val="00117415"/>
    <w:rsid w:val="00117BD4"/>
    <w:rsid w:val="0012066E"/>
    <w:rsid w:val="0012087F"/>
    <w:rsid w:val="001218DC"/>
    <w:rsid w:val="00121C9F"/>
    <w:rsid w:val="00121EB0"/>
    <w:rsid w:val="0012263A"/>
    <w:rsid w:val="00122919"/>
    <w:rsid w:val="00122B27"/>
    <w:rsid w:val="00122EEB"/>
    <w:rsid w:val="0012328A"/>
    <w:rsid w:val="0012423F"/>
    <w:rsid w:val="00124942"/>
    <w:rsid w:val="00124CAB"/>
    <w:rsid w:val="00125A6C"/>
    <w:rsid w:val="00125AF1"/>
    <w:rsid w:val="00125F1E"/>
    <w:rsid w:val="0012647C"/>
    <w:rsid w:val="0012650B"/>
    <w:rsid w:val="00126FEC"/>
    <w:rsid w:val="001275FE"/>
    <w:rsid w:val="00127D79"/>
    <w:rsid w:val="00130FD4"/>
    <w:rsid w:val="0013133F"/>
    <w:rsid w:val="00132106"/>
    <w:rsid w:val="00132933"/>
    <w:rsid w:val="00132C06"/>
    <w:rsid w:val="00132CDE"/>
    <w:rsid w:val="00133D00"/>
    <w:rsid w:val="00134586"/>
    <w:rsid w:val="001350AD"/>
    <w:rsid w:val="00135DF5"/>
    <w:rsid w:val="0013666E"/>
    <w:rsid w:val="001371FC"/>
    <w:rsid w:val="0013726C"/>
    <w:rsid w:val="001403FC"/>
    <w:rsid w:val="00140450"/>
    <w:rsid w:val="00140C7C"/>
    <w:rsid w:val="00141316"/>
    <w:rsid w:val="00141EEC"/>
    <w:rsid w:val="001423EB"/>
    <w:rsid w:val="0014289D"/>
    <w:rsid w:val="001429CF"/>
    <w:rsid w:val="0014334A"/>
    <w:rsid w:val="00143B38"/>
    <w:rsid w:val="0014488A"/>
    <w:rsid w:val="001449DA"/>
    <w:rsid w:val="0014512B"/>
    <w:rsid w:val="00145508"/>
    <w:rsid w:val="001457BD"/>
    <w:rsid w:val="00145B18"/>
    <w:rsid w:val="00147272"/>
    <w:rsid w:val="001476BD"/>
    <w:rsid w:val="0014771C"/>
    <w:rsid w:val="00147ED4"/>
    <w:rsid w:val="00150159"/>
    <w:rsid w:val="0015065A"/>
    <w:rsid w:val="0015103E"/>
    <w:rsid w:val="0015218C"/>
    <w:rsid w:val="00152DB4"/>
    <w:rsid w:val="00152E0B"/>
    <w:rsid w:val="00154269"/>
    <w:rsid w:val="00154C4C"/>
    <w:rsid w:val="001551FA"/>
    <w:rsid w:val="0015680E"/>
    <w:rsid w:val="00157D1B"/>
    <w:rsid w:val="00160016"/>
    <w:rsid w:val="0016028D"/>
    <w:rsid w:val="00160DF7"/>
    <w:rsid w:val="00160ECD"/>
    <w:rsid w:val="0016146C"/>
    <w:rsid w:val="00161617"/>
    <w:rsid w:val="00161E2D"/>
    <w:rsid w:val="00162127"/>
    <w:rsid w:val="001621FD"/>
    <w:rsid w:val="00162731"/>
    <w:rsid w:val="00162C11"/>
    <w:rsid w:val="0016331B"/>
    <w:rsid w:val="001636DF"/>
    <w:rsid w:val="00163AC9"/>
    <w:rsid w:val="00163B02"/>
    <w:rsid w:val="001646BD"/>
    <w:rsid w:val="00164A4C"/>
    <w:rsid w:val="00164BEA"/>
    <w:rsid w:val="00164BF6"/>
    <w:rsid w:val="0016534B"/>
    <w:rsid w:val="001655C7"/>
    <w:rsid w:val="00167373"/>
    <w:rsid w:val="00167B18"/>
    <w:rsid w:val="00167E01"/>
    <w:rsid w:val="00171220"/>
    <w:rsid w:val="00171299"/>
    <w:rsid w:val="001713DC"/>
    <w:rsid w:val="00171C0B"/>
    <w:rsid w:val="001723B3"/>
    <w:rsid w:val="0017266F"/>
    <w:rsid w:val="001736CB"/>
    <w:rsid w:val="00173902"/>
    <w:rsid w:val="00173B80"/>
    <w:rsid w:val="00173BD3"/>
    <w:rsid w:val="00173BF9"/>
    <w:rsid w:val="0017439F"/>
    <w:rsid w:val="001744D4"/>
    <w:rsid w:val="00174D2F"/>
    <w:rsid w:val="001759C7"/>
    <w:rsid w:val="00176660"/>
    <w:rsid w:val="001808B1"/>
    <w:rsid w:val="00180A79"/>
    <w:rsid w:val="00181C2C"/>
    <w:rsid w:val="001831B6"/>
    <w:rsid w:val="00183316"/>
    <w:rsid w:val="00183647"/>
    <w:rsid w:val="00183899"/>
    <w:rsid w:val="00183E30"/>
    <w:rsid w:val="00183EAB"/>
    <w:rsid w:val="001850C0"/>
    <w:rsid w:val="00185CA6"/>
    <w:rsid w:val="00185F68"/>
    <w:rsid w:val="001864F3"/>
    <w:rsid w:val="00186775"/>
    <w:rsid w:val="00187857"/>
    <w:rsid w:val="00190C00"/>
    <w:rsid w:val="00190E4E"/>
    <w:rsid w:val="00192487"/>
    <w:rsid w:val="00192B39"/>
    <w:rsid w:val="00193784"/>
    <w:rsid w:val="00193CB8"/>
    <w:rsid w:val="001958A1"/>
    <w:rsid w:val="00195B92"/>
    <w:rsid w:val="0019680D"/>
    <w:rsid w:val="00196B26"/>
    <w:rsid w:val="001A0203"/>
    <w:rsid w:val="001A06B7"/>
    <w:rsid w:val="001A0733"/>
    <w:rsid w:val="001A18CE"/>
    <w:rsid w:val="001A1948"/>
    <w:rsid w:val="001A2924"/>
    <w:rsid w:val="001A2DDE"/>
    <w:rsid w:val="001A2EFC"/>
    <w:rsid w:val="001A3961"/>
    <w:rsid w:val="001A3E09"/>
    <w:rsid w:val="001A4354"/>
    <w:rsid w:val="001A4B18"/>
    <w:rsid w:val="001A60F6"/>
    <w:rsid w:val="001A644B"/>
    <w:rsid w:val="001A686C"/>
    <w:rsid w:val="001A693B"/>
    <w:rsid w:val="001A6CC1"/>
    <w:rsid w:val="001A6E09"/>
    <w:rsid w:val="001B03D3"/>
    <w:rsid w:val="001B0409"/>
    <w:rsid w:val="001B0CAF"/>
    <w:rsid w:val="001B1AA0"/>
    <w:rsid w:val="001B1C11"/>
    <w:rsid w:val="001B1DF3"/>
    <w:rsid w:val="001B1E75"/>
    <w:rsid w:val="001B23A7"/>
    <w:rsid w:val="001B2537"/>
    <w:rsid w:val="001B2840"/>
    <w:rsid w:val="001B28AE"/>
    <w:rsid w:val="001B3A7B"/>
    <w:rsid w:val="001B3B0F"/>
    <w:rsid w:val="001B3D1A"/>
    <w:rsid w:val="001B4721"/>
    <w:rsid w:val="001B4A1D"/>
    <w:rsid w:val="001B503B"/>
    <w:rsid w:val="001B6B24"/>
    <w:rsid w:val="001B7706"/>
    <w:rsid w:val="001C01A0"/>
    <w:rsid w:val="001C0811"/>
    <w:rsid w:val="001C1276"/>
    <w:rsid w:val="001C15AB"/>
    <w:rsid w:val="001C15D7"/>
    <w:rsid w:val="001C16F3"/>
    <w:rsid w:val="001C1CBC"/>
    <w:rsid w:val="001C1D90"/>
    <w:rsid w:val="001C1D9C"/>
    <w:rsid w:val="001C2E2E"/>
    <w:rsid w:val="001C4421"/>
    <w:rsid w:val="001C49CE"/>
    <w:rsid w:val="001C6FE6"/>
    <w:rsid w:val="001C740C"/>
    <w:rsid w:val="001C7C2B"/>
    <w:rsid w:val="001C7CF5"/>
    <w:rsid w:val="001C7D46"/>
    <w:rsid w:val="001D0476"/>
    <w:rsid w:val="001D0A22"/>
    <w:rsid w:val="001D108C"/>
    <w:rsid w:val="001D1139"/>
    <w:rsid w:val="001D19F1"/>
    <w:rsid w:val="001D274C"/>
    <w:rsid w:val="001D328A"/>
    <w:rsid w:val="001D34C3"/>
    <w:rsid w:val="001D420B"/>
    <w:rsid w:val="001D457B"/>
    <w:rsid w:val="001D53BB"/>
    <w:rsid w:val="001D54BF"/>
    <w:rsid w:val="001D5B69"/>
    <w:rsid w:val="001D5D47"/>
    <w:rsid w:val="001D62FE"/>
    <w:rsid w:val="001D6C97"/>
    <w:rsid w:val="001D722B"/>
    <w:rsid w:val="001E0BC2"/>
    <w:rsid w:val="001E0BCB"/>
    <w:rsid w:val="001E13C9"/>
    <w:rsid w:val="001E15F1"/>
    <w:rsid w:val="001E1B29"/>
    <w:rsid w:val="001E261C"/>
    <w:rsid w:val="001E30C8"/>
    <w:rsid w:val="001E3197"/>
    <w:rsid w:val="001E35FB"/>
    <w:rsid w:val="001E37AF"/>
    <w:rsid w:val="001E4012"/>
    <w:rsid w:val="001E4AB3"/>
    <w:rsid w:val="001E5CAE"/>
    <w:rsid w:val="001E6899"/>
    <w:rsid w:val="001E756E"/>
    <w:rsid w:val="001E787C"/>
    <w:rsid w:val="001E799B"/>
    <w:rsid w:val="001E7E8E"/>
    <w:rsid w:val="001F0785"/>
    <w:rsid w:val="001F10BF"/>
    <w:rsid w:val="001F1507"/>
    <w:rsid w:val="001F416D"/>
    <w:rsid w:val="001F5798"/>
    <w:rsid w:val="001F5F7D"/>
    <w:rsid w:val="001F65A9"/>
    <w:rsid w:val="001F754D"/>
    <w:rsid w:val="001F78EA"/>
    <w:rsid w:val="002004C1"/>
    <w:rsid w:val="002005C9"/>
    <w:rsid w:val="00200923"/>
    <w:rsid w:val="00201555"/>
    <w:rsid w:val="002017E1"/>
    <w:rsid w:val="002018AF"/>
    <w:rsid w:val="002019F5"/>
    <w:rsid w:val="00201A75"/>
    <w:rsid w:val="002023B0"/>
    <w:rsid w:val="00202BC8"/>
    <w:rsid w:val="00203FCE"/>
    <w:rsid w:val="002050E1"/>
    <w:rsid w:val="00206216"/>
    <w:rsid w:val="00206271"/>
    <w:rsid w:val="002062C5"/>
    <w:rsid w:val="00206579"/>
    <w:rsid w:val="00206735"/>
    <w:rsid w:val="00206F67"/>
    <w:rsid w:val="00206F7E"/>
    <w:rsid w:val="002075D0"/>
    <w:rsid w:val="002079A6"/>
    <w:rsid w:val="00207FC9"/>
    <w:rsid w:val="00210353"/>
    <w:rsid w:val="002103B0"/>
    <w:rsid w:val="00210C24"/>
    <w:rsid w:val="00212D93"/>
    <w:rsid w:val="002134DD"/>
    <w:rsid w:val="0021372A"/>
    <w:rsid w:val="00213DCF"/>
    <w:rsid w:val="002146ED"/>
    <w:rsid w:val="00215204"/>
    <w:rsid w:val="00215D82"/>
    <w:rsid w:val="002168FF"/>
    <w:rsid w:val="00216ACE"/>
    <w:rsid w:val="00216B66"/>
    <w:rsid w:val="00220826"/>
    <w:rsid w:val="00220D09"/>
    <w:rsid w:val="00221010"/>
    <w:rsid w:val="00222466"/>
    <w:rsid w:val="0022274E"/>
    <w:rsid w:val="00222C2A"/>
    <w:rsid w:val="002231B2"/>
    <w:rsid w:val="002236BB"/>
    <w:rsid w:val="00223988"/>
    <w:rsid w:val="0022414A"/>
    <w:rsid w:val="00224ABE"/>
    <w:rsid w:val="00224E30"/>
    <w:rsid w:val="00225336"/>
    <w:rsid w:val="0022540C"/>
    <w:rsid w:val="00225E01"/>
    <w:rsid w:val="00226F75"/>
    <w:rsid w:val="002271F9"/>
    <w:rsid w:val="002275E5"/>
    <w:rsid w:val="0023008A"/>
    <w:rsid w:val="00230212"/>
    <w:rsid w:val="00230BC5"/>
    <w:rsid w:val="002323B1"/>
    <w:rsid w:val="002329F4"/>
    <w:rsid w:val="00232B2E"/>
    <w:rsid w:val="00233550"/>
    <w:rsid w:val="0023359E"/>
    <w:rsid w:val="00234905"/>
    <w:rsid w:val="002352D0"/>
    <w:rsid w:val="00235B59"/>
    <w:rsid w:val="00235BFB"/>
    <w:rsid w:val="00235C78"/>
    <w:rsid w:val="00235F54"/>
    <w:rsid w:val="0023604C"/>
    <w:rsid w:val="002363D4"/>
    <w:rsid w:val="00236A8F"/>
    <w:rsid w:val="00236C3A"/>
    <w:rsid w:val="00236E56"/>
    <w:rsid w:val="0023775E"/>
    <w:rsid w:val="002378AC"/>
    <w:rsid w:val="0024128D"/>
    <w:rsid w:val="002426FB"/>
    <w:rsid w:val="00242838"/>
    <w:rsid w:val="0024382E"/>
    <w:rsid w:val="00243C57"/>
    <w:rsid w:val="002446FB"/>
    <w:rsid w:val="00244901"/>
    <w:rsid w:val="00244C53"/>
    <w:rsid w:val="00244E0E"/>
    <w:rsid w:val="00244E22"/>
    <w:rsid w:val="0024519D"/>
    <w:rsid w:val="0024624F"/>
    <w:rsid w:val="00246290"/>
    <w:rsid w:val="00246D04"/>
    <w:rsid w:val="00246D2E"/>
    <w:rsid w:val="002472D2"/>
    <w:rsid w:val="002505A7"/>
    <w:rsid w:val="00250913"/>
    <w:rsid w:val="00251911"/>
    <w:rsid w:val="00251CAE"/>
    <w:rsid w:val="00251F16"/>
    <w:rsid w:val="00252C8C"/>
    <w:rsid w:val="00253D36"/>
    <w:rsid w:val="00254234"/>
    <w:rsid w:val="00254552"/>
    <w:rsid w:val="002554DF"/>
    <w:rsid w:val="0025555B"/>
    <w:rsid w:val="00255F43"/>
    <w:rsid w:val="00256786"/>
    <w:rsid w:val="00256971"/>
    <w:rsid w:val="00256E0B"/>
    <w:rsid w:val="00256F74"/>
    <w:rsid w:val="002601B3"/>
    <w:rsid w:val="00260452"/>
    <w:rsid w:val="002608E2"/>
    <w:rsid w:val="0026196E"/>
    <w:rsid w:val="00262184"/>
    <w:rsid w:val="002621BA"/>
    <w:rsid w:val="00262730"/>
    <w:rsid w:val="00262A8C"/>
    <w:rsid w:val="00264A64"/>
    <w:rsid w:val="00264F61"/>
    <w:rsid w:val="002650E6"/>
    <w:rsid w:val="002653F6"/>
    <w:rsid w:val="0026663B"/>
    <w:rsid w:val="00266A1C"/>
    <w:rsid w:val="00266D2A"/>
    <w:rsid w:val="002670F4"/>
    <w:rsid w:val="00267497"/>
    <w:rsid w:val="00267BB7"/>
    <w:rsid w:val="00270185"/>
    <w:rsid w:val="00270510"/>
    <w:rsid w:val="00270A53"/>
    <w:rsid w:val="00271326"/>
    <w:rsid w:val="00271E01"/>
    <w:rsid w:val="00272192"/>
    <w:rsid w:val="00272561"/>
    <w:rsid w:val="00272689"/>
    <w:rsid w:val="00273E22"/>
    <w:rsid w:val="002743B0"/>
    <w:rsid w:val="0027469D"/>
    <w:rsid w:val="00274802"/>
    <w:rsid w:val="002749C3"/>
    <w:rsid w:val="00274A90"/>
    <w:rsid w:val="00275379"/>
    <w:rsid w:val="0027554F"/>
    <w:rsid w:val="0027784B"/>
    <w:rsid w:val="00277A59"/>
    <w:rsid w:val="00277AEC"/>
    <w:rsid w:val="00280215"/>
    <w:rsid w:val="002802E5"/>
    <w:rsid w:val="00280874"/>
    <w:rsid w:val="002810AA"/>
    <w:rsid w:val="002811AC"/>
    <w:rsid w:val="00282050"/>
    <w:rsid w:val="002820EB"/>
    <w:rsid w:val="002830FD"/>
    <w:rsid w:val="002838BD"/>
    <w:rsid w:val="0028396E"/>
    <w:rsid w:val="00284DBC"/>
    <w:rsid w:val="00284FB7"/>
    <w:rsid w:val="00285D46"/>
    <w:rsid w:val="00285EAF"/>
    <w:rsid w:val="00285FDB"/>
    <w:rsid w:val="002868CF"/>
    <w:rsid w:val="00287DE9"/>
    <w:rsid w:val="0029028A"/>
    <w:rsid w:val="00290A99"/>
    <w:rsid w:val="00290DF1"/>
    <w:rsid w:val="002910F2"/>
    <w:rsid w:val="00291691"/>
    <w:rsid w:val="002916BB"/>
    <w:rsid w:val="00291929"/>
    <w:rsid w:val="00292373"/>
    <w:rsid w:val="00292741"/>
    <w:rsid w:val="0029275F"/>
    <w:rsid w:val="002930F2"/>
    <w:rsid w:val="002933AB"/>
    <w:rsid w:val="0029380C"/>
    <w:rsid w:val="00293B61"/>
    <w:rsid w:val="00294CD1"/>
    <w:rsid w:val="0029590A"/>
    <w:rsid w:val="002959E5"/>
    <w:rsid w:val="00296250"/>
    <w:rsid w:val="00296A21"/>
    <w:rsid w:val="002A076C"/>
    <w:rsid w:val="002A0E8F"/>
    <w:rsid w:val="002A0F45"/>
    <w:rsid w:val="002A10E7"/>
    <w:rsid w:val="002A3FF0"/>
    <w:rsid w:val="002A549C"/>
    <w:rsid w:val="002A6F41"/>
    <w:rsid w:val="002A73D3"/>
    <w:rsid w:val="002A74F5"/>
    <w:rsid w:val="002A762E"/>
    <w:rsid w:val="002B0061"/>
    <w:rsid w:val="002B161C"/>
    <w:rsid w:val="002B2524"/>
    <w:rsid w:val="002B2A62"/>
    <w:rsid w:val="002B3246"/>
    <w:rsid w:val="002B36C4"/>
    <w:rsid w:val="002B3976"/>
    <w:rsid w:val="002B3F75"/>
    <w:rsid w:val="002B52DD"/>
    <w:rsid w:val="002B62FB"/>
    <w:rsid w:val="002B6482"/>
    <w:rsid w:val="002B6A2B"/>
    <w:rsid w:val="002B6FC6"/>
    <w:rsid w:val="002B7136"/>
    <w:rsid w:val="002C022A"/>
    <w:rsid w:val="002C043A"/>
    <w:rsid w:val="002C0B4F"/>
    <w:rsid w:val="002C0C77"/>
    <w:rsid w:val="002C0FD1"/>
    <w:rsid w:val="002C11E8"/>
    <w:rsid w:val="002C12CB"/>
    <w:rsid w:val="002C134F"/>
    <w:rsid w:val="002C1378"/>
    <w:rsid w:val="002C238D"/>
    <w:rsid w:val="002C3032"/>
    <w:rsid w:val="002C33DF"/>
    <w:rsid w:val="002C3D55"/>
    <w:rsid w:val="002C438E"/>
    <w:rsid w:val="002C4A16"/>
    <w:rsid w:val="002C5669"/>
    <w:rsid w:val="002C5A2B"/>
    <w:rsid w:val="002C5A8E"/>
    <w:rsid w:val="002C5DA1"/>
    <w:rsid w:val="002C5DC2"/>
    <w:rsid w:val="002C5E3D"/>
    <w:rsid w:val="002C6168"/>
    <w:rsid w:val="002C6655"/>
    <w:rsid w:val="002C73AF"/>
    <w:rsid w:val="002C7602"/>
    <w:rsid w:val="002D0E9F"/>
    <w:rsid w:val="002D14EF"/>
    <w:rsid w:val="002D1BDD"/>
    <w:rsid w:val="002D2F57"/>
    <w:rsid w:val="002D338E"/>
    <w:rsid w:val="002D3587"/>
    <w:rsid w:val="002D3B5F"/>
    <w:rsid w:val="002D3D07"/>
    <w:rsid w:val="002D4103"/>
    <w:rsid w:val="002D4595"/>
    <w:rsid w:val="002D4B2A"/>
    <w:rsid w:val="002D55CA"/>
    <w:rsid w:val="002D5680"/>
    <w:rsid w:val="002D6E6D"/>
    <w:rsid w:val="002D71D5"/>
    <w:rsid w:val="002D745E"/>
    <w:rsid w:val="002D7DE2"/>
    <w:rsid w:val="002E051D"/>
    <w:rsid w:val="002E058E"/>
    <w:rsid w:val="002E061B"/>
    <w:rsid w:val="002E0AF1"/>
    <w:rsid w:val="002E1103"/>
    <w:rsid w:val="002E1542"/>
    <w:rsid w:val="002E243C"/>
    <w:rsid w:val="002E271C"/>
    <w:rsid w:val="002E32B2"/>
    <w:rsid w:val="002E3EE3"/>
    <w:rsid w:val="002E435E"/>
    <w:rsid w:val="002E6218"/>
    <w:rsid w:val="002E6234"/>
    <w:rsid w:val="002E6DD2"/>
    <w:rsid w:val="002E7852"/>
    <w:rsid w:val="002F00CC"/>
    <w:rsid w:val="002F0F8A"/>
    <w:rsid w:val="002F25C1"/>
    <w:rsid w:val="002F25EA"/>
    <w:rsid w:val="002F27AE"/>
    <w:rsid w:val="002F30A9"/>
    <w:rsid w:val="002F3254"/>
    <w:rsid w:val="002F32F6"/>
    <w:rsid w:val="002F416A"/>
    <w:rsid w:val="002F4761"/>
    <w:rsid w:val="002F4A6F"/>
    <w:rsid w:val="002F4D81"/>
    <w:rsid w:val="002F512F"/>
    <w:rsid w:val="002F6ABB"/>
    <w:rsid w:val="002F6B69"/>
    <w:rsid w:val="002F7318"/>
    <w:rsid w:val="002F7519"/>
    <w:rsid w:val="002F7686"/>
    <w:rsid w:val="002F7A90"/>
    <w:rsid w:val="003000E2"/>
    <w:rsid w:val="0030023B"/>
    <w:rsid w:val="00300B6C"/>
    <w:rsid w:val="00300DDE"/>
    <w:rsid w:val="0030145A"/>
    <w:rsid w:val="00302276"/>
    <w:rsid w:val="003024A7"/>
    <w:rsid w:val="00302AFE"/>
    <w:rsid w:val="00302BC7"/>
    <w:rsid w:val="00302F35"/>
    <w:rsid w:val="0030322E"/>
    <w:rsid w:val="003033AA"/>
    <w:rsid w:val="00303628"/>
    <w:rsid w:val="0030509B"/>
    <w:rsid w:val="003067E9"/>
    <w:rsid w:val="003069BA"/>
    <w:rsid w:val="003069CB"/>
    <w:rsid w:val="00306C20"/>
    <w:rsid w:val="003077A3"/>
    <w:rsid w:val="00307C63"/>
    <w:rsid w:val="00310163"/>
    <w:rsid w:val="00310CDA"/>
    <w:rsid w:val="0031105F"/>
    <w:rsid w:val="00311116"/>
    <w:rsid w:val="003117EC"/>
    <w:rsid w:val="00311EF6"/>
    <w:rsid w:val="00313846"/>
    <w:rsid w:val="003149EE"/>
    <w:rsid w:val="00314DFA"/>
    <w:rsid w:val="00316B82"/>
    <w:rsid w:val="00316C23"/>
    <w:rsid w:val="00317AB8"/>
    <w:rsid w:val="00320E83"/>
    <w:rsid w:val="00321A48"/>
    <w:rsid w:val="00322659"/>
    <w:rsid w:val="00322F0D"/>
    <w:rsid w:val="003238DC"/>
    <w:rsid w:val="00324A01"/>
    <w:rsid w:val="00324BB6"/>
    <w:rsid w:val="00324C11"/>
    <w:rsid w:val="00324EE1"/>
    <w:rsid w:val="003250F5"/>
    <w:rsid w:val="00325DFB"/>
    <w:rsid w:val="003267FA"/>
    <w:rsid w:val="003268B8"/>
    <w:rsid w:val="003268F0"/>
    <w:rsid w:val="00326F9F"/>
    <w:rsid w:val="00327716"/>
    <w:rsid w:val="00327AC5"/>
    <w:rsid w:val="00327CB4"/>
    <w:rsid w:val="00330370"/>
    <w:rsid w:val="00330D99"/>
    <w:rsid w:val="003310B6"/>
    <w:rsid w:val="00331EB6"/>
    <w:rsid w:val="00332194"/>
    <w:rsid w:val="003333E4"/>
    <w:rsid w:val="00333B49"/>
    <w:rsid w:val="003364BC"/>
    <w:rsid w:val="003367D8"/>
    <w:rsid w:val="00337204"/>
    <w:rsid w:val="00337697"/>
    <w:rsid w:val="00337D9A"/>
    <w:rsid w:val="00337FCC"/>
    <w:rsid w:val="00340533"/>
    <w:rsid w:val="0034065E"/>
    <w:rsid w:val="00341341"/>
    <w:rsid w:val="003413CD"/>
    <w:rsid w:val="0034397C"/>
    <w:rsid w:val="00344D24"/>
    <w:rsid w:val="00344D25"/>
    <w:rsid w:val="00344DCF"/>
    <w:rsid w:val="003453EB"/>
    <w:rsid w:val="003453F2"/>
    <w:rsid w:val="00345747"/>
    <w:rsid w:val="00345DC8"/>
    <w:rsid w:val="003464FC"/>
    <w:rsid w:val="00346C9A"/>
    <w:rsid w:val="00346F6A"/>
    <w:rsid w:val="00347E47"/>
    <w:rsid w:val="00350259"/>
    <w:rsid w:val="003510EE"/>
    <w:rsid w:val="00351345"/>
    <w:rsid w:val="00351D38"/>
    <w:rsid w:val="00352377"/>
    <w:rsid w:val="003529C7"/>
    <w:rsid w:val="00352BC9"/>
    <w:rsid w:val="00353098"/>
    <w:rsid w:val="003532A7"/>
    <w:rsid w:val="00353576"/>
    <w:rsid w:val="00354106"/>
    <w:rsid w:val="00354130"/>
    <w:rsid w:val="00354247"/>
    <w:rsid w:val="0035499F"/>
    <w:rsid w:val="003554A5"/>
    <w:rsid w:val="00355FAC"/>
    <w:rsid w:val="00356401"/>
    <w:rsid w:val="0035653C"/>
    <w:rsid w:val="0035682F"/>
    <w:rsid w:val="00356890"/>
    <w:rsid w:val="00360760"/>
    <w:rsid w:val="00360844"/>
    <w:rsid w:val="00360F64"/>
    <w:rsid w:val="003610CA"/>
    <w:rsid w:val="003618F5"/>
    <w:rsid w:val="003621E0"/>
    <w:rsid w:val="003642D9"/>
    <w:rsid w:val="003644F7"/>
    <w:rsid w:val="003646BA"/>
    <w:rsid w:val="00365765"/>
    <w:rsid w:val="003657D7"/>
    <w:rsid w:val="00366F2C"/>
    <w:rsid w:val="00367024"/>
    <w:rsid w:val="00367106"/>
    <w:rsid w:val="003679B0"/>
    <w:rsid w:val="00367CA3"/>
    <w:rsid w:val="00367D21"/>
    <w:rsid w:val="0037094B"/>
    <w:rsid w:val="00370E20"/>
    <w:rsid w:val="00371197"/>
    <w:rsid w:val="003713B0"/>
    <w:rsid w:val="00371588"/>
    <w:rsid w:val="0037161F"/>
    <w:rsid w:val="003717F7"/>
    <w:rsid w:val="00371856"/>
    <w:rsid w:val="0037189A"/>
    <w:rsid w:val="00371EF7"/>
    <w:rsid w:val="00372269"/>
    <w:rsid w:val="003723F7"/>
    <w:rsid w:val="003726AF"/>
    <w:rsid w:val="00373A44"/>
    <w:rsid w:val="00373BA9"/>
    <w:rsid w:val="003746E3"/>
    <w:rsid w:val="00374F9D"/>
    <w:rsid w:val="003774D1"/>
    <w:rsid w:val="00380A7E"/>
    <w:rsid w:val="00380E84"/>
    <w:rsid w:val="00381273"/>
    <w:rsid w:val="0038138B"/>
    <w:rsid w:val="0038166D"/>
    <w:rsid w:val="00381FA8"/>
    <w:rsid w:val="00382252"/>
    <w:rsid w:val="00382465"/>
    <w:rsid w:val="00382655"/>
    <w:rsid w:val="00383589"/>
    <w:rsid w:val="00383C8A"/>
    <w:rsid w:val="0038406C"/>
    <w:rsid w:val="003844AB"/>
    <w:rsid w:val="0038503E"/>
    <w:rsid w:val="00385088"/>
    <w:rsid w:val="003855EE"/>
    <w:rsid w:val="00385AE9"/>
    <w:rsid w:val="00386614"/>
    <w:rsid w:val="003875AC"/>
    <w:rsid w:val="00390E98"/>
    <w:rsid w:val="0039120E"/>
    <w:rsid w:val="00392BA5"/>
    <w:rsid w:val="0039350E"/>
    <w:rsid w:val="00394C33"/>
    <w:rsid w:val="00395C72"/>
    <w:rsid w:val="0039634F"/>
    <w:rsid w:val="003968E6"/>
    <w:rsid w:val="00396FDC"/>
    <w:rsid w:val="0039749F"/>
    <w:rsid w:val="003979EC"/>
    <w:rsid w:val="003A00C0"/>
    <w:rsid w:val="003A06A3"/>
    <w:rsid w:val="003A0998"/>
    <w:rsid w:val="003A0A9E"/>
    <w:rsid w:val="003A0C33"/>
    <w:rsid w:val="003A1241"/>
    <w:rsid w:val="003A1ADE"/>
    <w:rsid w:val="003A29DE"/>
    <w:rsid w:val="003A2D67"/>
    <w:rsid w:val="003A30AC"/>
    <w:rsid w:val="003A31BD"/>
    <w:rsid w:val="003A3BC1"/>
    <w:rsid w:val="003A3ECC"/>
    <w:rsid w:val="003A40A5"/>
    <w:rsid w:val="003A4D32"/>
    <w:rsid w:val="003A600F"/>
    <w:rsid w:val="003A6F70"/>
    <w:rsid w:val="003B0C74"/>
    <w:rsid w:val="003B206D"/>
    <w:rsid w:val="003B2673"/>
    <w:rsid w:val="003B2B1A"/>
    <w:rsid w:val="003B324D"/>
    <w:rsid w:val="003B476C"/>
    <w:rsid w:val="003B5393"/>
    <w:rsid w:val="003B5681"/>
    <w:rsid w:val="003B6426"/>
    <w:rsid w:val="003B662F"/>
    <w:rsid w:val="003B66EE"/>
    <w:rsid w:val="003B7498"/>
    <w:rsid w:val="003C0026"/>
    <w:rsid w:val="003C01C1"/>
    <w:rsid w:val="003C0F71"/>
    <w:rsid w:val="003C1FB7"/>
    <w:rsid w:val="003C250D"/>
    <w:rsid w:val="003C30AF"/>
    <w:rsid w:val="003C32AE"/>
    <w:rsid w:val="003C340E"/>
    <w:rsid w:val="003C3E6B"/>
    <w:rsid w:val="003C437F"/>
    <w:rsid w:val="003C4720"/>
    <w:rsid w:val="003C4CA1"/>
    <w:rsid w:val="003C4FDE"/>
    <w:rsid w:val="003C5577"/>
    <w:rsid w:val="003C5E18"/>
    <w:rsid w:val="003C5F22"/>
    <w:rsid w:val="003C6D0D"/>
    <w:rsid w:val="003C7501"/>
    <w:rsid w:val="003C78EB"/>
    <w:rsid w:val="003D0815"/>
    <w:rsid w:val="003D0A77"/>
    <w:rsid w:val="003D1133"/>
    <w:rsid w:val="003D1CDC"/>
    <w:rsid w:val="003D3A29"/>
    <w:rsid w:val="003D3D4C"/>
    <w:rsid w:val="003D5950"/>
    <w:rsid w:val="003D59BA"/>
    <w:rsid w:val="003D5AEE"/>
    <w:rsid w:val="003D5E06"/>
    <w:rsid w:val="003D6062"/>
    <w:rsid w:val="003D6554"/>
    <w:rsid w:val="003E0537"/>
    <w:rsid w:val="003E1CA4"/>
    <w:rsid w:val="003E2920"/>
    <w:rsid w:val="003E2CE9"/>
    <w:rsid w:val="003E3BC4"/>
    <w:rsid w:val="003E3F88"/>
    <w:rsid w:val="003E3FF7"/>
    <w:rsid w:val="003E4B40"/>
    <w:rsid w:val="003E4F56"/>
    <w:rsid w:val="003E4F85"/>
    <w:rsid w:val="003E5113"/>
    <w:rsid w:val="003E57ED"/>
    <w:rsid w:val="003E59D6"/>
    <w:rsid w:val="003E5BB8"/>
    <w:rsid w:val="003E5EC0"/>
    <w:rsid w:val="003E6111"/>
    <w:rsid w:val="003E650E"/>
    <w:rsid w:val="003E6A0A"/>
    <w:rsid w:val="003E735D"/>
    <w:rsid w:val="003E772B"/>
    <w:rsid w:val="003E7C15"/>
    <w:rsid w:val="003F02F1"/>
    <w:rsid w:val="003F043D"/>
    <w:rsid w:val="003F0C8B"/>
    <w:rsid w:val="003F0DED"/>
    <w:rsid w:val="003F245D"/>
    <w:rsid w:val="003F271B"/>
    <w:rsid w:val="003F3817"/>
    <w:rsid w:val="003F3BE6"/>
    <w:rsid w:val="003F46DD"/>
    <w:rsid w:val="003F4AAB"/>
    <w:rsid w:val="003F53DE"/>
    <w:rsid w:val="003F594F"/>
    <w:rsid w:val="003F5DC4"/>
    <w:rsid w:val="003F653F"/>
    <w:rsid w:val="003F6B87"/>
    <w:rsid w:val="003F6DBC"/>
    <w:rsid w:val="003F6FB2"/>
    <w:rsid w:val="0040038D"/>
    <w:rsid w:val="004007E5"/>
    <w:rsid w:val="0040089C"/>
    <w:rsid w:val="004008CB"/>
    <w:rsid w:val="004012E7"/>
    <w:rsid w:val="00401C56"/>
    <w:rsid w:val="00402001"/>
    <w:rsid w:val="00403818"/>
    <w:rsid w:val="00403CC9"/>
    <w:rsid w:val="004043BB"/>
    <w:rsid w:val="00404697"/>
    <w:rsid w:val="004048B6"/>
    <w:rsid w:val="004048C9"/>
    <w:rsid w:val="00404C87"/>
    <w:rsid w:val="00405085"/>
    <w:rsid w:val="004058E1"/>
    <w:rsid w:val="004059BF"/>
    <w:rsid w:val="00405DEF"/>
    <w:rsid w:val="00405EFA"/>
    <w:rsid w:val="00406A46"/>
    <w:rsid w:val="0040731D"/>
    <w:rsid w:val="004101C0"/>
    <w:rsid w:val="00410DEE"/>
    <w:rsid w:val="00410EB9"/>
    <w:rsid w:val="00411A23"/>
    <w:rsid w:val="00411BA1"/>
    <w:rsid w:val="00413197"/>
    <w:rsid w:val="00413562"/>
    <w:rsid w:val="004137ED"/>
    <w:rsid w:val="00413C60"/>
    <w:rsid w:val="004142AA"/>
    <w:rsid w:val="00414760"/>
    <w:rsid w:val="004148E4"/>
    <w:rsid w:val="00415E63"/>
    <w:rsid w:val="0041668C"/>
    <w:rsid w:val="004168E3"/>
    <w:rsid w:val="00416A9B"/>
    <w:rsid w:val="00417548"/>
    <w:rsid w:val="00420556"/>
    <w:rsid w:val="00420599"/>
    <w:rsid w:val="00420CC3"/>
    <w:rsid w:val="00420E26"/>
    <w:rsid w:val="00421164"/>
    <w:rsid w:val="0042136C"/>
    <w:rsid w:val="00421F84"/>
    <w:rsid w:val="00422069"/>
    <w:rsid w:val="004239D2"/>
    <w:rsid w:val="00424EFA"/>
    <w:rsid w:val="004253D8"/>
    <w:rsid w:val="00426159"/>
    <w:rsid w:val="00426163"/>
    <w:rsid w:val="0042700B"/>
    <w:rsid w:val="00427B0D"/>
    <w:rsid w:val="00427FBB"/>
    <w:rsid w:val="00430C82"/>
    <w:rsid w:val="00431492"/>
    <w:rsid w:val="00431B6B"/>
    <w:rsid w:val="00431C07"/>
    <w:rsid w:val="00431FD2"/>
    <w:rsid w:val="0043323E"/>
    <w:rsid w:val="0043340B"/>
    <w:rsid w:val="0043376A"/>
    <w:rsid w:val="00433D86"/>
    <w:rsid w:val="00434185"/>
    <w:rsid w:val="0043483B"/>
    <w:rsid w:val="00434AC8"/>
    <w:rsid w:val="00434BD8"/>
    <w:rsid w:val="004350D5"/>
    <w:rsid w:val="00435100"/>
    <w:rsid w:val="00436E6E"/>
    <w:rsid w:val="00437104"/>
    <w:rsid w:val="00437904"/>
    <w:rsid w:val="00437FFC"/>
    <w:rsid w:val="00440787"/>
    <w:rsid w:val="00440BDB"/>
    <w:rsid w:val="00440D46"/>
    <w:rsid w:val="0044163A"/>
    <w:rsid w:val="00441AF2"/>
    <w:rsid w:val="00441EBD"/>
    <w:rsid w:val="00441F37"/>
    <w:rsid w:val="0044276C"/>
    <w:rsid w:val="00442BD9"/>
    <w:rsid w:val="004433B6"/>
    <w:rsid w:val="004433BD"/>
    <w:rsid w:val="0044369C"/>
    <w:rsid w:val="00443B13"/>
    <w:rsid w:val="00443B5A"/>
    <w:rsid w:val="00444DC5"/>
    <w:rsid w:val="00444E1E"/>
    <w:rsid w:val="004450E0"/>
    <w:rsid w:val="00445A64"/>
    <w:rsid w:val="00446189"/>
    <w:rsid w:val="004461FC"/>
    <w:rsid w:val="004465B5"/>
    <w:rsid w:val="00446DD9"/>
    <w:rsid w:val="004475F6"/>
    <w:rsid w:val="004478DA"/>
    <w:rsid w:val="00447AD5"/>
    <w:rsid w:val="00447AE7"/>
    <w:rsid w:val="00447CAA"/>
    <w:rsid w:val="004502A9"/>
    <w:rsid w:val="004504E2"/>
    <w:rsid w:val="00450B76"/>
    <w:rsid w:val="004526A9"/>
    <w:rsid w:val="004527A9"/>
    <w:rsid w:val="0045304B"/>
    <w:rsid w:val="00453567"/>
    <w:rsid w:val="0045369D"/>
    <w:rsid w:val="00454A79"/>
    <w:rsid w:val="00454EBD"/>
    <w:rsid w:val="00455D45"/>
    <w:rsid w:val="00455D82"/>
    <w:rsid w:val="004560C6"/>
    <w:rsid w:val="00456721"/>
    <w:rsid w:val="00456C7B"/>
    <w:rsid w:val="00456E8D"/>
    <w:rsid w:val="0045756D"/>
    <w:rsid w:val="00457578"/>
    <w:rsid w:val="00460902"/>
    <w:rsid w:val="0046093F"/>
    <w:rsid w:val="00460ED1"/>
    <w:rsid w:val="004611D6"/>
    <w:rsid w:val="0046127D"/>
    <w:rsid w:val="00461729"/>
    <w:rsid w:val="00461821"/>
    <w:rsid w:val="00461F9A"/>
    <w:rsid w:val="004625F8"/>
    <w:rsid w:val="004626C7"/>
    <w:rsid w:val="00463486"/>
    <w:rsid w:val="00463C73"/>
    <w:rsid w:val="00463E63"/>
    <w:rsid w:val="004654D4"/>
    <w:rsid w:val="0046573E"/>
    <w:rsid w:val="004659C5"/>
    <w:rsid w:val="00465C17"/>
    <w:rsid w:val="004667C4"/>
    <w:rsid w:val="00467288"/>
    <w:rsid w:val="00467801"/>
    <w:rsid w:val="004678A2"/>
    <w:rsid w:val="004679C1"/>
    <w:rsid w:val="004700C7"/>
    <w:rsid w:val="00470523"/>
    <w:rsid w:val="00470DDE"/>
    <w:rsid w:val="00470E17"/>
    <w:rsid w:val="00470FAF"/>
    <w:rsid w:val="004715EF"/>
    <w:rsid w:val="0047190A"/>
    <w:rsid w:val="0047193A"/>
    <w:rsid w:val="004722F3"/>
    <w:rsid w:val="00473811"/>
    <w:rsid w:val="00475159"/>
    <w:rsid w:val="0047558B"/>
    <w:rsid w:val="00476080"/>
    <w:rsid w:val="004760BF"/>
    <w:rsid w:val="00476161"/>
    <w:rsid w:val="00476A1C"/>
    <w:rsid w:val="00477644"/>
    <w:rsid w:val="004776FF"/>
    <w:rsid w:val="0047788D"/>
    <w:rsid w:val="004800E1"/>
    <w:rsid w:val="00480EC4"/>
    <w:rsid w:val="00481946"/>
    <w:rsid w:val="004819D8"/>
    <w:rsid w:val="00481EF2"/>
    <w:rsid w:val="0048254A"/>
    <w:rsid w:val="004832C3"/>
    <w:rsid w:val="00483B1A"/>
    <w:rsid w:val="00483D13"/>
    <w:rsid w:val="004841C4"/>
    <w:rsid w:val="00484CE6"/>
    <w:rsid w:val="00484CE7"/>
    <w:rsid w:val="00484DF6"/>
    <w:rsid w:val="0048500C"/>
    <w:rsid w:val="0048509B"/>
    <w:rsid w:val="00485F15"/>
    <w:rsid w:val="00486E62"/>
    <w:rsid w:val="004871D7"/>
    <w:rsid w:val="00487530"/>
    <w:rsid w:val="004879A1"/>
    <w:rsid w:val="00487F13"/>
    <w:rsid w:val="00490FFE"/>
    <w:rsid w:val="004910A4"/>
    <w:rsid w:val="004913AA"/>
    <w:rsid w:val="00491B80"/>
    <w:rsid w:val="00492758"/>
    <w:rsid w:val="004927EA"/>
    <w:rsid w:val="0049299C"/>
    <w:rsid w:val="004933A0"/>
    <w:rsid w:val="0049486A"/>
    <w:rsid w:val="00496381"/>
    <w:rsid w:val="0049696D"/>
    <w:rsid w:val="00496F6F"/>
    <w:rsid w:val="0049731C"/>
    <w:rsid w:val="004979EA"/>
    <w:rsid w:val="00497A9E"/>
    <w:rsid w:val="004A067B"/>
    <w:rsid w:val="004A0D48"/>
    <w:rsid w:val="004A101C"/>
    <w:rsid w:val="004A114F"/>
    <w:rsid w:val="004A18AC"/>
    <w:rsid w:val="004A2DE2"/>
    <w:rsid w:val="004A42E3"/>
    <w:rsid w:val="004A459F"/>
    <w:rsid w:val="004A45B9"/>
    <w:rsid w:val="004A4AF6"/>
    <w:rsid w:val="004A546B"/>
    <w:rsid w:val="004A55E9"/>
    <w:rsid w:val="004A5D5D"/>
    <w:rsid w:val="004A5E47"/>
    <w:rsid w:val="004A63CF"/>
    <w:rsid w:val="004A6599"/>
    <w:rsid w:val="004A67B8"/>
    <w:rsid w:val="004A68EB"/>
    <w:rsid w:val="004A69A1"/>
    <w:rsid w:val="004A73C5"/>
    <w:rsid w:val="004A73C8"/>
    <w:rsid w:val="004B0718"/>
    <w:rsid w:val="004B0906"/>
    <w:rsid w:val="004B0BF9"/>
    <w:rsid w:val="004B0F98"/>
    <w:rsid w:val="004B1731"/>
    <w:rsid w:val="004B2700"/>
    <w:rsid w:val="004B38DE"/>
    <w:rsid w:val="004B3AEF"/>
    <w:rsid w:val="004B4AF5"/>
    <w:rsid w:val="004B52F9"/>
    <w:rsid w:val="004B6240"/>
    <w:rsid w:val="004B6303"/>
    <w:rsid w:val="004B6999"/>
    <w:rsid w:val="004B6A91"/>
    <w:rsid w:val="004B6B8F"/>
    <w:rsid w:val="004C0033"/>
    <w:rsid w:val="004C036B"/>
    <w:rsid w:val="004C0A03"/>
    <w:rsid w:val="004C0E7B"/>
    <w:rsid w:val="004C0F14"/>
    <w:rsid w:val="004C1A5B"/>
    <w:rsid w:val="004C1FB0"/>
    <w:rsid w:val="004C2295"/>
    <w:rsid w:val="004C23E9"/>
    <w:rsid w:val="004C2BBE"/>
    <w:rsid w:val="004C2C3D"/>
    <w:rsid w:val="004C3A1F"/>
    <w:rsid w:val="004C407E"/>
    <w:rsid w:val="004C41C7"/>
    <w:rsid w:val="004C431A"/>
    <w:rsid w:val="004C476B"/>
    <w:rsid w:val="004C4979"/>
    <w:rsid w:val="004C5F43"/>
    <w:rsid w:val="004C6310"/>
    <w:rsid w:val="004C66EB"/>
    <w:rsid w:val="004C7174"/>
    <w:rsid w:val="004C7192"/>
    <w:rsid w:val="004C7302"/>
    <w:rsid w:val="004C7C02"/>
    <w:rsid w:val="004D08B1"/>
    <w:rsid w:val="004D1009"/>
    <w:rsid w:val="004D1BD8"/>
    <w:rsid w:val="004D1FFB"/>
    <w:rsid w:val="004D22D9"/>
    <w:rsid w:val="004D27CE"/>
    <w:rsid w:val="004D2B95"/>
    <w:rsid w:val="004D379A"/>
    <w:rsid w:val="004D45AF"/>
    <w:rsid w:val="004D46E1"/>
    <w:rsid w:val="004D4713"/>
    <w:rsid w:val="004D4AF8"/>
    <w:rsid w:val="004D4C58"/>
    <w:rsid w:val="004D55AD"/>
    <w:rsid w:val="004D589A"/>
    <w:rsid w:val="004D5CF9"/>
    <w:rsid w:val="004D5DE1"/>
    <w:rsid w:val="004D5E8A"/>
    <w:rsid w:val="004D5F5F"/>
    <w:rsid w:val="004D6056"/>
    <w:rsid w:val="004D6419"/>
    <w:rsid w:val="004D66DE"/>
    <w:rsid w:val="004D6C6B"/>
    <w:rsid w:val="004D76FB"/>
    <w:rsid w:val="004D7C0E"/>
    <w:rsid w:val="004D7FAE"/>
    <w:rsid w:val="004E0538"/>
    <w:rsid w:val="004E0721"/>
    <w:rsid w:val="004E0AFA"/>
    <w:rsid w:val="004E115C"/>
    <w:rsid w:val="004E1649"/>
    <w:rsid w:val="004E20A9"/>
    <w:rsid w:val="004E219F"/>
    <w:rsid w:val="004E25E3"/>
    <w:rsid w:val="004E2DDB"/>
    <w:rsid w:val="004E317C"/>
    <w:rsid w:val="004E350F"/>
    <w:rsid w:val="004E5515"/>
    <w:rsid w:val="004E5D18"/>
    <w:rsid w:val="004E6B61"/>
    <w:rsid w:val="004E711C"/>
    <w:rsid w:val="004E7537"/>
    <w:rsid w:val="004F1D6E"/>
    <w:rsid w:val="004F1FFC"/>
    <w:rsid w:val="004F2077"/>
    <w:rsid w:val="004F31FF"/>
    <w:rsid w:val="004F3C66"/>
    <w:rsid w:val="004F414D"/>
    <w:rsid w:val="004F428C"/>
    <w:rsid w:val="004F4299"/>
    <w:rsid w:val="004F4352"/>
    <w:rsid w:val="004F4408"/>
    <w:rsid w:val="004F45C2"/>
    <w:rsid w:val="004F485B"/>
    <w:rsid w:val="004F5964"/>
    <w:rsid w:val="004F6847"/>
    <w:rsid w:val="004F6A2A"/>
    <w:rsid w:val="004F6FB0"/>
    <w:rsid w:val="004F7714"/>
    <w:rsid w:val="004F7939"/>
    <w:rsid w:val="004F7985"/>
    <w:rsid w:val="005012DA"/>
    <w:rsid w:val="00501983"/>
    <w:rsid w:val="0050267D"/>
    <w:rsid w:val="00504578"/>
    <w:rsid w:val="0050478C"/>
    <w:rsid w:val="00504F59"/>
    <w:rsid w:val="00505378"/>
    <w:rsid w:val="00505530"/>
    <w:rsid w:val="005057F4"/>
    <w:rsid w:val="00505923"/>
    <w:rsid w:val="005070A9"/>
    <w:rsid w:val="00507208"/>
    <w:rsid w:val="005072E8"/>
    <w:rsid w:val="00507462"/>
    <w:rsid w:val="005078F3"/>
    <w:rsid w:val="00510495"/>
    <w:rsid w:val="00510F09"/>
    <w:rsid w:val="00510FA3"/>
    <w:rsid w:val="00512615"/>
    <w:rsid w:val="00512BA2"/>
    <w:rsid w:val="00512CFB"/>
    <w:rsid w:val="00512F52"/>
    <w:rsid w:val="0051306F"/>
    <w:rsid w:val="005130B0"/>
    <w:rsid w:val="005135BB"/>
    <w:rsid w:val="00513AD7"/>
    <w:rsid w:val="005152A7"/>
    <w:rsid w:val="005154D9"/>
    <w:rsid w:val="0051595E"/>
    <w:rsid w:val="00516011"/>
    <w:rsid w:val="005164E1"/>
    <w:rsid w:val="005165EA"/>
    <w:rsid w:val="00516B02"/>
    <w:rsid w:val="00516FB9"/>
    <w:rsid w:val="00520085"/>
    <w:rsid w:val="00520451"/>
    <w:rsid w:val="00520FEE"/>
    <w:rsid w:val="0052166E"/>
    <w:rsid w:val="005216F4"/>
    <w:rsid w:val="00521D3C"/>
    <w:rsid w:val="00521EEB"/>
    <w:rsid w:val="0052311E"/>
    <w:rsid w:val="00523B4E"/>
    <w:rsid w:val="00524149"/>
    <w:rsid w:val="00524B15"/>
    <w:rsid w:val="00525C31"/>
    <w:rsid w:val="00525C7C"/>
    <w:rsid w:val="00526099"/>
    <w:rsid w:val="00526D25"/>
    <w:rsid w:val="00526ED1"/>
    <w:rsid w:val="00526ED8"/>
    <w:rsid w:val="00526F24"/>
    <w:rsid w:val="00526F37"/>
    <w:rsid w:val="005270DD"/>
    <w:rsid w:val="00527633"/>
    <w:rsid w:val="00527A81"/>
    <w:rsid w:val="00530133"/>
    <w:rsid w:val="00530C8D"/>
    <w:rsid w:val="00530D45"/>
    <w:rsid w:val="0053156F"/>
    <w:rsid w:val="005317BA"/>
    <w:rsid w:val="00531A67"/>
    <w:rsid w:val="00531CD5"/>
    <w:rsid w:val="00531EA6"/>
    <w:rsid w:val="0053224A"/>
    <w:rsid w:val="005323A1"/>
    <w:rsid w:val="0053251B"/>
    <w:rsid w:val="005327B6"/>
    <w:rsid w:val="00532CD7"/>
    <w:rsid w:val="00533AE2"/>
    <w:rsid w:val="00533D69"/>
    <w:rsid w:val="005349DD"/>
    <w:rsid w:val="00534C04"/>
    <w:rsid w:val="005354BF"/>
    <w:rsid w:val="005357F1"/>
    <w:rsid w:val="00535975"/>
    <w:rsid w:val="00537BE2"/>
    <w:rsid w:val="00537F3E"/>
    <w:rsid w:val="00540321"/>
    <w:rsid w:val="00540453"/>
    <w:rsid w:val="00540A00"/>
    <w:rsid w:val="00540A70"/>
    <w:rsid w:val="00540F45"/>
    <w:rsid w:val="005410D8"/>
    <w:rsid w:val="00542AC8"/>
    <w:rsid w:val="00542DB8"/>
    <w:rsid w:val="00542EDB"/>
    <w:rsid w:val="00543393"/>
    <w:rsid w:val="00543747"/>
    <w:rsid w:val="0054388C"/>
    <w:rsid w:val="005439B7"/>
    <w:rsid w:val="00543A37"/>
    <w:rsid w:val="00544668"/>
    <w:rsid w:val="00544AEA"/>
    <w:rsid w:val="00544B04"/>
    <w:rsid w:val="005472E4"/>
    <w:rsid w:val="0055052C"/>
    <w:rsid w:val="0055116E"/>
    <w:rsid w:val="00551363"/>
    <w:rsid w:val="00551B5B"/>
    <w:rsid w:val="00551C01"/>
    <w:rsid w:val="00552734"/>
    <w:rsid w:val="00552D42"/>
    <w:rsid w:val="00553210"/>
    <w:rsid w:val="0055467B"/>
    <w:rsid w:val="005547FB"/>
    <w:rsid w:val="00555042"/>
    <w:rsid w:val="00555E7A"/>
    <w:rsid w:val="00555EBE"/>
    <w:rsid w:val="00555F07"/>
    <w:rsid w:val="00555F2A"/>
    <w:rsid w:val="005563FB"/>
    <w:rsid w:val="00556518"/>
    <w:rsid w:val="00556A97"/>
    <w:rsid w:val="00556D97"/>
    <w:rsid w:val="00557032"/>
    <w:rsid w:val="0055746A"/>
    <w:rsid w:val="0055769C"/>
    <w:rsid w:val="00557D72"/>
    <w:rsid w:val="00560228"/>
    <w:rsid w:val="005603F8"/>
    <w:rsid w:val="005605B2"/>
    <w:rsid w:val="00560C61"/>
    <w:rsid w:val="00560E01"/>
    <w:rsid w:val="00560FBA"/>
    <w:rsid w:val="005618AA"/>
    <w:rsid w:val="00561C18"/>
    <w:rsid w:val="005626D3"/>
    <w:rsid w:val="00562710"/>
    <w:rsid w:val="005632CD"/>
    <w:rsid w:val="00563E4A"/>
    <w:rsid w:val="00563F74"/>
    <w:rsid w:val="00564137"/>
    <w:rsid w:val="00564CCA"/>
    <w:rsid w:val="005652BD"/>
    <w:rsid w:val="00565EB4"/>
    <w:rsid w:val="00566A10"/>
    <w:rsid w:val="00566E82"/>
    <w:rsid w:val="0056748F"/>
    <w:rsid w:val="00567C86"/>
    <w:rsid w:val="0057042A"/>
    <w:rsid w:val="00570D7C"/>
    <w:rsid w:val="00570DC1"/>
    <w:rsid w:val="00570EAA"/>
    <w:rsid w:val="00570EC8"/>
    <w:rsid w:val="00570FA3"/>
    <w:rsid w:val="00571C6D"/>
    <w:rsid w:val="0057224C"/>
    <w:rsid w:val="005726D7"/>
    <w:rsid w:val="00573339"/>
    <w:rsid w:val="0057365D"/>
    <w:rsid w:val="00575759"/>
    <w:rsid w:val="00575D29"/>
    <w:rsid w:val="005760CB"/>
    <w:rsid w:val="0057691D"/>
    <w:rsid w:val="005800CD"/>
    <w:rsid w:val="005804EE"/>
    <w:rsid w:val="005805F1"/>
    <w:rsid w:val="005819E5"/>
    <w:rsid w:val="00581FA2"/>
    <w:rsid w:val="00582202"/>
    <w:rsid w:val="005822FB"/>
    <w:rsid w:val="00582549"/>
    <w:rsid w:val="00582650"/>
    <w:rsid w:val="0058272A"/>
    <w:rsid w:val="00582867"/>
    <w:rsid w:val="00583088"/>
    <w:rsid w:val="00583BB8"/>
    <w:rsid w:val="00584902"/>
    <w:rsid w:val="00585D7E"/>
    <w:rsid w:val="00586036"/>
    <w:rsid w:val="00586A00"/>
    <w:rsid w:val="00586AD8"/>
    <w:rsid w:val="00587043"/>
    <w:rsid w:val="00587247"/>
    <w:rsid w:val="0058750F"/>
    <w:rsid w:val="005878F1"/>
    <w:rsid w:val="00587BA7"/>
    <w:rsid w:val="00587E37"/>
    <w:rsid w:val="00590580"/>
    <w:rsid w:val="00590875"/>
    <w:rsid w:val="00590E78"/>
    <w:rsid w:val="00590ED0"/>
    <w:rsid w:val="00590FEE"/>
    <w:rsid w:val="005913BA"/>
    <w:rsid w:val="0059167D"/>
    <w:rsid w:val="00591EA3"/>
    <w:rsid w:val="0059260F"/>
    <w:rsid w:val="00592C9F"/>
    <w:rsid w:val="0059381D"/>
    <w:rsid w:val="00595E6B"/>
    <w:rsid w:val="00595FA4"/>
    <w:rsid w:val="0059628E"/>
    <w:rsid w:val="005969C9"/>
    <w:rsid w:val="00597068"/>
    <w:rsid w:val="005974E8"/>
    <w:rsid w:val="005975C7"/>
    <w:rsid w:val="0059769C"/>
    <w:rsid w:val="005979D7"/>
    <w:rsid w:val="005A1ADD"/>
    <w:rsid w:val="005A2D68"/>
    <w:rsid w:val="005A2D8F"/>
    <w:rsid w:val="005A2DC0"/>
    <w:rsid w:val="005A321B"/>
    <w:rsid w:val="005A33FB"/>
    <w:rsid w:val="005A365F"/>
    <w:rsid w:val="005A3C24"/>
    <w:rsid w:val="005A4516"/>
    <w:rsid w:val="005A5392"/>
    <w:rsid w:val="005A6C0C"/>
    <w:rsid w:val="005A7241"/>
    <w:rsid w:val="005A7BFA"/>
    <w:rsid w:val="005A7F51"/>
    <w:rsid w:val="005B0305"/>
    <w:rsid w:val="005B05CB"/>
    <w:rsid w:val="005B1051"/>
    <w:rsid w:val="005B1141"/>
    <w:rsid w:val="005B18AE"/>
    <w:rsid w:val="005B18D0"/>
    <w:rsid w:val="005B1BEC"/>
    <w:rsid w:val="005B1E55"/>
    <w:rsid w:val="005B2811"/>
    <w:rsid w:val="005B46D2"/>
    <w:rsid w:val="005B69CE"/>
    <w:rsid w:val="005B6A98"/>
    <w:rsid w:val="005B796D"/>
    <w:rsid w:val="005C0377"/>
    <w:rsid w:val="005C08F9"/>
    <w:rsid w:val="005C28FC"/>
    <w:rsid w:val="005C31B1"/>
    <w:rsid w:val="005C35BC"/>
    <w:rsid w:val="005C36BB"/>
    <w:rsid w:val="005C3CFA"/>
    <w:rsid w:val="005C4798"/>
    <w:rsid w:val="005C4A25"/>
    <w:rsid w:val="005C5198"/>
    <w:rsid w:val="005C532B"/>
    <w:rsid w:val="005C5A84"/>
    <w:rsid w:val="005C5B6B"/>
    <w:rsid w:val="005C5DB9"/>
    <w:rsid w:val="005C5DBC"/>
    <w:rsid w:val="005C6E47"/>
    <w:rsid w:val="005C7B47"/>
    <w:rsid w:val="005D12A7"/>
    <w:rsid w:val="005D132D"/>
    <w:rsid w:val="005D1985"/>
    <w:rsid w:val="005D1B44"/>
    <w:rsid w:val="005D236B"/>
    <w:rsid w:val="005D26CE"/>
    <w:rsid w:val="005D28B5"/>
    <w:rsid w:val="005D2BC6"/>
    <w:rsid w:val="005D30CE"/>
    <w:rsid w:val="005D342E"/>
    <w:rsid w:val="005D3DC4"/>
    <w:rsid w:val="005D3E82"/>
    <w:rsid w:val="005D4942"/>
    <w:rsid w:val="005D4C91"/>
    <w:rsid w:val="005D51F9"/>
    <w:rsid w:val="005D5DF2"/>
    <w:rsid w:val="005D5EF9"/>
    <w:rsid w:val="005D66EF"/>
    <w:rsid w:val="005D6A86"/>
    <w:rsid w:val="005D6A98"/>
    <w:rsid w:val="005D6F47"/>
    <w:rsid w:val="005D7073"/>
    <w:rsid w:val="005D7A7C"/>
    <w:rsid w:val="005D7CE9"/>
    <w:rsid w:val="005D7DC2"/>
    <w:rsid w:val="005E0096"/>
    <w:rsid w:val="005E09E9"/>
    <w:rsid w:val="005E23E9"/>
    <w:rsid w:val="005E2CC3"/>
    <w:rsid w:val="005E2F1C"/>
    <w:rsid w:val="005E3814"/>
    <w:rsid w:val="005E3B33"/>
    <w:rsid w:val="005E45AB"/>
    <w:rsid w:val="005E5A82"/>
    <w:rsid w:val="005E5AAE"/>
    <w:rsid w:val="005E610A"/>
    <w:rsid w:val="005E697A"/>
    <w:rsid w:val="005E73C5"/>
    <w:rsid w:val="005E78D3"/>
    <w:rsid w:val="005F015E"/>
    <w:rsid w:val="005F069A"/>
    <w:rsid w:val="005F121F"/>
    <w:rsid w:val="005F1992"/>
    <w:rsid w:val="005F23DC"/>
    <w:rsid w:val="005F2438"/>
    <w:rsid w:val="005F2E31"/>
    <w:rsid w:val="005F3D8F"/>
    <w:rsid w:val="005F4062"/>
    <w:rsid w:val="005F412B"/>
    <w:rsid w:val="005F49FE"/>
    <w:rsid w:val="005F4D8C"/>
    <w:rsid w:val="005F4FE2"/>
    <w:rsid w:val="005F6274"/>
    <w:rsid w:val="005F6310"/>
    <w:rsid w:val="005F6439"/>
    <w:rsid w:val="005F73C1"/>
    <w:rsid w:val="005F7419"/>
    <w:rsid w:val="005F775E"/>
    <w:rsid w:val="00600584"/>
    <w:rsid w:val="0060087C"/>
    <w:rsid w:val="00600A68"/>
    <w:rsid w:val="00600A8E"/>
    <w:rsid w:val="006010E8"/>
    <w:rsid w:val="00601369"/>
    <w:rsid w:val="00601806"/>
    <w:rsid w:val="00601A34"/>
    <w:rsid w:val="00601E10"/>
    <w:rsid w:val="0060208D"/>
    <w:rsid w:val="006028A6"/>
    <w:rsid w:val="006042BB"/>
    <w:rsid w:val="00605773"/>
    <w:rsid w:val="00605B6F"/>
    <w:rsid w:val="00605E96"/>
    <w:rsid w:val="0060661A"/>
    <w:rsid w:val="006076A7"/>
    <w:rsid w:val="00607C61"/>
    <w:rsid w:val="0061071A"/>
    <w:rsid w:val="006121BA"/>
    <w:rsid w:val="00612612"/>
    <w:rsid w:val="00613099"/>
    <w:rsid w:val="006134E0"/>
    <w:rsid w:val="00613B3B"/>
    <w:rsid w:val="00613E99"/>
    <w:rsid w:val="006142E6"/>
    <w:rsid w:val="00614F9F"/>
    <w:rsid w:val="006158BB"/>
    <w:rsid w:val="006166E2"/>
    <w:rsid w:val="006169AD"/>
    <w:rsid w:val="00620178"/>
    <w:rsid w:val="0062031D"/>
    <w:rsid w:val="0062045F"/>
    <w:rsid w:val="00620505"/>
    <w:rsid w:val="00620A18"/>
    <w:rsid w:val="00620CBE"/>
    <w:rsid w:val="00621029"/>
    <w:rsid w:val="00621DFE"/>
    <w:rsid w:val="0062206F"/>
    <w:rsid w:val="006221F3"/>
    <w:rsid w:val="00622E91"/>
    <w:rsid w:val="006236E2"/>
    <w:rsid w:val="00624042"/>
    <w:rsid w:val="00624096"/>
    <w:rsid w:val="006241EB"/>
    <w:rsid w:val="006256B0"/>
    <w:rsid w:val="00625C57"/>
    <w:rsid w:val="00626294"/>
    <w:rsid w:val="00626D32"/>
    <w:rsid w:val="00626F82"/>
    <w:rsid w:val="00630555"/>
    <w:rsid w:val="006311E0"/>
    <w:rsid w:val="00631F05"/>
    <w:rsid w:val="006329FE"/>
    <w:rsid w:val="00632E85"/>
    <w:rsid w:val="00632FD1"/>
    <w:rsid w:val="006331F3"/>
    <w:rsid w:val="0063515C"/>
    <w:rsid w:val="006355E2"/>
    <w:rsid w:val="00636736"/>
    <w:rsid w:val="00636D0F"/>
    <w:rsid w:val="00636DB9"/>
    <w:rsid w:val="00636FEA"/>
    <w:rsid w:val="0063763F"/>
    <w:rsid w:val="00641146"/>
    <w:rsid w:val="00641516"/>
    <w:rsid w:val="00642450"/>
    <w:rsid w:val="006424A1"/>
    <w:rsid w:val="00642556"/>
    <w:rsid w:val="00642CB8"/>
    <w:rsid w:val="00642F3C"/>
    <w:rsid w:val="00643499"/>
    <w:rsid w:val="006437C9"/>
    <w:rsid w:val="006438B7"/>
    <w:rsid w:val="006442FE"/>
    <w:rsid w:val="006447D8"/>
    <w:rsid w:val="00644F75"/>
    <w:rsid w:val="006454FF"/>
    <w:rsid w:val="0064559E"/>
    <w:rsid w:val="00645656"/>
    <w:rsid w:val="006457B0"/>
    <w:rsid w:val="0064596B"/>
    <w:rsid w:val="00645FB6"/>
    <w:rsid w:val="006460F2"/>
    <w:rsid w:val="00646357"/>
    <w:rsid w:val="00646A8A"/>
    <w:rsid w:val="0064715C"/>
    <w:rsid w:val="0064751F"/>
    <w:rsid w:val="00650C5A"/>
    <w:rsid w:val="00651283"/>
    <w:rsid w:val="006516F8"/>
    <w:rsid w:val="00651F7B"/>
    <w:rsid w:val="00653595"/>
    <w:rsid w:val="00653B18"/>
    <w:rsid w:val="0065502E"/>
    <w:rsid w:val="00655058"/>
    <w:rsid w:val="0065585A"/>
    <w:rsid w:val="00655A75"/>
    <w:rsid w:val="00656CA2"/>
    <w:rsid w:val="006577C6"/>
    <w:rsid w:val="00657AC2"/>
    <w:rsid w:val="00657E9A"/>
    <w:rsid w:val="006602A5"/>
    <w:rsid w:val="00660430"/>
    <w:rsid w:val="00660EE6"/>
    <w:rsid w:val="00660F9E"/>
    <w:rsid w:val="006611E2"/>
    <w:rsid w:val="00661732"/>
    <w:rsid w:val="006618A9"/>
    <w:rsid w:val="00661A6A"/>
    <w:rsid w:val="00663349"/>
    <w:rsid w:val="00664774"/>
    <w:rsid w:val="006650EF"/>
    <w:rsid w:val="006654BD"/>
    <w:rsid w:val="0066585A"/>
    <w:rsid w:val="00665F3E"/>
    <w:rsid w:val="006664CB"/>
    <w:rsid w:val="00666887"/>
    <w:rsid w:val="00666E9B"/>
    <w:rsid w:val="00666EB6"/>
    <w:rsid w:val="006671F2"/>
    <w:rsid w:val="00667925"/>
    <w:rsid w:val="00667CCF"/>
    <w:rsid w:val="006703C3"/>
    <w:rsid w:val="00673413"/>
    <w:rsid w:val="00673A49"/>
    <w:rsid w:val="00673EA8"/>
    <w:rsid w:val="00673F43"/>
    <w:rsid w:val="00673FFC"/>
    <w:rsid w:val="006740A8"/>
    <w:rsid w:val="006749C5"/>
    <w:rsid w:val="0067603D"/>
    <w:rsid w:val="00676400"/>
    <w:rsid w:val="00676539"/>
    <w:rsid w:val="00676963"/>
    <w:rsid w:val="00676C71"/>
    <w:rsid w:val="00676D95"/>
    <w:rsid w:val="00677315"/>
    <w:rsid w:val="0068099C"/>
    <w:rsid w:val="00680A90"/>
    <w:rsid w:val="00680B7E"/>
    <w:rsid w:val="00680FE5"/>
    <w:rsid w:val="006814FB"/>
    <w:rsid w:val="00681B63"/>
    <w:rsid w:val="00681F67"/>
    <w:rsid w:val="006832F4"/>
    <w:rsid w:val="006833A8"/>
    <w:rsid w:val="00683767"/>
    <w:rsid w:val="00683833"/>
    <w:rsid w:val="00684073"/>
    <w:rsid w:val="006842CA"/>
    <w:rsid w:val="00684AB8"/>
    <w:rsid w:val="00684DDE"/>
    <w:rsid w:val="00685647"/>
    <w:rsid w:val="006858FF"/>
    <w:rsid w:val="00685CBB"/>
    <w:rsid w:val="00685E9A"/>
    <w:rsid w:val="0068606D"/>
    <w:rsid w:val="006862AB"/>
    <w:rsid w:val="00686365"/>
    <w:rsid w:val="0068646B"/>
    <w:rsid w:val="00686B69"/>
    <w:rsid w:val="006876AD"/>
    <w:rsid w:val="00687BCE"/>
    <w:rsid w:val="00690AFB"/>
    <w:rsid w:val="00691182"/>
    <w:rsid w:val="00691E07"/>
    <w:rsid w:val="006940FB"/>
    <w:rsid w:val="00694DCE"/>
    <w:rsid w:val="00694EA7"/>
    <w:rsid w:val="006951EB"/>
    <w:rsid w:val="00695E2A"/>
    <w:rsid w:val="0069622D"/>
    <w:rsid w:val="006965BB"/>
    <w:rsid w:val="00696605"/>
    <w:rsid w:val="00696A5C"/>
    <w:rsid w:val="006972F5"/>
    <w:rsid w:val="006A097B"/>
    <w:rsid w:val="006A16FB"/>
    <w:rsid w:val="006A1A92"/>
    <w:rsid w:val="006A23B3"/>
    <w:rsid w:val="006A2690"/>
    <w:rsid w:val="006A2EBF"/>
    <w:rsid w:val="006A33F8"/>
    <w:rsid w:val="006A38FD"/>
    <w:rsid w:val="006A4B5E"/>
    <w:rsid w:val="006A5353"/>
    <w:rsid w:val="006A76D6"/>
    <w:rsid w:val="006A7EEE"/>
    <w:rsid w:val="006B0C52"/>
    <w:rsid w:val="006B1089"/>
    <w:rsid w:val="006B180C"/>
    <w:rsid w:val="006B19DE"/>
    <w:rsid w:val="006B22AF"/>
    <w:rsid w:val="006B2B35"/>
    <w:rsid w:val="006B2D65"/>
    <w:rsid w:val="006B32B9"/>
    <w:rsid w:val="006B3DDB"/>
    <w:rsid w:val="006B3F34"/>
    <w:rsid w:val="006B3F8C"/>
    <w:rsid w:val="006B5D74"/>
    <w:rsid w:val="006B76A6"/>
    <w:rsid w:val="006B7AA0"/>
    <w:rsid w:val="006B7CAD"/>
    <w:rsid w:val="006B7E04"/>
    <w:rsid w:val="006C0361"/>
    <w:rsid w:val="006C093F"/>
    <w:rsid w:val="006C10E1"/>
    <w:rsid w:val="006C1A29"/>
    <w:rsid w:val="006C1EFE"/>
    <w:rsid w:val="006C2062"/>
    <w:rsid w:val="006C218E"/>
    <w:rsid w:val="006C2FB0"/>
    <w:rsid w:val="006C3054"/>
    <w:rsid w:val="006C3260"/>
    <w:rsid w:val="006C3FA3"/>
    <w:rsid w:val="006C4E19"/>
    <w:rsid w:val="006C55F6"/>
    <w:rsid w:val="006C563F"/>
    <w:rsid w:val="006C5F5A"/>
    <w:rsid w:val="006C7F91"/>
    <w:rsid w:val="006D012E"/>
    <w:rsid w:val="006D048E"/>
    <w:rsid w:val="006D16D3"/>
    <w:rsid w:val="006D21BA"/>
    <w:rsid w:val="006D2A88"/>
    <w:rsid w:val="006D47A8"/>
    <w:rsid w:val="006D520C"/>
    <w:rsid w:val="006D5289"/>
    <w:rsid w:val="006D5419"/>
    <w:rsid w:val="006D5861"/>
    <w:rsid w:val="006D5C9A"/>
    <w:rsid w:val="006D6293"/>
    <w:rsid w:val="006D646E"/>
    <w:rsid w:val="006D65D7"/>
    <w:rsid w:val="006D66B3"/>
    <w:rsid w:val="006D66CC"/>
    <w:rsid w:val="006D6D16"/>
    <w:rsid w:val="006D71D5"/>
    <w:rsid w:val="006D7C7B"/>
    <w:rsid w:val="006E11A0"/>
    <w:rsid w:val="006E16D1"/>
    <w:rsid w:val="006E1D23"/>
    <w:rsid w:val="006E1F3F"/>
    <w:rsid w:val="006E1F7E"/>
    <w:rsid w:val="006E2977"/>
    <w:rsid w:val="006E2C85"/>
    <w:rsid w:val="006E318C"/>
    <w:rsid w:val="006E31AD"/>
    <w:rsid w:val="006E3296"/>
    <w:rsid w:val="006E32F1"/>
    <w:rsid w:val="006E459D"/>
    <w:rsid w:val="006E5B02"/>
    <w:rsid w:val="006E6388"/>
    <w:rsid w:val="006E7319"/>
    <w:rsid w:val="006E73FC"/>
    <w:rsid w:val="006E7FA5"/>
    <w:rsid w:val="006F0039"/>
    <w:rsid w:val="006F0228"/>
    <w:rsid w:val="006F066C"/>
    <w:rsid w:val="006F0CBC"/>
    <w:rsid w:val="006F0F66"/>
    <w:rsid w:val="006F28CA"/>
    <w:rsid w:val="006F2C17"/>
    <w:rsid w:val="006F3A77"/>
    <w:rsid w:val="006F3C96"/>
    <w:rsid w:val="006F3CEC"/>
    <w:rsid w:val="006F41C7"/>
    <w:rsid w:val="006F483B"/>
    <w:rsid w:val="006F4EF2"/>
    <w:rsid w:val="006F6A96"/>
    <w:rsid w:val="007000F7"/>
    <w:rsid w:val="007009B5"/>
    <w:rsid w:val="00700C5B"/>
    <w:rsid w:val="00701C6F"/>
    <w:rsid w:val="007025DE"/>
    <w:rsid w:val="00702C68"/>
    <w:rsid w:val="00703379"/>
    <w:rsid w:val="00703718"/>
    <w:rsid w:val="0070475B"/>
    <w:rsid w:val="00704886"/>
    <w:rsid w:val="00704E9D"/>
    <w:rsid w:val="00704F89"/>
    <w:rsid w:val="0070569A"/>
    <w:rsid w:val="00706364"/>
    <w:rsid w:val="0070669F"/>
    <w:rsid w:val="00706716"/>
    <w:rsid w:val="00706951"/>
    <w:rsid w:val="00707383"/>
    <w:rsid w:val="00707AD7"/>
    <w:rsid w:val="00707E40"/>
    <w:rsid w:val="007111A5"/>
    <w:rsid w:val="00711A19"/>
    <w:rsid w:val="0071342F"/>
    <w:rsid w:val="00713B83"/>
    <w:rsid w:val="00713B90"/>
    <w:rsid w:val="007147A6"/>
    <w:rsid w:val="00714EB8"/>
    <w:rsid w:val="007155AA"/>
    <w:rsid w:val="0071580E"/>
    <w:rsid w:val="00715E94"/>
    <w:rsid w:val="0071610D"/>
    <w:rsid w:val="007165B2"/>
    <w:rsid w:val="007174B0"/>
    <w:rsid w:val="00717B04"/>
    <w:rsid w:val="00720E7B"/>
    <w:rsid w:val="0072178E"/>
    <w:rsid w:val="00721BF5"/>
    <w:rsid w:val="007224E3"/>
    <w:rsid w:val="007225FF"/>
    <w:rsid w:val="0072287D"/>
    <w:rsid w:val="007238A6"/>
    <w:rsid w:val="007239AA"/>
    <w:rsid w:val="00723FE5"/>
    <w:rsid w:val="007243DE"/>
    <w:rsid w:val="007244D7"/>
    <w:rsid w:val="00724B42"/>
    <w:rsid w:val="00725B18"/>
    <w:rsid w:val="00725CBA"/>
    <w:rsid w:val="00725D9D"/>
    <w:rsid w:val="007263AF"/>
    <w:rsid w:val="00726595"/>
    <w:rsid w:val="0072672E"/>
    <w:rsid w:val="0072677D"/>
    <w:rsid w:val="00726E1F"/>
    <w:rsid w:val="00726F2C"/>
    <w:rsid w:val="00727844"/>
    <w:rsid w:val="00727DB4"/>
    <w:rsid w:val="00730159"/>
    <w:rsid w:val="007301FC"/>
    <w:rsid w:val="007308A4"/>
    <w:rsid w:val="00730A61"/>
    <w:rsid w:val="007313AD"/>
    <w:rsid w:val="0073208E"/>
    <w:rsid w:val="007326D8"/>
    <w:rsid w:val="0073294D"/>
    <w:rsid w:val="007334E5"/>
    <w:rsid w:val="007334E7"/>
    <w:rsid w:val="00733E67"/>
    <w:rsid w:val="00734284"/>
    <w:rsid w:val="00734752"/>
    <w:rsid w:val="00734857"/>
    <w:rsid w:val="00734B4C"/>
    <w:rsid w:val="00734E09"/>
    <w:rsid w:val="00734FB1"/>
    <w:rsid w:val="007352D6"/>
    <w:rsid w:val="007355E3"/>
    <w:rsid w:val="00735A07"/>
    <w:rsid w:val="00735FFB"/>
    <w:rsid w:val="007375B9"/>
    <w:rsid w:val="00737787"/>
    <w:rsid w:val="007409A3"/>
    <w:rsid w:val="00740E34"/>
    <w:rsid w:val="0074141B"/>
    <w:rsid w:val="00741678"/>
    <w:rsid w:val="00741C5E"/>
    <w:rsid w:val="00741D59"/>
    <w:rsid w:val="00742F9B"/>
    <w:rsid w:val="00743774"/>
    <w:rsid w:val="00745C3B"/>
    <w:rsid w:val="00745CD1"/>
    <w:rsid w:val="00745DDF"/>
    <w:rsid w:val="00746BCE"/>
    <w:rsid w:val="00747ACA"/>
    <w:rsid w:val="00747EAA"/>
    <w:rsid w:val="00750015"/>
    <w:rsid w:val="0075054F"/>
    <w:rsid w:val="007508E9"/>
    <w:rsid w:val="0075249D"/>
    <w:rsid w:val="007528E4"/>
    <w:rsid w:val="00752CB9"/>
    <w:rsid w:val="00752EDC"/>
    <w:rsid w:val="007537B2"/>
    <w:rsid w:val="0075453F"/>
    <w:rsid w:val="007555F6"/>
    <w:rsid w:val="00755952"/>
    <w:rsid w:val="00755A86"/>
    <w:rsid w:val="0075663A"/>
    <w:rsid w:val="0075724C"/>
    <w:rsid w:val="00757617"/>
    <w:rsid w:val="00757CDD"/>
    <w:rsid w:val="0076075E"/>
    <w:rsid w:val="00760A99"/>
    <w:rsid w:val="00761615"/>
    <w:rsid w:val="00761AFA"/>
    <w:rsid w:val="00761BF4"/>
    <w:rsid w:val="007635D6"/>
    <w:rsid w:val="00764AF6"/>
    <w:rsid w:val="00765CAC"/>
    <w:rsid w:val="00765DD5"/>
    <w:rsid w:val="00766062"/>
    <w:rsid w:val="0076641D"/>
    <w:rsid w:val="007667B8"/>
    <w:rsid w:val="00766B49"/>
    <w:rsid w:val="007676E7"/>
    <w:rsid w:val="00770188"/>
    <w:rsid w:val="007703FB"/>
    <w:rsid w:val="00770F56"/>
    <w:rsid w:val="007716D5"/>
    <w:rsid w:val="007718AD"/>
    <w:rsid w:val="00771A19"/>
    <w:rsid w:val="007722EF"/>
    <w:rsid w:val="00772420"/>
    <w:rsid w:val="00772B9F"/>
    <w:rsid w:val="007739FF"/>
    <w:rsid w:val="00773A51"/>
    <w:rsid w:val="00773B82"/>
    <w:rsid w:val="00773B8A"/>
    <w:rsid w:val="00774212"/>
    <w:rsid w:val="007742DF"/>
    <w:rsid w:val="0077436E"/>
    <w:rsid w:val="007753CD"/>
    <w:rsid w:val="00775AAE"/>
    <w:rsid w:val="007761AF"/>
    <w:rsid w:val="00776F1F"/>
    <w:rsid w:val="00777516"/>
    <w:rsid w:val="0077758A"/>
    <w:rsid w:val="007775A4"/>
    <w:rsid w:val="0077776D"/>
    <w:rsid w:val="00777B5F"/>
    <w:rsid w:val="00777BE6"/>
    <w:rsid w:val="00777EBA"/>
    <w:rsid w:val="00780068"/>
    <w:rsid w:val="00780837"/>
    <w:rsid w:val="007813A2"/>
    <w:rsid w:val="0078180B"/>
    <w:rsid w:val="00781CBC"/>
    <w:rsid w:val="00782D33"/>
    <w:rsid w:val="00782F21"/>
    <w:rsid w:val="00783048"/>
    <w:rsid w:val="0078313B"/>
    <w:rsid w:val="0078375C"/>
    <w:rsid w:val="00783986"/>
    <w:rsid w:val="00784A59"/>
    <w:rsid w:val="007855C1"/>
    <w:rsid w:val="00785C52"/>
    <w:rsid w:val="007861D6"/>
    <w:rsid w:val="00786F40"/>
    <w:rsid w:val="00787558"/>
    <w:rsid w:val="0078768D"/>
    <w:rsid w:val="00787C9D"/>
    <w:rsid w:val="00787F21"/>
    <w:rsid w:val="00790098"/>
    <w:rsid w:val="007902A6"/>
    <w:rsid w:val="00790413"/>
    <w:rsid w:val="007907D2"/>
    <w:rsid w:val="00790826"/>
    <w:rsid w:val="00790960"/>
    <w:rsid w:val="00790CD3"/>
    <w:rsid w:val="0079198A"/>
    <w:rsid w:val="00791B3A"/>
    <w:rsid w:val="00791B41"/>
    <w:rsid w:val="0079214A"/>
    <w:rsid w:val="007925D3"/>
    <w:rsid w:val="0079339C"/>
    <w:rsid w:val="00793D9C"/>
    <w:rsid w:val="00794053"/>
    <w:rsid w:val="00794CF1"/>
    <w:rsid w:val="00794FB6"/>
    <w:rsid w:val="00795101"/>
    <w:rsid w:val="00796133"/>
    <w:rsid w:val="007966A0"/>
    <w:rsid w:val="00796E5D"/>
    <w:rsid w:val="00796EBB"/>
    <w:rsid w:val="0079708D"/>
    <w:rsid w:val="00797BC0"/>
    <w:rsid w:val="007A0307"/>
    <w:rsid w:val="007A0358"/>
    <w:rsid w:val="007A2DE0"/>
    <w:rsid w:val="007A3428"/>
    <w:rsid w:val="007A4099"/>
    <w:rsid w:val="007A455A"/>
    <w:rsid w:val="007A4A5A"/>
    <w:rsid w:val="007A5E28"/>
    <w:rsid w:val="007A6576"/>
    <w:rsid w:val="007A68A1"/>
    <w:rsid w:val="007A6F7B"/>
    <w:rsid w:val="007A7671"/>
    <w:rsid w:val="007A774E"/>
    <w:rsid w:val="007A7E77"/>
    <w:rsid w:val="007B00FC"/>
    <w:rsid w:val="007B13B2"/>
    <w:rsid w:val="007B176E"/>
    <w:rsid w:val="007B1A81"/>
    <w:rsid w:val="007B1D62"/>
    <w:rsid w:val="007B249D"/>
    <w:rsid w:val="007B25AC"/>
    <w:rsid w:val="007B28D3"/>
    <w:rsid w:val="007B45C0"/>
    <w:rsid w:val="007B48C8"/>
    <w:rsid w:val="007B52E1"/>
    <w:rsid w:val="007B59AE"/>
    <w:rsid w:val="007B614D"/>
    <w:rsid w:val="007B658A"/>
    <w:rsid w:val="007B6FF3"/>
    <w:rsid w:val="007B732C"/>
    <w:rsid w:val="007C0082"/>
    <w:rsid w:val="007C020B"/>
    <w:rsid w:val="007C09CE"/>
    <w:rsid w:val="007C0C1D"/>
    <w:rsid w:val="007C0E64"/>
    <w:rsid w:val="007C19D2"/>
    <w:rsid w:val="007C1D69"/>
    <w:rsid w:val="007C1F74"/>
    <w:rsid w:val="007C2363"/>
    <w:rsid w:val="007C2A0B"/>
    <w:rsid w:val="007C2B97"/>
    <w:rsid w:val="007C2C23"/>
    <w:rsid w:val="007C30C1"/>
    <w:rsid w:val="007C3399"/>
    <w:rsid w:val="007C400F"/>
    <w:rsid w:val="007C41F0"/>
    <w:rsid w:val="007C51B8"/>
    <w:rsid w:val="007C5C05"/>
    <w:rsid w:val="007C6011"/>
    <w:rsid w:val="007C61EB"/>
    <w:rsid w:val="007C65E3"/>
    <w:rsid w:val="007C6C64"/>
    <w:rsid w:val="007C7568"/>
    <w:rsid w:val="007C75A1"/>
    <w:rsid w:val="007C78CA"/>
    <w:rsid w:val="007D0234"/>
    <w:rsid w:val="007D1649"/>
    <w:rsid w:val="007D1968"/>
    <w:rsid w:val="007D22DB"/>
    <w:rsid w:val="007D2300"/>
    <w:rsid w:val="007D2904"/>
    <w:rsid w:val="007D2A94"/>
    <w:rsid w:val="007D309D"/>
    <w:rsid w:val="007D3386"/>
    <w:rsid w:val="007D3704"/>
    <w:rsid w:val="007D39E9"/>
    <w:rsid w:val="007D3A3B"/>
    <w:rsid w:val="007D3C29"/>
    <w:rsid w:val="007D4003"/>
    <w:rsid w:val="007D48EE"/>
    <w:rsid w:val="007D57E4"/>
    <w:rsid w:val="007D5CF8"/>
    <w:rsid w:val="007D5D4A"/>
    <w:rsid w:val="007D62F1"/>
    <w:rsid w:val="007D65A3"/>
    <w:rsid w:val="007D69FF"/>
    <w:rsid w:val="007D79B1"/>
    <w:rsid w:val="007D7AA9"/>
    <w:rsid w:val="007E0731"/>
    <w:rsid w:val="007E11EF"/>
    <w:rsid w:val="007E13F2"/>
    <w:rsid w:val="007E1FD3"/>
    <w:rsid w:val="007E26FE"/>
    <w:rsid w:val="007E2ABF"/>
    <w:rsid w:val="007E3DEA"/>
    <w:rsid w:val="007E4B21"/>
    <w:rsid w:val="007E4EDF"/>
    <w:rsid w:val="007E79FE"/>
    <w:rsid w:val="007F0DDD"/>
    <w:rsid w:val="007F163E"/>
    <w:rsid w:val="007F1CC9"/>
    <w:rsid w:val="007F209B"/>
    <w:rsid w:val="007F2BFA"/>
    <w:rsid w:val="007F2DD3"/>
    <w:rsid w:val="007F3565"/>
    <w:rsid w:val="007F4030"/>
    <w:rsid w:val="007F4E4F"/>
    <w:rsid w:val="007F511E"/>
    <w:rsid w:val="007F55B6"/>
    <w:rsid w:val="007F5E94"/>
    <w:rsid w:val="007F688F"/>
    <w:rsid w:val="007F68F7"/>
    <w:rsid w:val="007F6B99"/>
    <w:rsid w:val="007F6E39"/>
    <w:rsid w:val="007F6E4E"/>
    <w:rsid w:val="007F6EFF"/>
    <w:rsid w:val="007F764F"/>
    <w:rsid w:val="007F775F"/>
    <w:rsid w:val="007F7FE6"/>
    <w:rsid w:val="00800174"/>
    <w:rsid w:val="00800431"/>
    <w:rsid w:val="00800E68"/>
    <w:rsid w:val="00802053"/>
    <w:rsid w:val="00802214"/>
    <w:rsid w:val="00802F3E"/>
    <w:rsid w:val="00803332"/>
    <w:rsid w:val="00803A4D"/>
    <w:rsid w:val="00803D51"/>
    <w:rsid w:val="00803E77"/>
    <w:rsid w:val="00803F3A"/>
    <w:rsid w:val="00803FC7"/>
    <w:rsid w:val="00804B31"/>
    <w:rsid w:val="0080547F"/>
    <w:rsid w:val="00805DFF"/>
    <w:rsid w:val="0080674F"/>
    <w:rsid w:val="00806CA4"/>
    <w:rsid w:val="008107AD"/>
    <w:rsid w:val="0081143B"/>
    <w:rsid w:val="00811B3C"/>
    <w:rsid w:val="00811CEE"/>
    <w:rsid w:val="0081237F"/>
    <w:rsid w:val="008124AB"/>
    <w:rsid w:val="00812DAA"/>
    <w:rsid w:val="00813F49"/>
    <w:rsid w:val="00815B98"/>
    <w:rsid w:val="0081612F"/>
    <w:rsid w:val="00816331"/>
    <w:rsid w:val="008170A9"/>
    <w:rsid w:val="00820E23"/>
    <w:rsid w:val="00821384"/>
    <w:rsid w:val="008215DF"/>
    <w:rsid w:val="008215EF"/>
    <w:rsid w:val="00821628"/>
    <w:rsid w:val="00821C3D"/>
    <w:rsid w:val="008231C0"/>
    <w:rsid w:val="00823269"/>
    <w:rsid w:val="00823476"/>
    <w:rsid w:val="00823959"/>
    <w:rsid w:val="008240AE"/>
    <w:rsid w:val="00824262"/>
    <w:rsid w:val="008244CB"/>
    <w:rsid w:val="00824FE0"/>
    <w:rsid w:val="00825F04"/>
    <w:rsid w:val="0082629A"/>
    <w:rsid w:val="0082638A"/>
    <w:rsid w:val="0082645C"/>
    <w:rsid w:val="00826A3B"/>
    <w:rsid w:val="00826F0C"/>
    <w:rsid w:val="008274B6"/>
    <w:rsid w:val="0082750B"/>
    <w:rsid w:val="00827515"/>
    <w:rsid w:val="00830CF7"/>
    <w:rsid w:val="00830F63"/>
    <w:rsid w:val="008316E6"/>
    <w:rsid w:val="0083214A"/>
    <w:rsid w:val="008322EA"/>
    <w:rsid w:val="00832B87"/>
    <w:rsid w:val="0083462D"/>
    <w:rsid w:val="0083521C"/>
    <w:rsid w:val="00835336"/>
    <w:rsid w:val="008355B1"/>
    <w:rsid w:val="008357BD"/>
    <w:rsid w:val="0083596A"/>
    <w:rsid w:val="00836802"/>
    <w:rsid w:val="008369BF"/>
    <w:rsid w:val="00836C32"/>
    <w:rsid w:val="00836ECE"/>
    <w:rsid w:val="00836FD8"/>
    <w:rsid w:val="00837631"/>
    <w:rsid w:val="0084104F"/>
    <w:rsid w:val="00841AFD"/>
    <w:rsid w:val="0084255D"/>
    <w:rsid w:val="00843E84"/>
    <w:rsid w:val="00843ED9"/>
    <w:rsid w:val="008441E0"/>
    <w:rsid w:val="00844A2C"/>
    <w:rsid w:val="00844C89"/>
    <w:rsid w:val="008451F4"/>
    <w:rsid w:val="00845321"/>
    <w:rsid w:val="008453C0"/>
    <w:rsid w:val="00845A05"/>
    <w:rsid w:val="00846F2D"/>
    <w:rsid w:val="00846FC5"/>
    <w:rsid w:val="0084720E"/>
    <w:rsid w:val="00847F17"/>
    <w:rsid w:val="008500DF"/>
    <w:rsid w:val="00850B2F"/>
    <w:rsid w:val="0085131A"/>
    <w:rsid w:val="00851B4C"/>
    <w:rsid w:val="00851D00"/>
    <w:rsid w:val="008525E8"/>
    <w:rsid w:val="00852DC5"/>
    <w:rsid w:val="00852E0F"/>
    <w:rsid w:val="00854058"/>
    <w:rsid w:val="00854395"/>
    <w:rsid w:val="00854724"/>
    <w:rsid w:val="00854D3D"/>
    <w:rsid w:val="008552EE"/>
    <w:rsid w:val="00855A17"/>
    <w:rsid w:val="008561AB"/>
    <w:rsid w:val="0085625B"/>
    <w:rsid w:val="008563DB"/>
    <w:rsid w:val="008569EF"/>
    <w:rsid w:val="00856BF6"/>
    <w:rsid w:val="00857522"/>
    <w:rsid w:val="0086051B"/>
    <w:rsid w:val="00860935"/>
    <w:rsid w:val="00860EDD"/>
    <w:rsid w:val="00862A64"/>
    <w:rsid w:val="00862DC6"/>
    <w:rsid w:val="0086336E"/>
    <w:rsid w:val="0086340A"/>
    <w:rsid w:val="00863922"/>
    <w:rsid w:val="00863E1B"/>
    <w:rsid w:val="00863F49"/>
    <w:rsid w:val="00863FB1"/>
    <w:rsid w:val="008647FC"/>
    <w:rsid w:val="008655F3"/>
    <w:rsid w:val="00865A2D"/>
    <w:rsid w:val="00865FB0"/>
    <w:rsid w:val="0086616B"/>
    <w:rsid w:val="0086645D"/>
    <w:rsid w:val="00866E14"/>
    <w:rsid w:val="00866F79"/>
    <w:rsid w:val="0086764B"/>
    <w:rsid w:val="0086791E"/>
    <w:rsid w:val="00867BE6"/>
    <w:rsid w:val="0087081F"/>
    <w:rsid w:val="008712D5"/>
    <w:rsid w:val="00872803"/>
    <w:rsid w:val="00872DF0"/>
    <w:rsid w:val="008751F5"/>
    <w:rsid w:val="008753FA"/>
    <w:rsid w:val="00877222"/>
    <w:rsid w:val="00877CB8"/>
    <w:rsid w:val="00877E64"/>
    <w:rsid w:val="00880975"/>
    <w:rsid w:val="00880A20"/>
    <w:rsid w:val="00880E8C"/>
    <w:rsid w:val="008812EC"/>
    <w:rsid w:val="0088188F"/>
    <w:rsid w:val="00881A30"/>
    <w:rsid w:val="00881F85"/>
    <w:rsid w:val="008825B6"/>
    <w:rsid w:val="00882B43"/>
    <w:rsid w:val="00883389"/>
    <w:rsid w:val="00883C81"/>
    <w:rsid w:val="00885D03"/>
    <w:rsid w:val="008860BA"/>
    <w:rsid w:val="0088611D"/>
    <w:rsid w:val="00886888"/>
    <w:rsid w:val="00887ABA"/>
    <w:rsid w:val="00887D40"/>
    <w:rsid w:val="0089005B"/>
    <w:rsid w:val="008902DD"/>
    <w:rsid w:val="00890B00"/>
    <w:rsid w:val="00890B9E"/>
    <w:rsid w:val="0089289D"/>
    <w:rsid w:val="008937F2"/>
    <w:rsid w:val="00893F60"/>
    <w:rsid w:val="0089431A"/>
    <w:rsid w:val="008944E2"/>
    <w:rsid w:val="00894575"/>
    <w:rsid w:val="0089458F"/>
    <w:rsid w:val="00894726"/>
    <w:rsid w:val="00894D2F"/>
    <w:rsid w:val="00894E5C"/>
    <w:rsid w:val="00894FE7"/>
    <w:rsid w:val="00895618"/>
    <w:rsid w:val="0089568B"/>
    <w:rsid w:val="00895D8E"/>
    <w:rsid w:val="008962D6"/>
    <w:rsid w:val="008971C1"/>
    <w:rsid w:val="008973B7"/>
    <w:rsid w:val="008977DD"/>
    <w:rsid w:val="00897C10"/>
    <w:rsid w:val="008A1B66"/>
    <w:rsid w:val="008A2DE1"/>
    <w:rsid w:val="008A2DE5"/>
    <w:rsid w:val="008A2EBD"/>
    <w:rsid w:val="008A315F"/>
    <w:rsid w:val="008A3387"/>
    <w:rsid w:val="008A37AB"/>
    <w:rsid w:val="008A3C72"/>
    <w:rsid w:val="008A3D1B"/>
    <w:rsid w:val="008A40C9"/>
    <w:rsid w:val="008A41C7"/>
    <w:rsid w:val="008A4D06"/>
    <w:rsid w:val="008A549B"/>
    <w:rsid w:val="008A5505"/>
    <w:rsid w:val="008A5C38"/>
    <w:rsid w:val="008A64D1"/>
    <w:rsid w:val="008A6DC3"/>
    <w:rsid w:val="008A6DFA"/>
    <w:rsid w:val="008A6E04"/>
    <w:rsid w:val="008A7EF2"/>
    <w:rsid w:val="008B0B22"/>
    <w:rsid w:val="008B18B0"/>
    <w:rsid w:val="008B2B49"/>
    <w:rsid w:val="008B325C"/>
    <w:rsid w:val="008B352F"/>
    <w:rsid w:val="008B36E0"/>
    <w:rsid w:val="008B3A93"/>
    <w:rsid w:val="008B4116"/>
    <w:rsid w:val="008B4C35"/>
    <w:rsid w:val="008B5ACB"/>
    <w:rsid w:val="008B5B64"/>
    <w:rsid w:val="008B6064"/>
    <w:rsid w:val="008B60AB"/>
    <w:rsid w:val="008B7470"/>
    <w:rsid w:val="008B76FE"/>
    <w:rsid w:val="008B786D"/>
    <w:rsid w:val="008B7E18"/>
    <w:rsid w:val="008C03F8"/>
    <w:rsid w:val="008C04DC"/>
    <w:rsid w:val="008C0A10"/>
    <w:rsid w:val="008C0AC9"/>
    <w:rsid w:val="008C0EDD"/>
    <w:rsid w:val="008C1FFE"/>
    <w:rsid w:val="008C2B47"/>
    <w:rsid w:val="008C321B"/>
    <w:rsid w:val="008C34DE"/>
    <w:rsid w:val="008C3A30"/>
    <w:rsid w:val="008C4BD2"/>
    <w:rsid w:val="008C5888"/>
    <w:rsid w:val="008C629D"/>
    <w:rsid w:val="008C7805"/>
    <w:rsid w:val="008C7D94"/>
    <w:rsid w:val="008D01E5"/>
    <w:rsid w:val="008D03DC"/>
    <w:rsid w:val="008D15AE"/>
    <w:rsid w:val="008D1925"/>
    <w:rsid w:val="008D27C5"/>
    <w:rsid w:val="008D281D"/>
    <w:rsid w:val="008D2C55"/>
    <w:rsid w:val="008D2DB9"/>
    <w:rsid w:val="008D3F1D"/>
    <w:rsid w:val="008D4BB2"/>
    <w:rsid w:val="008D5330"/>
    <w:rsid w:val="008D5981"/>
    <w:rsid w:val="008D5B01"/>
    <w:rsid w:val="008D619F"/>
    <w:rsid w:val="008D61D6"/>
    <w:rsid w:val="008D6350"/>
    <w:rsid w:val="008D6C7D"/>
    <w:rsid w:val="008D72C6"/>
    <w:rsid w:val="008D7833"/>
    <w:rsid w:val="008D7EAA"/>
    <w:rsid w:val="008E137C"/>
    <w:rsid w:val="008E2480"/>
    <w:rsid w:val="008E2636"/>
    <w:rsid w:val="008E333E"/>
    <w:rsid w:val="008E3459"/>
    <w:rsid w:val="008E4050"/>
    <w:rsid w:val="008E46DA"/>
    <w:rsid w:val="008E59A8"/>
    <w:rsid w:val="008E5A8F"/>
    <w:rsid w:val="008E60A0"/>
    <w:rsid w:val="008E6A55"/>
    <w:rsid w:val="008E7857"/>
    <w:rsid w:val="008E7937"/>
    <w:rsid w:val="008E7AB7"/>
    <w:rsid w:val="008F16A4"/>
    <w:rsid w:val="008F1AC1"/>
    <w:rsid w:val="008F2FCA"/>
    <w:rsid w:val="008F35DF"/>
    <w:rsid w:val="008F3E2D"/>
    <w:rsid w:val="008F495A"/>
    <w:rsid w:val="008F4DDB"/>
    <w:rsid w:val="008F557D"/>
    <w:rsid w:val="008F5669"/>
    <w:rsid w:val="008F6380"/>
    <w:rsid w:val="008F673F"/>
    <w:rsid w:val="008F74FC"/>
    <w:rsid w:val="008F7814"/>
    <w:rsid w:val="008F78E1"/>
    <w:rsid w:val="0090013C"/>
    <w:rsid w:val="00900866"/>
    <w:rsid w:val="009008EC"/>
    <w:rsid w:val="009015AE"/>
    <w:rsid w:val="00901970"/>
    <w:rsid w:val="0090237F"/>
    <w:rsid w:val="009026CF"/>
    <w:rsid w:val="0090397F"/>
    <w:rsid w:val="00904159"/>
    <w:rsid w:val="00904A2C"/>
    <w:rsid w:val="009051F7"/>
    <w:rsid w:val="00906418"/>
    <w:rsid w:val="00906430"/>
    <w:rsid w:val="00906777"/>
    <w:rsid w:val="00907921"/>
    <w:rsid w:val="009079CC"/>
    <w:rsid w:val="009113C6"/>
    <w:rsid w:val="0091151B"/>
    <w:rsid w:val="00911CD7"/>
    <w:rsid w:val="00912AED"/>
    <w:rsid w:val="00913B7B"/>
    <w:rsid w:val="009147D1"/>
    <w:rsid w:val="00915056"/>
    <w:rsid w:val="00915154"/>
    <w:rsid w:val="009157C9"/>
    <w:rsid w:val="00915E4E"/>
    <w:rsid w:val="00915E9D"/>
    <w:rsid w:val="00916753"/>
    <w:rsid w:val="009170B2"/>
    <w:rsid w:val="009172E6"/>
    <w:rsid w:val="00917552"/>
    <w:rsid w:val="009177F4"/>
    <w:rsid w:val="0092076C"/>
    <w:rsid w:val="00920BF0"/>
    <w:rsid w:val="009213E8"/>
    <w:rsid w:val="00921632"/>
    <w:rsid w:val="00921A25"/>
    <w:rsid w:val="00921A5E"/>
    <w:rsid w:val="00921B96"/>
    <w:rsid w:val="00923703"/>
    <w:rsid w:val="00923960"/>
    <w:rsid w:val="00923A1D"/>
    <w:rsid w:val="009244EA"/>
    <w:rsid w:val="00924DA9"/>
    <w:rsid w:val="009251E4"/>
    <w:rsid w:val="009252A9"/>
    <w:rsid w:val="00925500"/>
    <w:rsid w:val="00925BB9"/>
    <w:rsid w:val="00925DFC"/>
    <w:rsid w:val="009261A5"/>
    <w:rsid w:val="0092665C"/>
    <w:rsid w:val="0092691F"/>
    <w:rsid w:val="009270B9"/>
    <w:rsid w:val="0092794E"/>
    <w:rsid w:val="00927BB9"/>
    <w:rsid w:val="009304CA"/>
    <w:rsid w:val="0093087F"/>
    <w:rsid w:val="0093130C"/>
    <w:rsid w:val="009319C6"/>
    <w:rsid w:val="00932189"/>
    <w:rsid w:val="0093244A"/>
    <w:rsid w:val="00933028"/>
    <w:rsid w:val="009335E8"/>
    <w:rsid w:val="009347B9"/>
    <w:rsid w:val="00934C9F"/>
    <w:rsid w:val="00935F25"/>
    <w:rsid w:val="00935FA6"/>
    <w:rsid w:val="0093651C"/>
    <w:rsid w:val="00937275"/>
    <w:rsid w:val="0093758D"/>
    <w:rsid w:val="00940459"/>
    <w:rsid w:val="00940AAC"/>
    <w:rsid w:val="00941633"/>
    <w:rsid w:val="00941FF7"/>
    <w:rsid w:val="009429F7"/>
    <w:rsid w:val="00943468"/>
    <w:rsid w:val="00943BD5"/>
    <w:rsid w:val="009458B8"/>
    <w:rsid w:val="009469F5"/>
    <w:rsid w:val="00947AE3"/>
    <w:rsid w:val="009509C7"/>
    <w:rsid w:val="00950B54"/>
    <w:rsid w:val="009512FB"/>
    <w:rsid w:val="009514AA"/>
    <w:rsid w:val="009514E8"/>
    <w:rsid w:val="00951740"/>
    <w:rsid w:val="009521C3"/>
    <w:rsid w:val="009528CD"/>
    <w:rsid w:val="0095345C"/>
    <w:rsid w:val="00953964"/>
    <w:rsid w:val="0095465D"/>
    <w:rsid w:val="00954C39"/>
    <w:rsid w:val="00954C85"/>
    <w:rsid w:val="00955E73"/>
    <w:rsid w:val="009567B9"/>
    <w:rsid w:val="009568A5"/>
    <w:rsid w:val="00957172"/>
    <w:rsid w:val="00957400"/>
    <w:rsid w:val="0095752B"/>
    <w:rsid w:val="00960716"/>
    <w:rsid w:val="009608F5"/>
    <w:rsid w:val="00960A20"/>
    <w:rsid w:val="00961065"/>
    <w:rsid w:val="0096160B"/>
    <w:rsid w:val="009616AB"/>
    <w:rsid w:val="00961D26"/>
    <w:rsid w:val="00961E70"/>
    <w:rsid w:val="009625FD"/>
    <w:rsid w:val="009625FE"/>
    <w:rsid w:val="0096262A"/>
    <w:rsid w:val="009629F8"/>
    <w:rsid w:val="00962B4C"/>
    <w:rsid w:val="00962C0D"/>
    <w:rsid w:val="0096362B"/>
    <w:rsid w:val="009636E8"/>
    <w:rsid w:val="009639B7"/>
    <w:rsid w:val="00963A42"/>
    <w:rsid w:val="00963AE9"/>
    <w:rsid w:val="00964F5E"/>
    <w:rsid w:val="009657DF"/>
    <w:rsid w:val="00966D6F"/>
    <w:rsid w:val="00966FCB"/>
    <w:rsid w:val="00967479"/>
    <w:rsid w:val="009676FD"/>
    <w:rsid w:val="00970015"/>
    <w:rsid w:val="00970605"/>
    <w:rsid w:val="00970753"/>
    <w:rsid w:val="00970CB6"/>
    <w:rsid w:val="00971067"/>
    <w:rsid w:val="00971E43"/>
    <w:rsid w:val="00972134"/>
    <w:rsid w:val="009722F0"/>
    <w:rsid w:val="00973543"/>
    <w:rsid w:val="00973841"/>
    <w:rsid w:val="0097407B"/>
    <w:rsid w:val="00974691"/>
    <w:rsid w:val="009746A4"/>
    <w:rsid w:val="009749DE"/>
    <w:rsid w:val="009749E7"/>
    <w:rsid w:val="009751A0"/>
    <w:rsid w:val="009760D2"/>
    <w:rsid w:val="0097615E"/>
    <w:rsid w:val="009771BE"/>
    <w:rsid w:val="00977CCB"/>
    <w:rsid w:val="00977E8F"/>
    <w:rsid w:val="0098036D"/>
    <w:rsid w:val="0098098E"/>
    <w:rsid w:val="00981361"/>
    <w:rsid w:val="00981A69"/>
    <w:rsid w:val="0098202F"/>
    <w:rsid w:val="00982C1E"/>
    <w:rsid w:val="00982C91"/>
    <w:rsid w:val="009834A1"/>
    <w:rsid w:val="009841A0"/>
    <w:rsid w:val="009842B4"/>
    <w:rsid w:val="0098490F"/>
    <w:rsid w:val="0098505B"/>
    <w:rsid w:val="009851F6"/>
    <w:rsid w:val="00985B43"/>
    <w:rsid w:val="0098625B"/>
    <w:rsid w:val="00986B09"/>
    <w:rsid w:val="0098756E"/>
    <w:rsid w:val="0099095C"/>
    <w:rsid w:val="009923D3"/>
    <w:rsid w:val="00992767"/>
    <w:rsid w:val="00993167"/>
    <w:rsid w:val="00993B9F"/>
    <w:rsid w:val="00993C27"/>
    <w:rsid w:val="009940C8"/>
    <w:rsid w:val="0099607B"/>
    <w:rsid w:val="009964EF"/>
    <w:rsid w:val="00996D9B"/>
    <w:rsid w:val="00997600"/>
    <w:rsid w:val="009A0298"/>
    <w:rsid w:val="009A059F"/>
    <w:rsid w:val="009A05DF"/>
    <w:rsid w:val="009A13AF"/>
    <w:rsid w:val="009A14BF"/>
    <w:rsid w:val="009A1EAF"/>
    <w:rsid w:val="009A40B3"/>
    <w:rsid w:val="009A417D"/>
    <w:rsid w:val="009A4788"/>
    <w:rsid w:val="009A4EAB"/>
    <w:rsid w:val="009A5405"/>
    <w:rsid w:val="009A62D4"/>
    <w:rsid w:val="009A630E"/>
    <w:rsid w:val="009A646E"/>
    <w:rsid w:val="009A71A9"/>
    <w:rsid w:val="009A759E"/>
    <w:rsid w:val="009A7F0C"/>
    <w:rsid w:val="009A7F0D"/>
    <w:rsid w:val="009B03EE"/>
    <w:rsid w:val="009B08E2"/>
    <w:rsid w:val="009B1D56"/>
    <w:rsid w:val="009B2A5A"/>
    <w:rsid w:val="009B328B"/>
    <w:rsid w:val="009B33E6"/>
    <w:rsid w:val="009B3418"/>
    <w:rsid w:val="009B3475"/>
    <w:rsid w:val="009B4344"/>
    <w:rsid w:val="009B438E"/>
    <w:rsid w:val="009B4434"/>
    <w:rsid w:val="009B46A4"/>
    <w:rsid w:val="009B4768"/>
    <w:rsid w:val="009B497C"/>
    <w:rsid w:val="009B53F1"/>
    <w:rsid w:val="009B71BA"/>
    <w:rsid w:val="009B750A"/>
    <w:rsid w:val="009B77CD"/>
    <w:rsid w:val="009B7CDF"/>
    <w:rsid w:val="009C0CBF"/>
    <w:rsid w:val="009C22C8"/>
    <w:rsid w:val="009C278F"/>
    <w:rsid w:val="009C29AA"/>
    <w:rsid w:val="009C329C"/>
    <w:rsid w:val="009C3810"/>
    <w:rsid w:val="009C3DA7"/>
    <w:rsid w:val="009C4BB5"/>
    <w:rsid w:val="009C667F"/>
    <w:rsid w:val="009C6A36"/>
    <w:rsid w:val="009C6B8E"/>
    <w:rsid w:val="009C6ED9"/>
    <w:rsid w:val="009C724F"/>
    <w:rsid w:val="009C7798"/>
    <w:rsid w:val="009D00D7"/>
    <w:rsid w:val="009D0136"/>
    <w:rsid w:val="009D0210"/>
    <w:rsid w:val="009D02B9"/>
    <w:rsid w:val="009D068B"/>
    <w:rsid w:val="009D0714"/>
    <w:rsid w:val="009D0736"/>
    <w:rsid w:val="009D1343"/>
    <w:rsid w:val="009D197C"/>
    <w:rsid w:val="009D1CA5"/>
    <w:rsid w:val="009D2B16"/>
    <w:rsid w:val="009D2E33"/>
    <w:rsid w:val="009D33B5"/>
    <w:rsid w:val="009D38FA"/>
    <w:rsid w:val="009D4107"/>
    <w:rsid w:val="009D4E50"/>
    <w:rsid w:val="009D5380"/>
    <w:rsid w:val="009D6BD7"/>
    <w:rsid w:val="009D7464"/>
    <w:rsid w:val="009D769E"/>
    <w:rsid w:val="009D7802"/>
    <w:rsid w:val="009D7F61"/>
    <w:rsid w:val="009E020E"/>
    <w:rsid w:val="009E0456"/>
    <w:rsid w:val="009E0D0F"/>
    <w:rsid w:val="009E11C5"/>
    <w:rsid w:val="009E1B3B"/>
    <w:rsid w:val="009E20B7"/>
    <w:rsid w:val="009E27A0"/>
    <w:rsid w:val="009E2E2F"/>
    <w:rsid w:val="009E33C0"/>
    <w:rsid w:val="009E3E82"/>
    <w:rsid w:val="009E4BE6"/>
    <w:rsid w:val="009E4EA7"/>
    <w:rsid w:val="009E5293"/>
    <w:rsid w:val="009E5B3F"/>
    <w:rsid w:val="009E5C41"/>
    <w:rsid w:val="009E69F4"/>
    <w:rsid w:val="009E7AE7"/>
    <w:rsid w:val="009E7D45"/>
    <w:rsid w:val="009E7F9A"/>
    <w:rsid w:val="009F02F3"/>
    <w:rsid w:val="009F04FC"/>
    <w:rsid w:val="009F0908"/>
    <w:rsid w:val="009F0B62"/>
    <w:rsid w:val="009F0EFD"/>
    <w:rsid w:val="009F0F11"/>
    <w:rsid w:val="009F12B9"/>
    <w:rsid w:val="009F194E"/>
    <w:rsid w:val="009F1A43"/>
    <w:rsid w:val="009F1DD8"/>
    <w:rsid w:val="009F2104"/>
    <w:rsid w:val="009F2255"/>
    <w:rsid w:val="009F2A38"/>
    <w:rsid w:val="009F2B58"/>
    <w:rsid w:val="009F3BB4"/>
    <w:rsid w:val="009F50A9"/>
    <w:rsid w:val="009F5396"/>
    <w:rsid w:val="009F63CD"/>
    <w:rsid w:val="009F72DA"/>
    <w:rsid w:val="009F7704"/>
    <w:rsid w:val="009F7B0A"/>
    <w:rsid w:val="009F7BEC"/>
    <w:rsid w:val="009F7E6F"/>
    <w:rsid w:val="00A0107A"/>
    <w:rsid w:val="00A0168D"/>
    <w:rsid w:val="00A019B9"/>
    <w:rsid w:val="00A01CAB"/>
    <w:rsid w:val="00A01D7A"/>
    <w:rsid w:val="00A02A09"/>
    <w:rsid w:val="00A03382"/>
    <w:rsid w:val="00A03AE5"/>
    <w:rsid w:val="00A03C2F"/>
    <w:rsid w:val="00A0427A"/>
    <w:rsid w:val="00A06C6C"/>
    <w:rsid w:val="00A07091"/>
    <w:rsid w:val="00A07296"/>
    <w:rsid w:val="00A1012B"/>
    <w:rsid w:val="00A1093A"/>
    <w:rsid w:val="00A111F5"/>
    <w:rsid w:val="00A1154D"/>
    <w:rsid w:val="00A118D6"/>
    <w:rsid w:val="00A13B29"/>
    <w:rsid w:val="00A15211"/>
    <w:rsid w:val="00A17015"/>
    <w:rsid w:val="00A17BB0"/>
    <w:rsid w:val="00A17C53"/>
    <w:rsid w:val="00A17F93"/>
    <w:rsid w:val="00A2039B"/>
    <w:rsid w:val="00A20424"/>
    <w:rsid w:val="00A20BD7"/>
    <w:rsid w:val="00A210CF"/>
    <w:rsid w:val="00A21741"/>
    <w:rsid w:val="00A21AA7"/>
    <w:rsid w:val="00A22069"/>
    <w:rsid w:val="00A229E9"/>
    <w:rsid w:val="00A22F85"/>
    <w:rsid w:val="00A24FA0"/>
    <w:rsid w:val="00A25A53"/>
    <w:rsid w:val="00A27B85"/>
    <w:rsid w:val="00A27F91"/>
    <w:rsid w:val="00A3051D"/>
    <w:rsid w:val="00A3082E"/>
    <w:rsid w:val="00A30B32"/>
    <w:rsid w:val="00A32379"/>
    <w:rsid w:val="00A33089"/>
    <w:rsid w:val="00A33AAB"/>
    <w:rsid w:val="00A33D13"/>
    <w:rsid w:val="00A33F09"/>
    <w:rsid w:val="00A344F3"/>
    <w:rsid w:val="00A34BF2"/>
    <w:rsid w:val="00A34FE6"/>
    <w:rsid w:val="00A35069"/>
    <w:rsid w:val="00A358C5"/>
    <w:rsid w:val="00A36256"/>
    <w:rsid w:val="00A36F0D"/>
    <w:rsid w:val="00A37180"/>
    <w:rsid w:val="00A377F1"/>
    <w:rsid w:val="00A41245"/>
    <w:rsid w:val="00A413F2"/>
    <w:rsid w:val="00A416AC"/>
    <w:rsid w:val="00A418AB"/>
    <w:rsid w:val="00A4295B"/>
    <w:rsid w:val="00A42B66"/>
    <w:rsid w:val="00A42CF0"/>
    <w:rsid w:val="00A43F45"/>
    <w:rsid w:val="00A43F77"/>
    <w:rsid w:val="00A44192"/>
    <w:rsid w:val="00A44664"/>
    <w:rsid w:val="00A4519F"/>
    <w:rsid w:val="00A45C71"/>
    <w:rsid w:val="00A45EF0"/>
    <w:rsid w:val="00A463B9"/>
    <w:rsid w:val="00A4665E"/>
    <w:rsid w:val="00A4666F"/>
    <w:rsid w:val="00A46A1B"/>
    <w:rsid w:val="00A51AD7"/>
    <w:rsid w:val="00A52002"/>
    <w:rsid w:val="00A52324"/>
    <w:rsid w:val="00A52F25"/>
    <w:rsid w:val="00A535A4"/>
    <w:rsid w:val="00A53737"/>
    <w:rsid w:val="00A53D71"/>
    <w:rsid w:val="00A53E47"/>
    <w:rsid w:val="00A5419C"/>
    <w:rsid w:val="00A542C7"/>
    <w:rsid w:val="00A54696"/>
    <w:rsid w:val="00A5470B"/>
    <w:rsid w:val="00A55CB9"/>
    <w:rsid w:val="00A56467"/>
    <w:rsid w:val="00A57995"/>
    <w:rsid w:val="00A57E78"/>
    <w:rsid w:val="00A6081B"/>
    <w:rsid w:val="00A60BAD"/>
    <w:rsid w:val="00A6198B"/>
    <w:rsid w:val="00A61F10"/>
    <w:rsid w:val="00A62F27"/>
    <w:rsid w:val="00A631E1"/>
    <w:rsid w:val="00A63ACB"/>
    <w:rsid w:val="00A63B8C"/>
    <w:rsid w:val="00A63D8A"/>
    <w:rsid w:val="00A64B62"/>
    <w:rsid w:val="00A65F52"/>
    <w:rsid w:val="00A6602F"/>
    <w:rsid w:val="00A66854"/>
    <w:rsid w:val="00A67721"/>
    <w:rsid w:val="00A67736"/>
    <w:rsid w:val="00A67EFE"/>
    <w:rsid w:val="00A70419"/>
    <w:rsid w:val="00A70ACD"/>
    <w:rsid w:val="00A70AD9"/>
    <w:rsid w:val="00A719DC"/>
    <w:rsid w:val="00A727F3"/>
    <w:rsid w:val="00A728DE"/>
    <w:rsid w:val="00A73463"/>
    <w:rsid w:val="00A73BBD"/>
    <w:rsid w:val="00A73CFE"/>
    <w:rsid w:val="00A73E78"/>
    <w:rsid w:val="00A744FC"/>
    <w:rsid w:val="00A759F6"/>
    <w:rsid w:val="00A75CCC"/>
    <w:rsid w:val="00A75DAB"/>
    <w:rsid w:val="00A76168"/>
    <w:rsid w:val="00A7621D"/>
    <w:rsid w:val="00A76CD7"/>
    <w:rsid w:val="00A7773A"/>
    <w:rsid w:val="00A77DED"/>
    <w:rsid w:val="00A806B0"/>
    <w:rsid w:val="00A80AC2"/>
    <w:rsid w:val="00A81591"/>
    <w:rsid w:val="00A815FF"/>
    <w:rsid w:val="00A81803"/>
    <w:rsid w:val="00A81C28"/>
    <w:rsid w:val="00A82198"/>
    <w:rsid w:val="00A828C3"/>
    <w:rsid w:val="00A835F1"/>
    <w:rsid w:val="00A83AA7"/>
    <w:rsid w:val="00A8493B"/>
    <w:rsid w:val="00A84D05"/>
    <w:rsid w:val="00A86035"/>
    <w:rsid w:val="00A86A0F"/>
    <w:rsid w:val="00A86B5D"/>
    <w:rsid w:val="00A873E6"/>
    <w:rsid w:val="00A878C2"/>
    <w:rsid w:val="00A87A1C"/>
    <w:rsid w:val="00A87AFE"/>
    <w:rsid w:val="00A9097B"/>
    <w:rsid w:val="00A9153E"/>
    <w:rsid w:val="00A91B33"/>
    <w:rsid w:val="00A91D70"/>
    <w:rsid w:val="00A91D78"/>
    <w:rsid w:val="00A920E3"/>
    <w:rsid w:val="00A921D1"/>
    <w:rsid w:val="00A92E25"/>
    <w:rsid w:val="00A934EE"/>
    <w:rsid w:val="00A9350A"/>
    <w:rsid w:val="00A93B17"/>
    <w:rsid w:val="00A93BA9"/>
    <w:rsid w:val="00A93D6A"/>
    <w:rsid w:val="00A94BB6"/>
    <w:rsid w:val="00A94BBB"/>
    <w:rsid w:val="00A94C21"/>
    <w:rsid w:val="00A94E78"/>
    <w:rsid w:val="00A94EB9"/>
    <w:rsid w:val="00A95194"/>
    <w:rsid w:val="00A951CC"/>
    <w:rsid w:val="00A953D6"/>
    <w:rsid w:val="00A957E3"/>
    <w:rsid w:val="00A973B6"/>
    <w:rsid w:val="00A976F0"/>
    <w:rsid w:val="00A97899"/>
    <w:rsid w:val="00AA0C60"/>
    <w:rsid w:val="00AA0FDE"/>
    <w:rsid w:val="00AA10D5"/>
    <w:rsid w:val="00AA1461"/>
    <w:rsid w:val="00AA491C"/>
    <w:rsid w:val="00AA615B"/>
    <w:rsid w:val="00AA620B"/>
    <w:rsid w:val="00AA6215"/>
    <w:rsid w:val="00AB008C"/>
    <w:rsid w:val="00AB0A69"/>
    <w:rsid w:val="00AB0FE6"/>
    <w:rsid w:val="00AB1E92"/>
    <w:rsid w:val="00AB2321"/>
    <w:rsid w:val="00AB2328"/>
    <w:rsid w:val="00AB2597"/>
    <w:rsid w:val="00AB2847"/>
    <w:rsid w:val="00AB29BC"/>
    <w:rsid w:val="00AB2FA9"/>
    <w:rsid w:val="00AB3481"/>
    <w:rsid w:val="00AB3F73"/>
    <w:rsid w:val="00AB4320"/>
    <w:rsid w:val="00AB44FC"/>
    <w:rsid w:val="00AB4518"/>
    <w:rsid w:val="00AB463B"/>
    <w:rsid w:val="00AB4696"/>
    <w:rsid w:val="00AB4B99"/>
    <w:rsid w:val="00AB5543"/>
    <w:rsid w:val="00AB60EA"/>
    <w:rsid w:val="00AB7C9F"/>
    <w:rsid w:val="00AB7F98"/>
    <w:rsid w:val="00AC0468"/>
    <w:rsid w:val="00AC0661"/>
    <w:rsid w:val="00AC08C9"/>
    <w:rsid w:val="00AC0BAA"/>
    <w:rsid w:val="00AC0E93"/>
    <w:rsid w:val="00AC10F8"/>
    <w:rsid w:val="00AC1827"/>
    <w:rsid w:val="00AC1858"/>
    <w:rsid w:val="00AC1D04"/>
    <w:rsid w:val="00AC2529"/>
    <w:rsid w:val="00AC2549"/>
    <w:rsid w:val="00AC3E85"/>
    <w:rsid w:val="00AC44C4"/>
    <w:rsid w:val="00AC51FA"/>
    <w:rsid w:val="00AC57C3"/>
    <w:rsid w:val="00AC580B"/>
    <w:rsid w:val="00AC5AE8"/>
    <w:rsid w:val="00AC61FA"/>
    <w:rsid w:val="00AC62CE"/>
    <w:rsid w:val="00AC6374"/>
    <w:rsid w:val="00AC63BD"/>
    <w:rsid w:val="00AC653B"/>
    <w:rsid w:val="00AC659F"/>
    <w:rsid w:val="00AC6E95"/>
    <w:rsid w:val="00AC70C5"/>
    <w:rsid w:val="00AC7258"/>
    <w:rsid w:val="00AC7CBF"/>
    <w:rsid w:val="00AD0035"/>
    <w:rsid w:val="00AD0377"/>
    <w:rsid w:val="00AD13F3"/>
    <w:rsid w:val="00AD1463"/>
    <w:rsid w:val="00AD22E3"/>
    <w:rsid w:val="00AD2BA5"/>
    <w:rsid w:val="00AD2BC3"/>
    <w:rsid w:val="00AD3979"/>
    <w:rsid w:val="00AD3AE5"/>
    <w:rsid w:val="00AD3E62"/>
    <w:rsid w:val="00AD41AD"/>
    <w:rsid w:val="00AD4253"/>
    <w:rsid w:val="00AD4593"/>
    <w:rsid w:val="00AD55B8"/>
    <w:rsid w:val="00AD691A"/>
    <w:rsid w:val="00AD6BD0"/>
    <w:rsid w:val="00AD709B"/>
    <w:rsid w:val="00AD7477"/>
    <w:rsid w:val="00AD7888"/>
    <w:rsid w:val="00AD7B73"/>
    <w:rsid w:val="00AD7F49"/>
    <w:rsid w:val="00AD7FE0"/>
    <w:rsid w:val="00AE0389"/>
    <w:rsid w:val="00AE0497"/>
    <w:rsid w:val="00AE049E"/>
    <w:rsid w:val="00AE082F"/>
    <w:rsid w:val="00AE0990"/>
    <w:rsid w:val="00AE1A72"/>
    <w:rsid w:val="00AE1ABE"/>
    <w:rsid w:val="00AE1EA6"/>
    <w:rsid w:val="00AE1FCD"/>
    <w:rsid w:val="00AE21BD"/>
    <w:rsid w:val="00AE2A60"/>
    <w:rsid w:val="00AE3852"/>
    <w:rsid w:val="00AE39CF"/>
    <w:rsid w:val="00AE6024"/>
    <w:rsid w:val="00AE622A"/>
    <w:rsid w:val="00AE6848"/>
    <w:rsid w:val="00AE73C0"/>
    <w:rsid w:val="00AE7D47"/>
    <w:rsid w:val="00AE7F09"/>
    <w:rsid w:val="00AF03B1"/>
    <w:rsid w:val="00AF09CB"/>
    <w:rsid w:val="00AF1930"/>
    <w:rsid w:val="00AF1D90"/>
    <w:rsid w:val="00AF2AD3"/>
    <w:rsid w:val="00AF2FD1"/>
    <w:rsid w:val="00AF3538"/>
    <w:rsid w:val="00AF3673"/>
    <w:rsid w:val="00AF3DCA"/>
    <w:rsid w:val="00AF3E36"/>
    <w:rsid w:val="00AF4AF9"/>
    <w:rsid w:val="00AF4D9E"/>
    <w:rsid w:val="00AF60C8"/>
    <w:rsid w:val="00AF62DC"/>
    <w:rsid w:val="00AF64E6"/>
    <w:rsid w:val="00AF6919"/>
    <w:rsid w:val="00AF702B"/>
    <w:rsid w:val="00B01154"/>
    <w:rsid w:val="00B015AA"/>
    <w:rsid w:val="00B0190A"/>
    <w:rsid w:val="00B01B20"/>
    <w:rsid w:val="00B0206B"/>
    <w:rsid w:val="00B02623"/>
    <w:rsid w:val="00B03C17"/>
    <w:rsid w:val="00B047C1"/>
    <w:rsid w:val="00B04BD7"/>
    <w:rsid w:val="00B05C78"/>
    <w:rsid w:val="00B05E2F"/>
    <w:rsid w:val="00B0621C"/>
    <w:rsid w:val="00B0647A"/>
    <w:rsid w:val="00B069AD"/>
    <w:rsid w:val="00B06C0A"/>
    <w:rsid w:val="00B06FFB"/>
    <w:rsid w:val="00B07259"/>
    <w:rsid w:val="00B0725E"/>
    <w:rsid w:val="00B07FB8"/>
    <w:rsid w:val="00B100C6"/>
    <w:rsid w:val="00B11A91"/>
    <w:rsid w:val="00B12CAE"/>
    <w:rsid w:val="00B1334D"/>
    <w:rsid w:val="00B13453"/>
    <w:rsid w:val="00B13628"/>
    <w:rsid w:val="00B139C1"/>
    <w:rsid w:val="00B13CB4"/>
    <w:rsid w:val="00B13CE0"/>
    <w:rsid w:val="00B13FDE"/>
    <w:rsid w:val="00B145F8"/>
    <w:rsid w:val="00B14645"/>
    <w:rsid w:val="00B14B5E"/>
    <w:rsid w:val="00B14B76"/>
    <w:rsid w:val="00B14C12"/>
    <w:rsid w:val="00B15A84"/>
    <w:rsid w:val="00B17595"/>
    <w:rsid w:val="00B1794D"/>
    <w:rsid w:val="00B17E28"/>
    <w:rsid w:val="00B20CE7"/>
    <w:rsid w:val="00B2176F"/>
    <w:rsid w:val="00B21CAF"/>
    <w:rsid w:val="00B21DAA"/>
    <w:rsid w:val="00B21F0C"/>
    <w:rsid w:val="00B222D3"/>
    <w:rsid w:val="00B22BFB"/>
    <w:rsid w:val="00B23013"/>
    <w:rsid w:val="00B23A30"/>
    <w:rsid w:val="00B23F43"/>
    <w:rsid w:val="00B2428D"/>
    <w:rsid w:val="00B246D0"/>
    <w:rsid w:val="00B24934"/>
    <w:rsid w:val="00B24EB6"/>
    <w:rsid w:val="00B25227"/>
    <w:rsid w:val="00B254D7"/>
    <w:rsid w:val="00B2572B"/>
    <w:rsid w:val="00B258B1"/>
    <w:rsid w:val="00B27327"/>
    <w:rsid w:val="00B27560"/>
    <w:rsid w:val="00B302A4"/>
    <w:rsid w:val="00B3048F"/>
    <w:rsid w:val="00B30A7B"/>
    <w:rsid w:val="00B30EC7"/>
    <w:rsid w:val="00B30EC8"/>
    <w:rsid w:val="00B31A6E"/>
    <w:rsid w:val="00B325E7"/>
    <w:rsid w:val="00B326D0"/>
    <w:rsid w:val="00B33F3D"/>
    <w:rsid w:val="00B340AB"/>
    <w:rsid w:val="00B341A6"/>
    <w:rsid w:val="00B34E1B"/>
    <w:rsid w:val="00B352E9"/>
    <w:rsid w:val="00B35472"/>
    <w:rsid w:val="00B35C7F"/>
    <w:rsid w:val="00B36071"/>
    <w:rsid w:val="00B362D7"/>
    <w:rsid w:val="00B36BB6"/>
    <w:rsid w:val="00B370E8"/>
    <w:rsid w:val="00B37690"/>
    <w:rsid w:val="00B40D4E"/>
    <w:rsid w:val="00B41190"/>
    <w:rsid w:val="00B413B8"/>
    <w:rsid w:val="00B41977"/>
    <w:rsid w:val="00B41E63"/>
    <w:rsid w:val="00B41FFF"/>
    <w:rsid w:val="00B42544"/>
    <w:rsid w:val="00B42578"/>
    <w:rsid w:val="00B425F4"/>
    <w:rsid w:val="00B4413A"/>
    <w:rsid w:val="00B45018"/>
    <w:rsid w:val="00B454FC"/>
    <w:rsid w:val="00B45544"/>
    <w:rsid w:val="00B459D9"/>
    <w:rsid w:val="00B45F7E"/>
    <w:rsid w:val="00B4655B"/>
    <w:rsid w:val="00B4672B"/>
    <w:rsid w:val="00B46A9B"/>
    <w:rsid w:val="00B46C6A"/>
    <w:rsid w:val="00B470BD"/>
    <w:rsid w:val="00B50476"/>
    <w:rsid w:val="00B5066C"/>
    <w:rsid w:val="00B51AB4"/>
    <w:rsid w:val="00B54CFC"/>
    <w:rsid w:val="00B54E6A"/>
    <w:rsid w:val="00B552C1"/>
    <w:rsid w:val="00B5553B"/>
    <w:rsid w:val="00B556E0"/>
    <w:rsid w:val="00B56C10"/>
    <w:rsid w:val="00B570BE"/>
    <w:rsid w:val="00B57165"/>
    <w:rsid w:val="00B574D5"/>
    <w:rsid w:val="00B57783"/>
    <w:rsid w:val="00B602B0"/>
    <w:rsid w:val="00B60D90"/>
    <w:rsid w:val="00B613D8"/>
    <w:rsid w:val="00B62D3C"/>
    <w:rsid w:val="00B631BA"/>
    <w:rsid w:val="00B63244"/>
    <w:rsid w:val="00B635D6"/>
    <w:rsid w:val="00B63953"/>
    <w:rsid w:val="00B63AFE"/>
    <w:rsid w:val="00B63B4D"/>
    <w:rsid w:val="00B63E74"/>
    <w:rsid w:val="00B6404D"/>
    <w:rsid w:val="00B641FC"/>
    <w:rsid w:val="00B6454F"/>
    <w:rsid w:val="00B64714"/>
    <w:rsid w:val="00B660A9"/>
    <w:rsid w:val="00B671CA"/>
    <w:rsid w:val="00B679A9"/>
    <w:rsid w:val="00B7162B"/>
    <w:rsid w:val="00B725FD"/>
    <w:rsid w:val="00B72C5E"/>
    <w:rsid w:val="00B72E4F"/>
    <w:rsid w:val="00B73187"/>
    <w:rsid w:val="00B732F5"/>
    <w:rsid w:val="00B75940"/>
    <w:rsid w:val="00B75A28"/>
    <w:rsid w:val="00B762DE"/>
    <w:rsid w:val="00B76D82"/>
    <w:rsid w:val="00B77C3A"/>
    <w:rsid w:val="00B8009B"/>
    <w:rsid w:val="00B8027A"/>
    <w:rsid w:val="00B80E2B"/>
    <w:rsid w:val="00B811D6"/>
    <w:rsid w:val="00B8131B"/>
    <w:rsid w:val="00B81320"/>
    <w:rsid w:val="00B81432"/>
    <w:rsid w:val="00B819EB"/>
    <w:rsid w:val="00B84068"/>
    <w:rsid w:val="00B844BC"/>
    <w:rsid w:val="00B85493"/>
    <w:rsid w:val="00B8598A"/>
    <w:rsid w:val="00B86057"/>
    <w:rsid w:val="00B86102"/>
    <w:rsid w:val="00B86C02"/>
    <w:rsid w:val="00B877F9"/>
    <w:rsid w:val="00B879D7"/>
    <w:rsid w:val="00B87B3D"/>
    <w:rsid w:val="00B87B7C"/>
    <w:rsid w:val="00B918E8"/>
    <w:rsid w:val="00B92861"/>
    <w:rsid w:val="00B92AEC"/>
    <w:rsid w:val="00B92BC6"/>
    <w:rsid w:val="00B93204"/>
    <w:rsid w:val="00B9372D"/>
    <w:rsid w:val="00B942BE"/>
    <w:rsid w:val="00B9433B"/>
    <w:rsid w:val="00B943EE"/>
    <w:rsid w:val="00B94460"/>
    <w:rsid w:val="00B94739"/>
    <w:rsid w:val="00B950EC"/>
    <w:rsid w:val="00B95DCD"/>
    <w:rsid w:val="00B978FC"/>
    <w:rsid w:val="00B97DCC"/>
    <w:rsid w:val="00BA0262"/>
    <w:rsid w:val="00BA0AC2"/>
    <w:rsid w:val="00BA17E0"/>
    <w:rsid w:val="00BA27B0"/>
    <w:rsid w:val="00BA36E7"/>
    <w:rsid w:val="00BA5285"/>
    <w:rsid w:val="00BA5312"/>
    <w:rsid w:val="00BA5659"/>
    <w:rsid w:val="00BA5A30"/>
    <w:rsid w:val="00BA5DF9"/>
    <w:rsid w:val="00BA6127"/>
    <w:rsid w:val="00BA61C4"/>
    <w:rsid w:val="00BA6AF6"/>
    <w:rsid w:val="00BA7230"/>
    <w:rsid w:val="00BA72DB"/>
    <w:rsid w:val="00BB0E77"/>
    <w:rsid w:val="00BB0EF6"/>
    <w:rsid w:val="00BB18B5"/>
    <w:rsid w:val="00BB19B1"/>
    <w:rsid w:val="00BB1D43"/>
    <w:rsid w:val="00BB3108"/>
    <w:rsid w:val="00BB315E"/>
    <w:rsid w:val="00BB3A17"/>
    <w:rsid w:val="00BB4A85"/>
    <w:rsid w:val="00BB51E5"/>
    <w:rsid w:val="00BB5447"/>
    <w:rsid w:val="00BB595E"/>
    <w:rsid w:val="00BB66B6"/>
    <w:rsid w:val="00BB6755"/>
    <w:rsid w:val="00BB70CF"/>
    <w:rsid w:val="00BC0A1E"/>
    <w:rsid w:val="00BC11BA"/>
    <w:rsid w:val="00BC127F"/>
    <w:rsid w:val="00BC2040"/>
    <w:rsid w:val="00BC261E"/>
    <w:rsid w:val="00BC39B7"/>
    <w:rsid w:val="00BC43A3"/>
    <w:rsid w:val="00BC4D50"/>
    <w:rsid w:val="00BC4E27"/>
    <w:rsid w:val="00BC55F5"/>
    <w:rsid w:val="00BC56B9"/>
    <w:rsid w:val="00BC59E4"/>
    <w:rsid w:val="00BC5E9A"/>
    <w:rsid w:val="00BC5EE0"/>
    <w:rsid w:val="00BC60A0"/>
    <w:rsid w:val="00BC66E1"/>
    <w:rsid w:val="00BC69D6"/>
    <w:rsid w:val="00BC6E89"/>
    <w:rsid w:val="00BC7592"/>
    <w:rsid w:val="00BC7773"/>
    <w:rsid w:val="00BC78B8"/>
    <w:rsid w:val="00BD0097"/>
    <w:rsid w:val="00BD031E"/>
    <w:rsid w:val="00BD0CDB"/>
    <w:rsid w:val="00BD0CDF"/>
    <w:rsid w:val="00BD0E39"/>
    <w:rsid w:val="00BD17E7"/>
    <w:rsid w:val="00BD1A40"/>
    <w:rsid w:val="00BD1B06"/>
    <w:rsid w:val="00BD1B6A"/>
    <w:rsid w:val="00BD223D"/>
    <w:rsid w:val="00BD22F4"/>
    <w:rsid w:val="00BD2461"/>
    <w:rsid w:val="00BD2CB6"/>
    <w:rsid w:val="00BD2F3F"/>
    <w:rsid w:val="00BD3F8F"/>
    <w:rsid w:val="00BD6AD5"/>
    <w:rsid w:val="00BD74C8"/>
    <w:rsid w:val="00BD7CEA"/>
    <w:rsid w:val="00BD7F86"/>
    <w:rsid w:val="00BE019F"/>
    <w:rsid w:val="00BE01A6"/>
    <w:rsid w:val="00BE02B3"/>
    <w:rsid w:val="00BE12A3"/>
    <w:rsid w:val="00BE1545"/>
    <w:rsid w:val="00BE1578"/>
    <w:rsid w:val="00BE1628"/>
    <w:rsid w:val="00BE1DB7"/>
    <w:rsid w:val="00BE2323"/>
    <w:rsid w:val="00BE442E"/>
    <w:rsid w:val="00BE4958"/>
    <w:rsid w:val="00BE5401"/>
    <w:rsid w:val="00BE67B7"/>
    <w:rsid w:val="00BE6EF7"/>
    <w:rsid w:val="00BE7377"/>
    <w:rsid w:val="00BE7A6D"/>
    <w:rsid w:val="00BF06AA"/>
    <w:rsid w:val="00BF08B7"/>
    <w:rsid w:val="00BF1288"/>
    <w:rsid w:val="00BF149D"/>
    <w:rsid w:val="00BF1CFA"/>
    <w:rsid w:val="00BF2192"/>
    <w:rsid w:val="00BF2641"/>
    <w:rsid w:val="00BF2F8A"/>
    <w:rsid w:val="00BF2F8C"/>
    <w:rsid w:val="00BF3ED5"/>
    <w:rsid w:val="00BF459D"/>
    <w:rsid w:val="00BF4AF2"/>
    <w:rsid w:val="00BF4B29"/>
    <w:rsid w:val="00BF4CA0"/>
    <w:rsid w:val="00BF4E71"/>
    <w:rsid w:val="00BF50BB"/>
    <w:rsid w:val="00BF5328"/>
    <w:rsid w:val="00BF57DD"/>
    <w:rsid w:val="00BF5D11"/>
    <w:rsid w:val="00BF651F"/>
    <w:rsid w:val="00BF671A"/>
    <w:rsid w:val="00BF718A"/>
    <w:rsid w:val="00BF7819"/>
    <w:rsid w:val="00BF7AC5"/>
    <w:rsid w:val="00BF7CEE"/>
    <w:rsid w:val="00C01DD0"/>
    <w:rsid w:val="00C01FB2"/>
    <w:rsid w:val="00C0206C"/>
    <w:rsid w:val="00C02951"/>
    <w:rsid w:val="00C02B41"/>
    <w:rsid w:val="00C02DFD"/>
    <w:rsid w:val="00C03702"/>
    <w:rsid w:val="00C03945"/>
    <w:rsid w:val="00C039F8"/>
    <w:rsid w:val="00C0402E"/>
    <w:rsid w:val="00C04634"/>
    <w:rsid w:val="00C04E7B"/>
    <w:rsid w:val="00C05810"/>
    <w:rsid w:val="00C05880"/>
    <w:rsid w:val="00C05D0A"/>
    <w:rsid w:val="00C06035"/>
    <w:rsid w:val="00C066D9"/>
    <w:rsid w:val="00C06AD3"/>
    <w:rsid w:val="00C074EC"/>
    <w:rsid w:val="00C07978"/>
    <w:rsid w:val="00C100C7"/>
    <w:rsid w:val="00C10346"/>
    <w:rsid w:val="00C10596"/>
    <w:rsid w:val="00C10742"/>
    <w:rsid w:val="00C10DD4"/>
    <w:rsid w:val="00C111C6"/>
    <w:rsid w:val="00C1139E"/>
    <w:rsid w:val="00C11AD7"/>
    <w:rsid w:val="00C1202F"/>
    <w:rsid w:val="00C12744"/>
    <w:rsid w:val="00C1277A"/>
    <w:rsid w:val="00C12A24"/>
    <w:rsid w:val="00C12BC1"/>
    <w:rsid w:val="00C12E92"/>
    <w:rsid w:val="00C14083"/>
    <w:rsid w:val="00C140D5"/>
    <w:rsid w:val="00C1414D"/>
    <w:rsid w:val="00C1449D"/>
    <w:rsid w:val="00C14AC8"/>
    <w:rsid w:val="00C158CA"/>
    <w:rsid w:val="00C15F10"/>
    <w:rsid w:val="00C178FB"/>
    <w:rsid w:val="00C1793C"/>
    <w:rsid w:val="00C1795A"/>
    <w:rsid w:val="00C17B38"/>
    <w:rsid w:val="00C17F53"/>
    <w:rsid w:val="00C20017"/>
    <w:rsid w:val="00C2156A"/>
    <w:rsid w:val="00C217DB"/>
    <w:rsid w:val="00C2192F"/>
    <w:rsid w:val="00C22783"/>
    <w:rsid w:val="00C2331C"/>
    <w:rsid w:val="00C2391D"/>
    <w:rsid w:val="00C23EF5"/>
    <w:rsid w:val="00C24179"/>
    <w:rsid w:val="00C24C14"/>
    <w:rsid w:val="00C24E15"/>
    <w:rsid w:val="00C24E7F"/>
    <w:rsid w:val="00C25104"/>
    <w:rsid w:val="00C25C38"/>
    <w:rsid w:val="00C25D26"/>
    <w:rsid w:val="00C2620B"/>
    <w:rsid w:val="00C270CC"/>
    <w:rsid w:val="00C2795F"/>
    <w:rsid w:val="00C27C8E"/>
    <w:rsid w:val="00C27D1B"/>
    <w:rsid w:val="00C30040"/>
    <w:rsid w:val="00C300E2"/>
    <w:rsid w:val="00C30694"/>
    <w:rsid w:val="00C308BF"/>
    <w:rsid w:val="00C30A59"/>
    <w:rsid w:val="00C30C67"/>
    <w:rsid w:val="00C30EB0"/>
    <w:rsid w:val="00C316D1"/>
    <w:rsid w:val="00C317AC"/>
    <w:rsid w:val="00C31CFF"/>
    <w:rsid w:val="00C322CC"/>
    <w:rsid w:val="00C3263A"/>
    <w:rsid w:val="00C3278D"/>
    <w:rsid w:val="00C32FF6"/>
    <w:rsid w:val="00C33049"/>
    <w:rsid w:val="00C3306B"/>
    <w:rsid w:val="00C334D3"/>
    <w:rsid w:val="00C3383E"/>
    <w:rsid w:val="00C347E4"/>
    <w:rsid w:val="00C3645F"/>
    <w:rsid w:val="00C365EE"/>
    <w:rsid w:val="00C36C20"/>
    <w:rsid w:val="00C373D4"/>
    <w:rsid w:val="00C37485"/>
    <w:rsid w:val="00C37995"/>
    <w:rsid w:val="00C40685"/>
    <w:rsid w:val="00C40A82"/>
    <w:rsid w:val="00C41C25"/>
    <w:rsid w:val="00C42747"/>
    <w:rsid w:val="00C430CC"/>
    <w:rsid w:val="00C43218"/>
    <w:rsid w:val="00C438ED"/>
    <w:rsid w:val="00C43D33"/>
    <w:rsid w:val="00C44166"/>
    <w:rsid w:val="00C442A0"/>
    <w:rsid w:val="00C44903"/>
    <w:rsid w:val="00C44AD8"/>
    <w:rsid w:val="00C44BA7"/>
    <w:rsid w:val="00C4501B"/>
    <w:rsid w:val="00C450D6"/>
    <w:rsid w:val="00C45928"/>
    <w:rsid w:val="00C459B4"/>
    <w:rsid w:val="00C46103"/>
    <w:rsid w:val="00C46840"/>
    <w:rsid w:val="00C4709D"/>
    <w:rsid w:val="00C47565"/>
    <w:rsid w:val="00C50E8C"/>
    <w:rsid w:val="00C51F2C"/>
    <w:rsid w:val="00C5207F"/>
    <w:rsid w:val="00C527B2"/>
    <w:rsid w:val="00C530F1"/>
    <w:rsid w:val="00C5323A"/>
    <w:rsid w:val="00C532FE"/>
    <w:rsid w:val="00C53AD6"/>
    <w:rsid w:val="00C54150"/>
    <w:rsid w:val="00C54C86"/>
    <w:rsid w:val="00C556B7"/>
    <w:rsid w:val="00C56BB9"/>
    <w:rsid w:val="00C56CC2"/>
    <w:rsid w:val="00C56E8F"/>
    <w:rsid w:val="00C5730B"/>
    <w:rsid w:val="00C5735C"/>
    <w:rsid w:val="00C603F2"/>
    <w:rsid w:val="00C61443"/>
    <w:rsid w:val="00C61933"/>
    <w:rsid w:val="00C6199D"/>
    <w:rsid w:val="00C61C24"/>
    <w:rsid w:val="00C61D90"/>
    <w:rsid w:val="00C622E0"/>
    <w:rsid w:val="00C62493"/>
    <w:rsid w:val="00C62DCD"/>
    <w:rsid w:val="00C63DBF"/>
    <w:rsid w:val="00C64279"/>
    <w:rsid w:val="00C648E5"/>
    <w:rsid w:val="00C64CE0"/>
    <w:rsid w:val="00C66168"/>
    <w:rsid w:val="00C66F39"/>
    <w:rsid w:val="00C67168"/>
    <w:rsid w:val="00C67321"/>
    <w:rsid w:val="00C701A9"/>
    <w:rsid w:val="00C703B4"/>
    <w:rsid w:val="00C719B0"/>
    <w:rsid w:val="00C72817"/>
    <w:rsid w:val="00C72B7E"/>
    <w:rsid w:val="00C7300B"/>
    <w:rsid w:val="00C730D3"/>
    <w:rsid w:val="00C736D5"/>
    <w:rsid w:val="00C741B6"/>
    <w:rsid w:val="00C755B6"/>
    <w:rsid w:val="00C75A23"/>
    <w:rsid w:val="00C75C2B"/>
    <w:rsid w:val="00C7690A"/>
    <w:rsid w:val="00C76BC5"/>
    <w:rsid w:val="00C77B5F"/>
    <w:rsid w:val="00C808F8"/>
    <w:rsid w:val="00C826E1"/>
    <w:rsid w:val="00C82C60"/>
    <w:rsid w:val="00C82CC9"/>
    <w:rsid w:val="00C8302C"/>
    <w:rsid w:val="00C8357C"/>
    <w:rsid w:val="00C84096"/>
    <w:rsid w:val="00C84A40"/>
    <w:rsid w:val="00C84C03"/>
    <w:rsid w:val="00C85144"/>
    <w:rsid w:val="00C85161"/>
    <w:rsid w:val="00C85353"/>
    <w:rsid w:val="00C855DB"/>
    <w:rsid w:val="00C86934"/>
    <w:rsid w:val="00C87215"/>
    <w:rsid w:val="00C8748E"/>
    <w:rsid w:val="00C9002D"/>
    <w:rsid w:val="00C90E45"/>
    <w:rsid w:val="00C9135F"/>
    <w:rsid w:val="00C915BA"/>
    <w:rsid w:val="00C91A08"/>
    <w:rsid w:val="00C91E34"/>
    <w:rsid w:val="00C92383"/>
    <w:rsid w:val="00C9287C"/>
    <w:rsid w:val="00C92AC5"/>
    <w:rsid w:val="00C9393E"/>
    <w:rsid w:val="00C93A10"/>
    <w:rsid w:val="00C940EB"/>
    <w:rsid w:val="00C94C8B"/>
    <w:rsid w:val="00C95335"/>
    <w:rsid w:val="00C956A2"/>
    <w:rsid w:val="00C96156"/>
    <w:rsid w:val="00C96BA0"/>
    <w:rsid w:val="00C97088"/>
    <w:rsid w:val="00C97686"/>
    <w:rsid w:val="00CA01BC"/>
    <w:rsid w:val="00CA0880"/>
    <w:rsid w:val="00CA0916"/>
    <w:rsid w:val="00CA0DDF"/>
    <w:rsid w:val="00CA0EEB"/>
    <w:rsid w:val="00CA229A"/>
    <w:rsid w:val="00CA25D5"/>
    <w:rsid w:val="00CA2E8C"/>
    <w:rsid w:val="00CA3064"/>
    <w:rsid w:val="00CA3219"/>
    <w:rsid w:val="00CA32FF"/>
    <w:rsid w:val="00CA3EE1"/>
    <w:rsid w:val="00CA4588"/>
    <w:rsid w:val="00CA4B06"/>
    <w:rsid w:val="00CA5BC8"/>
    <w:rsid w:val="00CA5C5E"/>
    <w:rsid w:val="00CA6AB8"/>
    <w:rsid w:val="00CA70FC"/>
    <w:rsid w:val="00CA7FF5"/>
    <w:rsid w:val="00CB03BD"/>
    <w:rsid w:val="00CB0CA9"/>
    <w:rsid w:val="00CB0F72"/>
    <w:rsid w:val="00CB1739"/>
    <w:rsid w:val="00CB2302"/>
    <w:rsid w:val="00CB3CB9"/>
    <w:rsid w:val="00CB467A"/>
    <w:rsid w:val="00CB4C1A"/>
    <w:rsid w:val="00CB5BD2"/>
    <w:rsid w:val="00CB605C"/>
    <w:rsid w:val="00CB63D1"/>
    <w:rsid w:val="00CB693A"/>
    <w:rsid w:val="00CB7B7E"/>
    <w:rsid w:val="00CC06F3"/>
    <w:rsid w:val="00CC11F6"/>
    <w:rsid w:val="00CC1F6A"/>
    <w:rsid w:val="00CC35BE"/>
    <w:rsid w:val="00CC4246"/>
    <w:rsid w:val="00CC4452"/>
    <w:rsid w:val="00CC4464"/>
    <w:rsid w:val="00CC4F4B"/>
    <w:rsid w:val="00CC58F8"/>
    <w:rsid w:val="00CC5B29"/>
    <w:rsid w:val="00CC5C1E"/>
    <w:rsid w:val="00CC5F7E"/>
    <w:rsid w:val="00CC60C0"/>
    <w:rsid w:val="00CC686C"/>
    <w:rsid w:val="00CC689C"/>
    <w:rsid w:val="00CC6BDB"/>
    <w:rsid w:val="00CD13F7"/>
    <w:rsid w:val="00CD2356"/>
    <w:rsid w:val="00CD2D57"/>
    <w:rsid w:val="00CD2F5E"/>
    <w:rsid w:val="00CD337D"/>
    <w:rsid w:val="00CD3D4C"/>
    <w:rsid w:val="00CD4226"/>
    <w:rsid w:val="00CD42B2"/>
    <w:rsid w:val="00CD437F"/>
    <w:rsid w:val="00CD4C46"/>
    <w:rsid w:val="00CD5066"/>
    <w:rsid w:val="00CD5414"/>
    <w:rsid w:val="00CD63E1"/>
    <w:rsid w:val="00CD67E7"/>
    <w:rsid w:val="00CD7526"/>
    <w:rsid w:val="00CD769B"/>
    <w:rsid w:val="00CD7EB3"/>
    <w:rsid w:val="00CE0092"/>
    <w:rsid w:val="00CE0240"/>
    <w:rsid w:val="00CE0C71"/>
    <w:rsid w:val="00CE13D1"/>
    <w:rsid w:val="00CE3886"/>
    <w:rsid w:val="00CE5F38"/>
    <w:rsid w:val="00CE6137"/>
    <w:rsid w:val="00CE61E8"/>
    <w:rsid w:val="00CE637E"/>
    <w:rsid w:val="00CE675A"/>
    <w:rsid w:val="00CE695C"/>
    <w:rsid w:val="00CE6AA4"/>
    <w:rsid w:val="00CE778A"/>
    <w:rsid w:val="00CF0097"/>
    <w:rsid w:val="00CF0855"/>
    <w:rsid w:val="00CF1896"/>
    <w:rsid w:val="00CF18CB"/>
    <w:rsid w:val="00CF1E7C"/>
    <w:rsid w:val="00CF1F26"/>
    <w:rsid w:val="00CF23CF"/>
    <w:rsid w:val="00CF243F"/>
    <w:rsid w:val="00CF25B5"/>
    <w:rsid w:val="00CF25E9"/>
    <w:rsid w:val="00CF286E"/>
    <w:rsid w:val="00CF349C"/>
    <w:rsid w:val="00CF3717"/>
    <w:rsid w:val="00CF38EC"/>
    <w:rsid w:val="00CF39F2"/>
    <w:rsid w:val="00CF3CC0"/>
    <w:rsid w:val="00CF3D04"/>
    <w:rsid w:val="00CF3D37"/>
    <w:rsid w:val="00CF3ECC"/>
    <w:rsid w:val="00CF416B"/>
    <w:rsid w:val="00CF56EA"/>
    <w:rsid w:val="00CF5ED6"/>
    <w:rsid w:val="00CF6050"/>
    <w:rsid w:val="00CF79B4"/>
    <w:rsid w:val="00CF7B33"/>
    <w:rsid w:val="00D00EA5"/>
    <w:rsid w:val="00D011D6"/>
    <w:rsid w:val="00D01DFD"/>
    <w:rsid w:val="00D035B8"/>
    <w:rsid w:val="00D03BDB"/>
    <w:rsid w:val="00D04B4D"/>
    <w:rsid w:val="00D04E7D"/>
    <w:rsid w:val="00D050CE"/>
    <w:rsid w:val="00D0685E"/>
    <w:rsid w:val="00D104B7"/>
    <w:rsid w:val="00D10609"/>
    <w:rsid w:val="00D10A0F"/>
    <w:rsid w:val="00D10CE5"/>
    <w:rsid w:val="00D11A2A"/>
    <w:rsid w:val="00D126F9"/>
    <w:rsid w:val="00D12AB7"/>
    <w:rsid w:val="00D12FCD"/>
    <w:rsid w:val="00D13142"/>
    <w:rsid w:val="00D131A3"/>
    <w:rsid w:val="00D1469F"/>
    <w:rsid w:val="00D14EF5"/>
    <w:rsid w:val="00D16364"/>
    <w:rsid w:val="00D1652C"/>
    <w:rsid w:val="00D17142"/>
    <w:rsid w:val="00D20158"/>
    <w:rsid w:val="00D20E92"/>
    <w:rsid w:val="00D22508"/>
    <w:rsid w:val="00D22608"/>
    <w:rsid w:val="00D23081"/>
    <w:rsid w:val="00D23112"/>
    <w:rsid w:val="00D232F3"/>
    <w:rsid w:val="00D243C5"/>
    <w:rsid w:val="00D24484"/>
    <w:rsid w:val="00D24497"/>
    <w:rsid w:val="00D24915"/>
    <w:rsid w:val="00D24CD0"/>
    <w:rsid w:val="00D25023"/>
    <w:rsid w:val="00D25461"/>
    <w:rsid w:val="00D25702"/>
    <w:rsid w:val="00D26122"/>
    <w:rsid w:val="00D263CE"/>
    <w:rsid w:val="00D273A0"/>
    <w:rsid w:val="00D2775A"/>
    <w:rsid w:val="00D30435"/>
    <w:rsid w:val="00D31D35"/>
    <w:rsid w:val="00D3259D"/>
    <w:rsid w:val="00D3263A"/>
    <w:rsid w:val="00D333C8"/>
    <w:rsid w:val="00D3495D"/>
    <w:rsid w:val="00D34963"/>
    <w:rsid w:val="00D35AA4"/>
    <w:rsid w:val="00D35B29"/>
    <w:rsid w:val="00D363AE"/>
    <w:rsid w:val="00D3725F"/>
    <w:rsid w:val="00D37281"/>
    <w:rsid w:val="00D403FE"/>
    <w:rsid w:val="00D40A14"/>
    <w:rsid w:val="00D40F21"/>
    <w:rsid w:val="00D410BC"/>
    <w:rsid w:val="00D41158"/>
    <w:rsid w:val="00D41A98"/>
    <w:rsid w:val="00D41C3B"/>
    <w:rsid w:val="00D421F7"/>
    <w:rsid w:val="00D42624"/>
    <w:rsid w:val="00D427B9"/>
    <w:rsid w:val="00D44137"/>
    <w:rsid w:val="00D445D2"/>
    <w:rsid w:val="00D44C5A"/>
    <w:rsid w:val="00D459F8"/>
    <w:rsid w:val="00D45AF7"/>
    <w:rsid w:val="00D45F39"/>
    <w:rsid w:val="00D46348"/>
    <w:rsid w:val="00D464DA"/>
    <w:rsid w:val="00D469BE"/>
    <w:rsid w:val="00D476AD"/>
    <w:rsid w:val="00D47E44"/>
    <w:rsid w:val="00D47F20"/>
    <w:rsid w:val="00D50066"/>
    <w:rsid w:val="00D50301"/>
    <w:rsid w:val="00D52010"/>
    <w:rsid w:val="00D52A06"/>
    <w:rsid w:val="00D52B26"/>
    <w:rsid w:val="00D52D5E"/>
    <w:rsid w:val="00D52F13"/>
    <w:rsid w:val="00D53369"/>
    <w:rsid w:val="00D55A9B"/>
    <w:rsid w:val="00D55CCF"/>
    <w:rsid w:val="00D55FF7"/>
    <w:rsid w:val="00D56321"/>
    <w:rsid w:val="00D56854"/>
    <w:rsid w:val="00D5692C"/>
    <w:rsid w:val="00D56B31"/>
    <w:rsid w:val="00D56C8F"/>
    <w:rsid w:val="00D57424"/>
    <w:rsid w:val="00D574C9"/>
    <w:rsid w:val="00D57D16"/>
    <w:rsid w:val="00D57D17"/>
    <w:rsid w:val="00D57F76"/>
    <w:rsid w:val="00D6068E"/>
    <w:rsid w:val="00D607C6"/>
    <w:rsid w:val="00D608E3"/>
    <w:rsid w:val="00D60D4D"/>
    <w:rsid w:val="00D621C7"/>
    <w:rsid w:val="00D62996"/>
    <w:rsid w:val="00D63219"/>
    <w:rsid w:val="00D64F8F"/>
    <w:rsid w:val="00D6527B"/>
    <w:rsid w:val="00D65432"/>
    <w:rsid w:val="00D66153"/>
    <w:rsid w:val="00D66795"/>
    <w:rsid w:val="00D66805"/>
    <w:rsid w:val="00D671BD"/>
    <w:rsid w:val="00D67806"/>
    <w:rsid w:val="00D678AD"/>
    <w:rsid w:val="00D70346"/>
    <w:rsid w:val="00D706C8"/>
    <w:rsid w:val="00D70957"/>
    <w:rsid w:val="00D70AFC"/>
    <w:rsid w:val="00D71E2A"/>
    <w:rsid w:val="00D72088"/>
    <w:rsid w:val="00D720E2"/>
    <w:rsid w:val="00D722F0"/>
    <w:rsid w:val="00D724AA"/>
    <w:rsid w:val="00D72F14"/>
    <w:rsid w:val="00D738B9"/>
    <w:rsid w:val="00D73F53"/>
    <w:rsid w:val="00D73FF1"/>
    <w:rsid w:val="00D74A06"/>
    <w:rsid w:val="00D74AB2"/>
    <w:rsid w:val="00D753B5"/>
    <w:rsid w:val="00D75C51"/>
    <w:rsid w:val="00D75D89"/>
    <w:rsid w:val="00D7614A"/>
    <w:rsid w:val="00D76A32"/>
    <w:rsid w:val="00D76CC2"/>
    <w:rsid w:val="00D76FF4"/>
    <w:rsid w:val="00D773FD"/>
    <w:rsid w:val="00D778DD"/>
    <w:rsid w:val="00D8000F"/>
    <w:rsid w:val="00D80801"/>
    <w:rsid w:val="00D80F5F"/>
    <w:rsid w:val="00D81575"/>
    <w:rsid w:val="00D81A1B"/>
    <w:rsid w:val="00D821FF"/>
    <w:rsid w:val="00D82CB1"/>
    <w:rsid w:val="00D83F5F"/>
    <w:rsid w:val="00D846E5"/>
    <w:rsid w:val="00D84797"/>
    <w:rsid w:val="00D8570A"/>
    <w:rsid w:val="00D85BD6"/>
    <w:rsid w:val="00D86392"/>
    <w:rsid w:val="00D866CD"/>
    <w:rsid w:val="00D90081"/>
    <w:rsid w:val="00D901B4"/>
    <w:rsid w:val="00D90339"/>
    <w:rsid w:val="00D9167B"/>
    <w:rsid w:val="00D918AE"/>
    <w:rsid w:val="00D91A39"/>
    <w:rsid w:val="00D91BF1"/>
    <w:rsid w:val="00D91DE2"/>
    <w:rsid w:val="00D91F68"/>
    <w:rsid w:val="00D927AC"/>
    <w:rsid w:val="00D92867"/>
    <w:rsid w:val="00D92B28"/>
    <w:rsid w:val="00D92BED"/>
    <w:rsid w:val="00D92D96"/>
    <w:rsid w:val="00D93009"/>
    <w:rsid w:val="00D9331C"/>
    <w:rsid w:val="00D93511"/>
    <w:rsid w:val="00D9363A"/>
    <w:rsid w:val="00D938B9"/>
    <w:rsid w:val="00D93C4D"/>
    <w:rsid w:val="00D93EDE"/>
    <w:rsid w:val="00D94034"/>
    <w:rsid w:val="00D94330"/>
    <w:rsid w:val="00D943B3"/>
    <w:rsid w:val="00D946DB"/>
    <w:rsid w:val="00D94764"/>
    <w:rsid w:val="00D94D33"/>
    <w:rsid w:val="00D95384"/>
    <w:rsid w:val="00D95655"/>
    <w:rsid w:val="00D95759"/>
    <w:rsid w:val="00D964B1"/>
    <w:rsid w:val="00D97538"/>
    <w:rsid w:val="00DA0249"/>
    <w:rsid w:val="00DA10BA"/>
    <w:rsid w:val="00DA14AD"/>
    <w:rsid w:val="00DA26C6"/>
    <w:rsid w:val="00DA27FF"/>
    <w:rsid w:val="00DA3808"/>
    <w:rsid w:val="00DA3901"/>
    <w:rsid w:val="00DA4211"/>
    <w:rsid w:val="00DA43F9"/>
    <w:rsid w:val="00DA4449"/>
    <w:rsid w:val="00DA44B5"/>
    <w:rsid w:val="00DA4C5C"/>
    <w:rsid w:val="00DA5285"/>
    <w:rsid w:val="00DA539D"/>
    <w:rsid w:val="00DA5624"/>
    <w:rsid w:val="00DA5B35"/>
    <w:rsid w:val="00DA5BAA"/>
    <w:rsid w:val="00DA6E46"/>
    <w:rsid w:val="00DA74D5"/>
    <w:rsid w:val="00DA78E2"/>
    <w:rsid w:val="00DA78E5"/>
    <w:rsid w:val="00DB0388"/>
    <w:rsid w:val="00DB0C55"/>
    <w:rsid w:val="00DB10A1"/>
    <w:rsid w:val="00DB1649"/>
    <w:rsid w:val="00DB1688"/>
    <w:rsid w:val="00DB16EB"/>
    <w:rsid w:val="00DB1A2B"/>
    <w:rsid w:val="00DB1B97"/>
    <w:rsid w:val="00DB1F78"/>
    <w:rsid w:val="00DB2769"/>
    <w:rsid w:val="00DB28DC"/>
    <w:rsid w:val="00DB2CA4"/>
    <w:rsid w:val="00DB308F"/>
    <w:rsid w:val="00DB33E9"/>
    <w:rsid w:val="00DB39A8"/>
    <w:rsid w:val="00DB3C0E"/>
    <w:rsid w:val="00DB40F3"/>
    <w:rsid w:val="00DB4B3B"/>
    <w:rsid w:val="00DB4FA7"/>
    <w:rsid w:val="00DB549B"/>
    <w:rsid w:val="00DB5767"/>
    <w:rsid w:val="00DB6138"/>
    <w:rsid w:val="00DB6911"/>
    <w:rsid w:val="00DB6CE6"/>
    <w:rsid w:val="00DB6D38"/>
    <w:rsid w:val="00DB6F2A"/>
    <w:rsid w:val="00DB72F4"/>
    <w:rsid w:val="00DB77AC"/>
    <w:rsid w:val="00DB7A5D"/>
    <w:rsid w:val="00DC021F"/>
    <w:rsid w:val="00DC1B59"/>
    <w:rsid w:val="00DC1C59"/>
    <w:rsid w:val="00DC20ED"/>
    <w:rsid w:val="00DC2381"/>
    <w:rsid w:val="00DC27FC"/>
    <w:rsid w:val="00DC37F0"/>
    <w:rsid w:val="00DC4226"/>
    <w:rsid w:val="00DC455F"/>
    <w:rsid w:val="00DC4955"/>
    <w:rsid w:val="00DC4C2D"/>
    <w:rsid w:val="00DC5105"/>
    <w:rsid w:val="00DC52B0"/>
    <w:rsid w:val="00DC52C4"/>
    <w:rsid w:val="00DC565F"/>
    <w:rsid w:val="00DC570B"/>
    <w:rsid w:val="00DC5D75"/>
    <w:rsid w:val="00DC616C"/>
    <w:rsid w:val="00DC6620"/>
    <w:rsid w:val="00DC6E52"/>
    <w:rsid w:val="00DC73EF"/>
    <w:rsid w:val="00DC7BBF"/>
    <w:rsid w:val="00DD044D"/>
    <w:rsid w:val="00DD11B9"/>
    <w:rsid w:val="00DD1E1C"/>
    <w:rsid w:val="00DD2237"/>
    <w:rsid w:val="00DD230B"/>
    <w:rsid w:val="00DD2664"/>
    <w:rsid w:val="00DD2866"/>
    <w:rsid w:val="00DD2B5A"/>
    <w:rsid w:val="00DD36A2"/>
    <w:rsid w:val="00DD39E5"/>
    <w:rsid w:val="00DD3ED5"/>
    <w:rsid w:val="00DD410D"/>
    <w:rsid w:val="00DD465A"/>
    <w:rsid w:val="00DD4894"/>
    <w:rsid w:val="00DD52CF"/>
    <w:rsid w:val="00DD5426"/>
    <w:rsid w:val="00DD592B"/>
    <w:rsid w:val="00DD6462"/>
    <w:rsid w:val="00DD6588"/>
    <w:rsid w:val="00DD6592"/>
    <w:rsid w:val="00DD683A"/>
    <w:rsid w:val="00DD6FEF"/>
    <w:rsid w:val="00DD7A9B"/>
    <w:rsid w:val="00DD7B62"/>
    <w:rsid w:val="00DE0071"/>
    <w:rsid w:val="00DE05EE"/>
    <w:rsid w:val="00DE0ED0"/>
    <w:rsid w:val="00DE1CEF"/>
    <w:rsid w:val="00DE1D55"/>
    <w:rsid w:val="00DE3601"/>
    <w:rsid w:val="00DE3C92"/>
    <w:rsid w:val="00DE3CB4"/>
    <w:rsid w:val="00DE4C43"/>
    <w:rsid w:val="00DE4F06"/>
    <w:rsid w:val="00DE563E"/>
    <w:rsid w:val="00DE616C"/>
    <w:rsid w:val="00DE6BD2"/>
    <w:rsid w:val="00DE7478"/>
    <w:rsid w:val="00DE78E1"/>
    <w:rsid w:val="00DE7A99"/>
    <w:rsid w:val="00DF002F"/>
    <w:rsid w:val="00DF15F9"/>
    <w:rsid w:val="00DF187F"/>
    <w:rsid w:val="00DF30CD"/>
    <w:rsid w:val="00DF340D"/>
    <w:rsid w:val="00DF3CB7"/>
    <w:rsid w:val="00DF43B0"/>
    <w:rsid w:val="00DF4683"/>
    <w:rsid w:val="00DF5019"/>
    <w:rsid w:val="00DF6CB6"/>
    <w:rsid w:val="00DF7C49"/>
    <w:rsid w:val="00E00944"/>
    <w:rsid w:val="00E00EEC"/>
    <w:rsid w:val="00E01312"/>
    <w:rsid w:val="00E02658"/>
    <w:rsid w:val="00E0324D"/>
    <w:rsid w:val="00E037E9"/>
    <w:rsid w:val="00E03AB4"/>
    <w:rsid w:val="00E03ECF"/>
    <w:rsid w:val="00E03EE4"/>
    <w:rsid w:val="00E03F78"/>
    <w:rsid w:val="00E0439C"/>
    <w:rsid w:val="00E046D0"/>
    <w:rsid w:val="00E046E6"/>
    <w:rsid w:val="00E04941"/>
    <w:rsid w:val="00E05309"/>
    <w:rsid w:val="00E054CD"/>
    <w:rsid w:val="00E05A71"/>
    <w:rsid w:val="00E06A9A"/>
    <w:rsid w:val="00E06E4E"/>
    <w:rsid w:val="00E073F4"/>
    <w:rsid w:val="00E07D87"/>
    <w:rsid w:val="00E07E16"/>
    <w:rsid w:val="00E1032B"/>
    <w:rsid w:val="00E10443"/>
    <w:rsid w:val="00E115FE"/>
    <w:rsid w:val="00E123CF"/>
    <w:rsid w:val="00E1305E"/>
    <w:rsid w:val="00E131F3"/>
    <w:rsid w:val="00E139F3"/>
    <w:rsid w:val="00E13F09"/>
    <w:rsid w:val="00E14097"/>
    <w:rsid w:val="00E14418"/>
    <w:rsid w:val="00E14A17"/>
    <w:rsid w:val="00E15687"/>
    <w:rsid w:val="00E15AD8"/>
    <w:rsid w:val="00E16544"/>
    <w:rsid w:val="00E1771F"/>
    <w:rsid w:val="00E17E36"/>
    <w:rsid w:val="00E206EC"/>
    <w:rsid w:val="00E21060"/>
    <w:rsid w:val="00E21E7A"/>
    <w:rsid w:val="00E22C82"/>
    <w:rsid w:val="00E22D28"/>
    <w:rsid w:val="00E23664"/>
    <w:rsid w:val="00E243B7"/>
    <w:rsid w:val="00E245A5"/>
    <w:rsid w:val="00E2513D"/>
    <w:rsid w:val="00E25E79"/>
    <w:rsid w:val="00E25F3A"/>
    <w:rsid w:val="00E265A2"/>
    <w:rsid w:val="00E2771A"/>
    <w:rsid w:val="00E277AA"/>
    <w:rsid w:val="00E27F32"/>
    <w:rsid w:val="00E322F6"/>
    <w:rsid w:val="00E323E9"/>
    <w:rsid w:val="00E324EC"/>
    <w:rsid w:val="00E326B1"/>
    <w:rsid w:val="00E327AA"/>
    <w:rsid w:val="00E32E09"/>
    <w:rsid w:val="00E32E2E"/>
    <w:rsid w:val="00E341FC"/>
    <w:rsid w:val="00E34591"/>
    <w:rsid w:val="00E3477C"/>
    <w:rsid w:val="00E35CF8"/>
    <w:rsid w:val="00E36625"/>
    <w:rsid w:val="00E36B60"/>
    <w:rsid w:val="00E370B8"/>
    <w:rsid w:val="00E376C0"/>
    <w:rsid w:val="00E37ABD"/>
    <w:rsid w:val="00E37DB9"/>
    <w:rsid w:val="00E40063"/>
    <w:rsid w:val="00E40205"/>
    <w:rsid w:val="00E40465"/>
    <w:rsid w:val="00E407AC"/>
    <w:rsid w:val="00E41080"/>
    <w:rsid w:val="00E412A6"/>
    <w:rsid w:val="00E41F89"/>
    <w:rsid w:val="00E4219B"/>
    <w:rsid w:val="00E43266"/>
    <w:rsid w:val="00E432A8"/>
    <w:rsid w:val="00E43DC6"/>
    <w:rsid w:val="00E450AD"/>
    <w:rsid w:val="00E4674C"/>
    <w:rsid w:val="00E46962"/>
    <w:rsid w:val="00E46BB0"/>
    <w:rsid w:val="00E47494"/>
    <w:rsid w:val="00E506E3"/>
    <w:rsid w:val="00E516D7"/>
    <w:rsid w:val="00E5257C"/>
    <w:rsid w:val="00E52BBD"/>
    <w:rsid w:val="00E533C9"/>
    <w:rsid w:val="00E53B6A"/>
    <w:rsid w:val="00E53E94"/>
    <w:rsid w:val="00E547AA"/>
    <w:rsid w:val="00E549FF"/>
    <w:rsid w:val="00E556A2"/>
    <w:rsid w:val="00E556F8"/>
    <w:rsid w:val="00E55FD6"/>
    <w:rsid w:val="00E560B6"/>
    <w:rsid w:val="00E56566"/>
    <w:rsid w:val="00E56BE9"/>
    <w:rsid w:val="00E56FCC"/>
    <w:rsid w:val="00E578F8"/>
    <w:rsid w:val="00E57CAE"/>
    <w:rsid w:val="00E57F36"/>
    <w:rsid w:val="00E60F48"/>
    <w:rsid w:val="00E62169"/>
    <w:rsid w:val="00E62706"/>
    <w:rsid w:val="00E62DE2"/>
    <w:rsid w:val="00E63003"/>
    <w:rsid w:val="00E63A59"/>
    <w:rsid w:val="00E640C5"/>
    <w:rsid w:val="00E65913"/>
    <w:rsid w:val="00E6695A"/>
    <w:rsid w:val="00E66D5B"/>
    <w:rsid w:val="00E67088"/>
    <w:rsid w:val="00E6733F"/>
    <w:rsid w:val="00E6768B"/>
    <w:rsid w:val="00E70E77"/>
    <w:rsid w:val="00E71211"/>
    <w:rsid w:val="00E7246D"/>
    <w:rsid w:val="00E724F9"/>
    <w:rsid w:val="00E74A11"/>
    <w:rsid w:val="00E74A76"/>
    <w:rsid w:val="00E74F60"/>
    <w:rsid w:val="00E750A7"/>
    <w:rsid w:val="00E7518F"/>
    <w:rsid w:val="00E757BF"/>
    <w:rsid w:val="00E75BA3"/>
    <w:rsid w:val="00E75C16"/>
    <w:rsid w:val="00E75DDB"/>
    <w:rsid w:val="00E7628B"/>
    <w:rsid w:val="00E769C5"/>
    <w:rsid w:val="00E810C0"/>
    <w:rsid w:val="00E811CE"/>
    <w:rsid w:val="00E81CC9"/>
    <w:rsid w:val="00E823B6"/>
    <w:rsid w:val="00E82D58"/>
    <w:rsid w:val="00E8389B"/>
    <w:rsid w:val="00E839B4"/>
    <w:rsid w:val="00E83B47"/>
    <w:rsid w:val="00E83DDC"/>
    <w:rsid w:val="00E83F55"/>
    <w:rsid w:val="00E8460E"/>
    <w:rsid w:val="00E84960"/>
    <w:rsid w:val="00E84F18"/>
    <w:rsid w:val="00E85350"/>
    <w:rsid w:val="00E85C17"/>
    <w:rsid w:val="00E861F9"/>
    <w:rsid w:val="00E8629B"/>
    <w:rsid w:val="00E86863"/>
    <w:rsid w:val="00E86D4A"/>
    <w:rsid w:val="00E870BA"/>
    <w:rsid w:val="00E901A7"/>
    <w:rsid w:val="00E90D2C"/>
    <w:rsid w:val="00E90D39"/>
    <w:rsid w:val="00E91FB7"/>
    <w:rsid w:val="00E92384"/>
    <w:rsid w:val="00E928F3"/>
    <w:rsid w:val="00E930F4"/>
    <w:rsid w:val="00E9315C"/>
    <w:rsid w:val="00E949B0"/>
    <w:rsid w:val="00E95485"/>
    <w:rsid w:val="00E95BF7"/>
    <w:rsid w:val="00E95C60"/>
    <w:rsid w:val="00E9720F"/>
    <w:rsid w:val="00E97598"/>
    <w:rsid w:val="00E9776E"/>
    <w:rsid w:val="00E977EC"/>
    <w:rsid w:val="00EA0E72"/>
    <w:rsid w:val="00EA0E91"/>
    <w:rsid w:val="00EA136D"/>
    <w:rsid w:val="00EA1DD7"/>
    <w:rsid w:val="00EA2CF8"/>
    <w:rsid w:val="00EA3247"/>
    <w:rsid w:val="00EA3376"/>
    <w:rsid w:val="00EA4647"/>
    <w:rsid w:val="00EA4AEB"/>
    <w:rsid w:val="00EA5208"/>
    <w:rsid w:val="00EA5907"/>
    <w:rsid w:val="00EA5E03"/>
    <w:rsid w:val="00EA62E3"/>
    <w:rsid w:val="00EA6DA0"/>
    <w:rsid w:val="00EA75A9"/>
    <w:rsid w:val="00EB0936"/>
    <w:rsid w:val="00EB1851"/>
    <w:rsid w:val="00EB18EE"/>
    <w:rsid w:val="00EB2CAE"/>
    <w:rsid w:val="00EB2E5E"/>
    <w:rsid w:val="00EB3993"/>
    <w:rsid w:val="00EB39EA"/>
    <w:rsid w:val="00EB3EBC"/>
    <w:rsid w:val="00EB4813"/>
    <w:rsid w:val="00EB51F1"/>
    <w:rsid w:val="00EB5476"/>
    <w:rsid w:val="00EB5E48"/>
    <w:rsid w:val="00EB6794"/>
    <w:rsid w:val="00EB768C"/>
    <w:rsid w:val="00EC0E41"/>
    <w:rsid w:val="00EC1A5A"/>
    <w:rsid w:val="00EC290B"/>
    <w:rsid w:val="00EC2CAD"/>
    <w:rsid w:val="00EC3023"/>
    <w:rsid w:val="00EC330B"/>
    <w:rsid w:val="00EC37C5"/>
    <w:rsid w:val="00EC3946"/>
    <w:rsid w:val="00EC3E6B"/>
    <w:rsid w:val="00EC44A9"/>
    <w:rsid w:val="00EC4993"/>
    <w:rsid w:val="00EC4E69"/>
    <w:rsid w:val="00EC5082"/>
    <w:rsid w:val="00EC58FC"/>
    <w:rsid w:val="00EC5908"/>
    <w:rsid w:val="00EC5AD3"/>
    <w:rsid w:val="00EC5F23"/>
    <w:rsid w:val="00EC67DC"/>
    <w:rsid w:val="00EC7076"/>
    <w:rsid w:val="00EC7174"/>
    <w:rsid w:val="00EC73E6"/>
    <w:rsid w:val="00ED00A2"/>
    <w:rsid w:val="00ED0440"/>
    <w:rsid w:val="00ED04EB"/>
    <w:rsid w:val="00ED0EF1"/>
    <w:rsid w:val="00ED121C"/>
    <w:rsid w:val="00ED12E4"/>
    <w:rsid w:val="00ED2BB7"/>
    <w:rsid w:val="00ED34DC"/>
    <w:rsid w:val="00ED3D2B"/>
    <w:rsid w:val="00ED3D6B"/>
    <w:rsid w:val="00ED3EDB"/>
    <w:rsid w:val="00ED413B"/>
    <w:rsid w:val="00ED4581"/>
    <w:rsid w:val="00ED4646"/>
    <w:rsid w:val="00ED47E5"/>
    <w:rsid w:val="00ED4ADA"/>
    <w:rsid w:val="00ED4D62"/>
    <w:rsid w:val="00ED5C73"/>
    <w:rsid w:val="00ED638E"/>
    <w:rsid w:val="00ED6B0B"/>
    <w:rsid w:val="00ED706F"/>
    <w:rsid w:val="00ED7342"/>
    <w:rsid w:val="00ED7E44"/>
    <w:rsid w:val="00EE0183"/>
    <w:rsid w:val="00EE17FE"/>
    <w:rsid w:val="00EE1F68"/>
    <w:rsid w:val="00EE33B1"/>
    <w:rsid w:val="00EE381C"/>
    <w:rsid w:val="00EE3A34"/>
    <w:rsid w:val="00EE3A85"/>
    <w:rsid w:val="00EE3EE7"/>
    <w:rsid w:val="00EE4A23"/>
    <w:rsid w:val="00EE50A8"/>
    <w:rsid w:val="00EE51C9"/>
    <w:rsid w:val="00EE5932"/>
    <w:rsid w:val="00EE60DB"/>
    <w:rsid w:val="00EE6285"/>
    <w:rsid w:val="00EE638F"/>
    <w:rsid w:val="00EE6514"/>
    <w:rsid w:val="00EE6793"/>
    <w:rsid w:val="00EE6D3E"/>
    <w:rsid w:val="00EE720C"/>
    <w:rsid w:val="00EE799B"/>
    <w:rsid w:val="00EF07CB"/>
    <w:rsid w:val="00EF0B16"/>
    <w:rsid w:val="00EF0C45"/>
    <w:rsid w:val="00EF1417"/>
    <w:rsid w:val="00EF2605"/>
    <w:rsid w:val="00EF31A1"/>
    <w:rsid w:val="00EF35F3"/>
    <w:rsid w:val="00EF5E37"/>
    <w:rsid w:val="00EF6687"/>
    <w:rsid w:val="00EF6F63"/>
    <w:rsid w:val="00EF7374"/>
    <w:rsid w:val="00EF7A13"/>
    <w:rsid w:val="00F00066"/>
    <w:rsid w:val="00F007A4"/>
    <w:rsid w:val="00F00B2B"/>
    <w:rsid w:val="00F0140E"/>
    <w:rsid w:val="00F0257E"/>
    <w:rsid w:val="00F025A3"/>
    <w:rsid w:val="00F0326B"/>
    <w:rsid w:val="00F03A15"/>
    <w:rsid w:val="00F03DE7"/>
    <w:rsid w:val="00F03E43"/>
    <w:rsid w:val="00F04105"/>
    <w:rsid w:val="00F042B7"/>
    <w:rsid w:val="00F05497"/>
    <w:rsid w:val="00F06113"/>
    <w:rsid w:val="00F06391"/>
    <w:rsid w:val="00F071E1"/>
    <w:rsid w:val="00F103F9"/>
    <w:rsid w:val="00F107F8"/>
    <w:rsid w:val="00F10824"/>
    <w:rsid w:val="00F1085C"/>
    <w:rsid w:val="00F108F9"/>
    <w:rsid w:val="00F10A99"/>
    <w:rsid w:val="00F10BEE"/>
    <w:rsid w:val="00F10C99"/>
    <w:rsid w:val="00F11618"/>
    <w:rsid w:val="00F11F25"/>
    <w:rsid w:val="00F130EE"/>
    <w:rsid w:val="00F13723"/>
    <w:rsid w:val="00F1479A"/>
    <w:rsid w:val="00F148AB"/>
    <w:rsid w:val="00F15151"/>
    <w:rsid w:val="00F1626C"/>
    <w:rsid w:val="00F16CCF"/>
    <w:rsid w:val="00F17064"/>
    <w:rsid w:val="00F20325"/>
    <w:rsid w:val="00F20754"/>
    <w:rsid w:val="00F2076C"/>
    <w:rsid w:val="00F20AA5"/>
    <w:rsid w:val="00F20E50"/>
    <w:rsid w:val="00F2126C"/>
    <w:rsid w:val="00F21625"/>
    <w:rsid w:val="00F218DE"/>
    <w:rsid w:val="00F222E2"/>
    <w:rsid w:val="00F22C5B"/>
    <w:rsid w:val="00F22DC2"/>
    <w:rsid w:val="00F23332"/>
    <w:rsid w:val="00F234B5"/>
    <w:rsid w:val="00F23534"/>
    <w:rsid w:val="00F24203"/>
    <w:rsid w:val="00F247F7"/>
    <w:rsid w:val="00F24D20"/>
    <w:rsid w:val="00F251FF"/>
    <w:rsid w:val="00F25594"/>
    <w:rsid w:val="00F25BC6"/>
    <w:rsid w:val="00F25D38"/>
    <w:rsid w:val="00F2657D"/>
    <w:rsid w:val="00F265FF"/>
    <w:rsid w:val="00F26615"/>
    <w:rsid w:val="00F27219"/>
    <w:rsid w:val="00F2767F"/>
    <w:rsid w:val="00F2769E"/>
    <w:rsid w:val="00F276CE"/>
    <w:rsid w:val="00F2798D"/>
    <w:rsid w:val="00F30522"/>
    <w:rsid w:val="00F30CF6"/>
    <w:rsid w:val="00F31737"/>
    <w:rsid w:val="00F3202D"/>
    <w:rsid w:val="00F3224F"/>
    <w:rsid w:val="00F322A1"/>
    <w:rsid w:val="00F3267B"/>
    <w:rsid w:val="00F326D0"/>
    <w:rsid w:val="00F33903"/>
    <w:rsid w:val="00F33A32"/>
    <w:rsid w:val="00F34DA8"/>
    <w:rsid w:val="00F3554B"/>
    <w:rsid w:val="00F35DEE"/>
    <w:rsid w:val="00F3634F"/>
    <w:rsid w:val="00F36BF0"/>
    <w:rsid w:val="00F37331"/>
    <w:rsid w:val="00F37C8D"/>
    <w:rsid w:val="00F37D67"/>
    <w:rsid w:val="00F37E61"/>
    <w:rsid w:val="00F37F31"/>
    <w:rsid w:val="00F40253"/>
    <w:rsid w:val="00F40639"/>
    <w:rsid w:val="00F41337"/>
    <w:rsid w:val="00F41C3D"/>
    <w:rsid w:val="00F43708"/>
    <w:rsid w:val="00F43C00"/>
    <w:rsid w:val="00F44A55"/>
    <w:rsid w:val="00F45B68"/>
    <w:rsid w:val="00F46B36"/>
    <w:rsid w:val="00F46CE2"/>
    <w:rsid w:val="00F4740E"/>
    <w:rsid w:val="00F47A1E"/>
    <w:rsid w:val="00F47A31"/>
    <w:rsid w:val="00F47A7A"/>
    <w:rsid w:val="00F50D62"/>
    <w:rsid w:val="00F51069"/>
    <w:rsid w:val="00F517FB"/>
    <w:rsid w:val="00F5252C"/>
    <w:rsid w:val="00F52554"/>
    <w:rsid w:val="00F525DF"/>
    <w:rsid w:val="00F52C3D"/>
    <w:rsid w:val="00F5301F"/>
    <w:rsid w:val="00F53742"/>
    <w:rsid w:val="00F53D62"/>
    <w:rsid w:val="00F53F38"/>
    <w:rsid w:val="00F5458A"/>
    <w:rsid w:val="00F55A64"/>
    <w:rsid w:val="00F55F91"/>
    <w:rsid w:val="00F561CC"/>
    <w:rsid w:val="00F566C7"/>
    <w:rsid w:val="00F57930"/>
    <w:rsid w:val="00F57A37"/>
    <w:rsid w:val="00F60552"/>
    <w:rsid w:val="00F606A1"/>
    <w:rsid w:val="00F60A94"/>
    <w:rsid w:val="00F610A4"/>
    <w:rsid w:val="00F610D5"/>
    <w:rsid w:val="00F61644"/>
    <w:rsid w:val="00F62453"/>
    <w:rsid w:val="00F62898"/>
    <w:rsid w:val="00F629B7"/>
    <w:rsid w:val="00F62F42"/>
    <w:rsid w:val="00F63148"/>
    <w:rsid w:val="00F6377A"/>
    <w:rsid w:val="00F637D2"/>
    <w:rsid w:val="00F645FF"/>
    <w:rsid w:val="00F66910"/>
    <w:rsid w:val="00F7026F"/>
    <w:rsid w:val="00F708BF"/>
    <w:rsid w:val="00F70A20"/>
    <w:rsid w:val="00F70A3D"/>
    <w:rsid w:val="00F719BB"/>
    <w:rsid w:val="00F72181"/>
    <w:rsid w:val="00F72D23"/>
    <w:rsid w:val="00F732E6"/>
    <w:rsid w:val="00F73A6D"/>
    <w:rsid w:val="00F73E8B"/>
    <w:rsid w:val="00F7467C"/>
    <w:rsid w:val="00F747D6"/>
    <w:rsid w:val="00F747F8"/>
    <w:rsid w:val="00F75338"/>
    <w:rsid w:val="00F76148"/>
    <w:rsid w:val="00F76E31"/>
    <w:rsid w:val="00F77070"/>
    <w:rsid w:val="00F77299"/>
    <w:rsid w:val="00F7734E"/>
    <w:rsid w:val="00F80034"/>
    <w:rsid w:val="00F80042"/>
    <w:rsid w:val="00F81C22"/>
    <w:rsid w:val="00F822F8"/>
    <w:rsid w:val="00F82683"/>
    <w:rsid w:val="00F828A5"/>
    <w:rsid w:val="00F82D07"/>
    <w:rsid w:val="00F8336D"/>
    <w:rsid w:val="00F836B8"/>
    <w:rsid w:val="00F84302"/>
    <w:rsid w:val="00F84B33"/>
    <w:rsid w:val="00F8534E"/>
    <w:rsid w:val="00F85890"/>
    <w:rsid w:val="00F85DC7"/>
    <w:rsid w:val="00F86311"/>
    <w:rsid w:val="00F86494"/>
    <w:rsid w:val="00F87BFC"/>
    <w:rsid w:val="00F90ED7"/>
    <w:rsid w:val="00F9189E"/>
    <w:rsid w:val="00F91DBB"/>
    <w:rsid w:val="00F9282B"/>
    <w:rsid w:val="00F92FD3"/>
    <w:rsid w:val="00F934AF"/>
    <w:rsid w:val="00F93A36"/>
    <w:rsid w:val="00F93F4C"/>
    <w:rsid w:val="00F941D4"/>
    <w:rsid w:val="00F94277"/>
    <w:rsid w:val="00F94642"/>
    <w:rsid w:val="00F94ADC"/>
    <w:rsid w:val="00F950D7"/>
    <w:rsid w:val="00F95805"/>
    <w:rsid w:val="00F95DDD"/>
    <w:rsid w:val="00F96E52"/>
    <w:rsid w:val="00F97D33"/>
    <w:rsid w:val="00F97F4B"/>
    <w:rsid w:val="00FA0279"/>
    <w:rsid w:val="00FA054C"/>
    <w:rsid w:val="00FA0A4F"/>
    <w:rsid w:val="00FA0B0C"/>
    <w:rsid w:val="00FA1B8B"/>
    <w:rsid w:val="00FA3B8C"/>
    <w:rsid w:val="00FA3EDA"/>
    <w:rsid w:val="00FA3F92"/>
    <w:rsid w:val="00FA4978"/>
    <w:rsid w:val="00FA5751"/>
    <w:rsid w:val="00FA5A7F"/>
    <w:rsid w:val="00FA5B96"/>
    <w:rsid w:val="00FA5ECD"/>
    <w:rsid w:val="00FA6763"/>
    <w:rsid w:val="00FA67F2"/>
    <w:rsid w:val="00FA7625"/>
    <w:rsid w:val="00FB1D52"/>
    <w:rsid w:val="00FB237B"/>
    <w:rsid w:val="00FB2398"/>
    <w:rsid w:val="00FB26CE"/>
    <w:rsid w:val="00FB357E"/>
    <w:rsid w:val="00FB36A0"/>
    <w:rsid w:val="00FB4233"/>
    <w:rsid w:val="00FB4B86"/>
    <w:rsid w:val="00FB51FD"/>
    <w:rsid w:val="00FB5289"/>
    <w:rsid w:val="00FB5423"/>
    <w:rsid w:val="00FB5AA2"/>
    <w:rsid w:val="00FB5ADB"/>
    <w:rsid w:val="00FB5CDA"/>
    <w:rsid w:val="00FB6324"/>
    <w:rsid w:val="00FB6BA7"/>
    <w:rsid w:val="00FC045F"/>
    <w:rsid w:val="00FC1674"/>
    <w:rsid w:val="00FC18E3"/>
    <w:rsid w:val="00FC201B"/>
    <w:rsid w:val="00FC31EE"/>
    <w:rsid w:val="00FC3BE0"/>
    <w:rsid w:val="00FC3EBE"/>
    <w:rsid w:val="00FC3ECB"/>
    <w:rsid w:val="00FC52DA"/>
    <w:rsid w:val="00FC52EE"/>
    <w:rsid w:val="00FC74EC"/>
    <w:rsid w:val="00FC7798"/>
    <w:rsid w:val="00FC7F96"/>
    <w:rsid w:val="00FD0EE2"/>
    <w:rsid w:val="00FD264B"/>
    <w:rsid w:val="00FD28C8"/>
    <w:rsid w:val="00FD2B7A"/>
    <w:rsid w:val="00FD3873"/>
    <w:rsid w:val="00FD3968"/>
    <w:rsid w:val="00FD39F6"/>
    <w:rsid w:val="00FD432B"/>
    <w:rsid w:val="00FD499A"/>
    <w:rsid w:val="00FD4DD0"/>
    <w:rsid w:val="00FD52FD"/>
    <w:rsid w:val="00FD6056"/>
    <w:rsid w:val="00FD67D0"/>
    <w:rsid w:val="00FE06BC"/>
    <w:rsid w:val="00FE0877"/>
    <w:rsid w:val="00FE0D2E"/>
    <w:rsid w:val="00FE0D4E"/>
    <w:rsid w:val="00FE129B"/>
    <w:rsid w:val="00FE166A"/>
    <w:rsid w:val="00FE1744"/>
    <w:rsid w:val="00FE2BD0"/>
    <w:rsid w:val="00FE2C0D"/>
    <w:rsid w:val="00FE466F"/>
    <w:rsid w:val="00FE48FF"/>
    <w:rsid w:val="00FE5D0D"/>
    <w:rsid w:val="00FE7C8A"/>
    <w:rsid w:val="00FE7EE8"/>
    <w:rsid w:val="00FF029A"/>
    <w:rsid w:val="00FF0D3E"/>
    <w:rsid w:val="00FF16B0"/>
    <w:rsid w:val="00FF2B9B"/>
    <w:rsid w:val="00FF2EFF"/>
    <w:rsid w:val="00FF2F95"/>
    <w:rsid w:val="00FF4975"/>
    <w:rsid w:val="00FF4DD0"/>
    <w:rsid w:val="00FF52DE"/>
    <w:rsid w:val="00FF609F"/>
    <w:rsid w:val="00FF6200"/>
    <w:rsid w:val="00FF6D7E"/>
    <w:rsid w:val="00FF6DBB"/>
    <w:rsid w:val="00FF7078"/>
    <w:rsid w:val="62ECB426"/>
    <w:rsid w:val="6656ACD0"/>
  </w:rsids>
  <m:mathPr>
    <m:mathFont m:val="Cambria Math"/>
    <m:brkBin m:val="before"/>
    <m:brkBinSub m:val="--"/>
    <m:smallFrac m:val="0"/>
    <m:dispDef/>
    <m:lMargin m:val="0"/>
    <m:rMargin m:val="0"/>
    <m:defJc m:val="centerGroup"/>
    <m:wrapIndent m:val="1440"/>
    <m:intLim m:val="subSup"/>
    <m:naryLim m:val="undOvr"/>
  </m:mathPr>
  <w:themeFontLang w:val="en-GB" w:bidi="my-M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5FF9B6"/>
  <w15:docId w15:val="{3E7D959E-4209-FD47-ABBD-B2EE0879D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E9F"/>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0827D9"/>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0827D9"/>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autoRedefine/>
    <w:uiPriority w:val="9"/>
    <w:unhideWhenUsed/>
    <w:qFormat/>
    <w:rsid w:val="00244E0E"/>
    <w:pPr>
      <w:keepNext/>
      <w:keepLines/>
      <w:spacing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27D9"/>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5F64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6439"/>
  </w:style>
  <w:style w:type="paragraph" w:styleId="Footer">
    <w:name w:val="footer"/>
    <w:basedOn w:val="Normal"/>
    <w:link w:val="FooterChar"/>
    <w:uiPriority w:val="99"/>
    <w:unhideWhenUsed/>
    <w:rsid w:val="005F64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6439"/>
  </w:style>
  <w:style w:type="character" w:styleId="PlaceholderText">
    <w:name w:val="Placeholder Text"/>
    <w:basedOn w:val="DefaultParagraphFont"/>
    <w:uiPriority w:val="99"/>
    <w:semiHidden/>
    <w:rsid w:val="00794CF1"/>
    <w:rPr>
      <w:color w:val="808080"/>
    </w:rPr>
  </w:style>
  <w:style w:type="paragraph" w:styleId="FootnoteText">
    <w:name w:val="footnote text"/>
    <w:aliases w:val="Footnote Text Char1,Footnote Text Char2,Footnote Text Char1 Char1,Footnote Text Char Char Char1,Footnote Text Char1 Char Char,Footnote Text Char Char Char Char,Footnote Text Char Char1 Char,Footnote Text Char Char2,ft,single space"/>
    <w:basedOn w:val="Normal"/>
    <w:link w:val="FootnoteTextChar"/>
    <w:uiPriority w:val="99"/>
    <w:unhideWhenUsed/>
    <w:qFormat/>
    <w:rsid w:val="000807AD"/>
    <w:pPr>
      <w:spacing w:after="0" w:line="240" w:lineRule="auto"/>
    </w:pPr>
    <w:rPr>
      <w:szCs w:val="20"/>
    </w:rPr>
  </w:style>
  <w:style w:type="character" w:customStyle="1" w:styleId="FootnoteTextChar">
    <w:name w:val="Footnote Text Char"/>
    <w:aliases w:val="Footnote Text Char1 Char,Footnote Text Char2 Char,Footnote Text Char1 Char1 Char,Footnote Text Char Char Char1 Char,Footnote Text Char1 Char Char Char,Footnote Text Char Char Char Char Char,Footnote Text Char Char1 Char Char,ft Char"/>
    <w:basedOn w:val="DefaultParagraphFont"/>
    <w:link w:val="FootnoteText"/>
    <w:uiPriority w:val="99"/>
    <w:rsid w:val="000807AD"/>
    <w:rPr>
      <w:sz w:val="20"/>
      <w:szCs w:val="20"/>
    </w:rPr>
  </w:style>
  <w:style w:type="character" w:styleId="FootnoteReference">
    <w:name w:val="footnote reference"/>
    <w:aliases w:val="fr"/>
    <w:basedOn w:val="DefaultParagraphFont"/>
    <w:uiPriority w:val="99"/>
    <w:unhideWhenUsed/>
    <w:rsid w:val="000807AD"/>
    <w:rPr>
      <w:vertAlign w:val="superscript"/>
    </w:rPr>
  </w:style>
  <w:style w:type="paragraph" w:styleId="HTMLPreformatted">
    <w:name w:val="HTML Preformatted"/>
    <w:basedOn w:val="Normal"/>
    <w:link w:val="HTMLPreformattedChar"/>
    <w:uiPriority w:val="99"/>
    <w:semiHidden/>
    <w:unhideWhenUsed/>
    <w:rsid w:val="00696A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semiHidden/>
    <w:rsid w:val="00696A5C"/>
    <w:rPr>
      <w:rFonts w:ascii="Courier New" w:eastAsia="Times New Roman" w:hAnsi="Courier New" w:cs="Courier New"/>
      <w:sz w:val="20"/>
      <w:szCs w:val="20"/>
      <w:lang w:eastAsia="en-GB"/>
    </w:rPr>
  </w:style>
  <w:style w:type="character" w:customStyle="1" w:styleId="gnkrckgcgsb">
    <w:name w:val="gnkrckgcgsb"/>
    <w:basedOn w:val="DefaultParagraphFont"/>
    <w:rsid w:val="00696A5C"/>
  </w:style>
  <w:style w:type="table" w:styleId="TableGrid">
    <w:name w:val="Table Grid"/>
    <w:basedOn w:val="TableNormal"/>
    <w:uiPriority w:val="39"/>
    <w:rsid w:val="005C51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5C519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5C519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53B6A"/>
    <w:rPr>
      <w:sz w:val="16"/>
      <w:szCs w:val="16"/>
    </w:rPr>
  </w:style>
  <w:style w:type="paragraph" w:styleId="CommentText">
    <w:name w:val="annotation text"/>
    <w:basedOn w:val="Normal"/>
    <w:link w:val="CommentTextChar"/>
    <w:uiPriority w:val="99"/>
    <w:unhideWhenUsed/>
    <w:rsid w:val="00E53B6A"/>
    <w:pPr>
      <w:spacing w:line="240" w:lineRule="auto"/>
    </w:pPr>
    <w:rPr>
      <w:szCs w:val="20"/>
    </w:rPr>
  </w:style>
  <w:style w:type="character" w:customStyle="1" w:styleId="CommentTextChar">
    <w:name w:val="Comment Text Char"/>
    <w:basedOn w:val="DefaultParagraphFont"/>
    <w:link w:val="CommentText"/>
    <w:uiPriority w:val="99"/>
    <w:rsid w:val="00E53B6A"/>
    <w:rPr>
      <w:sz w:val="20"/>
      <w:szCs w:val="20"/>
    </w:rPr>
  </w:style>
  <w:style w:type="paragraph" w:styleId="CommentSubject">
    <w:name w:val="annotation subject"/>
    <w:basedOn w:val="CommentText"/>
    <w:next w:val="CommentText"/>
    <w:link w:val="CommentSubjectChar"/>
    <w:uiPriority w:val="99"/>
    <w:semiHidden/>
    <w:unhideWhenUsed/>
    <w:rsid w:val="00E53B6A"/>
    <w:rPr>
      <w:b/>
      <w:bCs/>
    </w:rPr>
  </w:style>
  <w:style w:type="character" w:customStyle="1" w:styleId="CommentSubjectChar">
    <w:name w:val="Comment Subject Char"/>
    <w:basedOn w:val="CommentTextChar"/>
    <w:link w:val="CommentSubject"/>
    <w:uiPriority w:val="99"/>
    <w:semiHidden/>
    <w:rsid w:val="00E53B6A"/>
    <w:rPr>
      <w:b/>
      <w:bCs/>
      <w:sz w:val="20"/>
      <w:szCs w:val="20"/>
    </w:rPr>
  </w:style>
  <w:style w:type="paragraph" w:styleId="BalloonText">
    <w:name w:val="Balloon Text"/>
    <w:basedOn w:val="Normal"/>
    <w:link w:val="BalloonTextChar"/>
    <w:uiPriority w:val="99"/>
    <w:semiHidden/>
    <w:unhideWhenUsed/>
    <w:rsid w:val="00E53B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B6A"/>
    <w:rPr>
      <w:rFonts w:ascii="Segoe UI" w:hAnsi="Segoe UI" w:cs="Segoe UI"/>
      <w:sz w:val="18"/>
      <w:szCs w:val="18"/>
    </w:rPr>
  </w:style>
  <w:style w:type="paragraph" w:styleId="ListParagraph">
    <w:name w:val="List Paragraph"/>
    <w:basedOn w:val="Normal"/>
    <w:uiPriority w:val="34"/>
    <w:qFormat/>
    <w:rsid w:val="00A86A0F"/>
    <w:pPr>
      <w:ind w:left="720"/>
      <w:contextualSpacing/>
    </w:pPr>
  </w:style>
  <w:style w:type="table" w:customStyle="1" w:styleId="ListTable2-Accent11">
    <w:name w:val="List Table 2 - Accent 11"/>
    <w:basedOn w:val="TableNormal"/>
    <w:uiPriority w:val="47"/>
    <w:rsid w:val="004F429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11">
    <w:name w:val="List Table 1 Light - Accent 11"/>
    <w:basedOn w:val="TableNormal"/>
    <w:uiPriority w:val="46"/>
    <w:rsid w:val="004D5F5F"/>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51">
    <w:name w:val="List Table 1 Light - Accent 51"/>
    <w:basedOn w:val="TableNormal"/>
    <w:uiPriority w:val="46"/>
    <w:rsid w:val="004D5F5F"/>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7A6576"/>
    <w:pPr>
      <w:spacing w:after="0" w:line="240" w:lineRule="auto"/>
    </w:pPr>
  </w:style>
  <w:style w:type="character" w:customStyle="1" w:styleId="Heading2Char">
    <w:name w:val="Heading 2 Char"/>
    <w:basedOn w:val="DefaultParagraphFont"/>
    <w:link w:val="Heading2"/>
    <w:uiPriority w:val="9"/>
    <w:rsid w:val="000827D9"/>
    <w:rPr>
      <w:rFonts w:ascii="Times New Roman" w:eastAsiaTheme="majorEastAsia" w:hAnsi="Times New Roman" w:cstheme="majorBidi"/>
      <w:b/>
      <w:sz w:val="24"/>
      <w:szCs w:val="26"/>
    </w:rPr>
  </w:style>
  <w:style w:type="paragraph" w:styleId="NoSpacing">
    <w:name w:val="No Spacing"/>
    <w:uiPriority w:val="1"/>
    <w:qFormat/>
    <w:rsid w:val="003D1CDC"/>
    <w:pPr>
      <w:spacing w:after="0" w:line="240" w:lineRule="auto"/>
      <w:jc w:val="both"/>
    </w:pPr>
  </w:style>
  <w:style w:type="character" w:styleId="Hyperlink">
    <w:name w:val="Hyperlink"/>
    <w:basedOn w:val="DefaultParagraphFont"/>
    <w:uiPriority w:val="99"/>
    <w:unhideWhenUsed/>
    <w:rsid w:val="00802F3E"/>
    <w:rPr>
      <w:color w:val="0563C1" w:themeColor="hyperlink"/>
      <w:u w:val="single"/>
    </w:rPr>
  </w:style>
  <w:style w:type="character" w:customStyle="1" w:styleId="UnresolvedMention1">
    <w:name w:val="Unresolved Mention1"/>
    <w:basedOn w:val="DefaultParagraphFont"/>
    <w:uiPriority w:val="99"/>
    <w:semiHidden/>
    <w:unhideWhenUsed/>
    <w:rsid w:val="00802F3E"/>
    <w:rPr>
      <w:color w:val="808080"/>
      <w:shd w:val="clear" w:color="auto" w:fill="E6E6E6"/>
    </w:rPr>
  </w:style>
  <w:style w:type="table" w:styleId="TableGridLight">
    <w:name w:val="Grid Table Light"/>
    <w:basedOn w:val="TableNormal"/>
    <w:uiPriority w:val="40"/>
    <w:rsid w:val="004625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0844AC"/>
    <w:rPr>
      <w:vertAlign w:val="superscript"/>
    </w:rPr>
  </w:style>
  <w:style w:type="character" w:customStyle="1" w:styleId="UnresolvedMention2">
    <w:name w:val="Unresolved Mention2"/>
    <w:basedOn w:val="DefaultParagraphFont"/>
    <w:uiPriority w:val="99"/>
    <w:semiHidden/>
    <w:unhideWhenUsed/>
    <w:rsid w:val="00FA3EDA"/>
    <w:rPr>
      <w:color w:val="605E5C"/>
      <w:shd w:val="clear" w:color="auto" w:fill="E1DFDD"/>
    </w:rPr>
  </w:style>
  <w:style w:type="character" w:styleId="Emphasis">
    <w:name w:val="Emphasis"/>
    <w:basedOn w:val="DefaultParagraphFont"/>
    <w:uiPriority w:val="20"/>
    <w:qFormat/>
    <w:rsid w:val="004C036B"/>
    <w:rPr>
      <w:i/>
      <w:iCs/>
    </w:rPr>
  </w:style>
  <w:style w:type="character" w:styleId="SubtleEmphasis">
    <w:name w:val="Subtle Emphasis"/>
    <w:basedOn w:val="DefaultParagraphFont"/>
    <w:uiPriority w:val="19"/>
    <w:qFormat/>
    <w:rsid w:val="00883389"/>
    <w:rPr>
      <w:i/>
      <w:iCs/>
      <w:color w:val="404040" w:themeColor="text1" w:themeTint="BF"/>
    </w:rPr>
  </w:style>
  <w:style w:type="table" w:styleId="GridTable1Light">
    <w:name w:val="Grid Table 1 Light"/>
    <w:basedOn w:val="TableNormal"/>
    <w:uiPriority w:val="46"/>
    <w:rsid w:val="00D146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3">
    <w:name w:val="Unresolved Mention3"/>
    <w:basedOn w:val="DefaultParagraphFont"/>
    <w:uiPriority w:val="99"/>
    <w:semiHidden/>
    <w:unhideWhenUsed/>
    <w:rsid w:val="00006F08"/>
    <w:rPr>
      <w:color w:val="605E5C"/>
      <w:shd w:val="clear" w:color="auto" w:fill="E1DFDD"/>
    </w:rPr>
  </w:style>
  <w:style w:type="character" w:customStyle="1" w:styleId="UnresolvedMention4">
    <w:name w:val="Unresolved Mention4"/>
    <w:basedOn w:val="DefaultParagraphFont"/>
    <w:uiPriority w:val="99"/>
    <w:semiHidden/>
    <w:unhideWhenUsed/>
    <w:rsid w:val="008B0B22"/>
    <w:rPr>
      <w:color w:val="605E5C"/>
      <w:shd w:val="clear" w:color="auto" w:fill="E1DFDD"/>
    </w:rPr>
  </w:style>
  <w:style w:type="paragraph" w:styleId="TOCHeading">
    <w:name w:val="TOC Heading"/>
    <w:basedOn w:val="Heading1"/>
    <w:next w:val="Normal"/>
    <w:uiPriority w:val="39"/>
    <w:unhideWhenUsed/>
    <w:qFormat/>
    <w:rsid w:val="006858FF"/>
    <w:pPr>
      <w:spacing w:line="259" w:lineRule="auto"/>
      <w:jc w:val="left"/>
      <w:outlineLvl w:val="9"/>
    </w:pPr>
    <w:rPr>
      <w:color w:val="2F5496" w:themeColor="accent1" w:themeShade="BF"/>
      <w:lang w:val="en-US"/>
    </w:rPr>
  </w:style>
  <w:style w:type="paragraph" w:styleId="TOC1">
    <w:name w:val="toc 1"/>
    <w:basedOn w:val="Normal"/>
    <w:next w:val="Normal"/>
    <w:autoRedefine/>
    <w:uiPriority w:val="39"/>
    <w:unhideWhenUsed/>
    <w:rsid w:val="0084720E"/>
    <w:pPr>
      <w:tabs>
        <w:tab w:val="left" w:pos="440"/>
        <w:tab w:val="right" w:leader="dot" w:pos="9016"/>
      </w:tabs>
      <w:spacing w:after="100" w:line="276" w:lineRule="auto"/>
    </w:pPr>
  </w:style>
  <w:style w:type="paragraph" w:styleId="TOC2">
    <w:name w:val="toc 2"/>
    <w:basedOn w:val="Normal"/>
    <w:next w:val="Normal"/>
    <w:autoRedefine/>
    <w:uiPriority w:val="39"/>
    <w:unhideWhenUsed/>
    <w:rsid w:val="006858FF"/>
    <w:pPr>
      <w:spacing w:after="100"/>
      <w:ind w:left="220"/>
    </w:pPr>
  </w:style>
  <w:style w:type="character" w:customStyle="1" w:styleId="Heading3Char">
    <w:name w:val="Heading 3 Char"/>
    <w:basedOn w:val="DefaultParagraphFont"/>
    <w:link w:val="Heading3"/>
    <w:uiPriority w:val="9"/>
    <w:rsid w:val="00244E0E"/>
    <w:rPr>
      <w:rFonts w:ascii="Times New Roman" w:eastAsiaTheme="majorEastAsia" w:hAnsi="Times New Roman" w:cstheme="majorBidi"/>
      <w:i/>
      <w:szCs w:val="24"/>
    </w:rPr>
  </w:style>
  <w:style w:type="paragraph" w:styleId="Title">
    <w:name w:val="Title"/>
    <w:basedOn w:val="Normal"/>
    <w:next w:val="Normal"/>
    <w:link w:val="TitleChar"/>
    <w:uiPriority w:val="10"/>
    <w:qFormat/>
    <w:rsid w:val="00F41C3D"/>
    <w:pPr>
      <w:spacing w:after="0" w:line="240" w:lineRule="auto"/>
      <w:contextualSpacing/>
    </w:pPr>
    <w:rPr>
      <w:rFonts w:eastAsiaTheme="majorEastAsia" w:cstheme="majorBidi"/>
      <w:spacing w:val="-10"/>
      <w:kern w:val="28"/>
      <w:sz w:val="44"/>
      <w:szCs w:val="56"/>
    </w:rPr>
  </w:style>
  <w:style w:type="character" w:customStyle="1" w:styleId="TitleChar">
    <w:name w:val="Title Char"/>
    <w:basedOn w:val="DefaultParagraphFont"/>
    <w:link w:val="Title"/>
    <w:uiPriority w:val="10"/>
    <w:rsid w:val="00F41C3D"/>
    <w:rPr>
      <w:rFonts w:ascii="Times New Roman" w:eastAsiaTheme="majorEastAsia" w:hAnsi="Times New Roman" w:cstheme="majorBidi"/>
      <w:spacing w:val="-10"/>
      <w:kern w:val="28"/>
      <w:sz w:val="44"/>
      <w:szCs w:val="56"/>
    </w:rPr>
  </w:style>
  <w:style w:type="paragraph" w:styleId="EndnoteText">
    <w:name w:val="endnote text"/>
    <w:basedOn w:val="Normal"/>
    <w:link w:val="EndnoteTextChar"/>
    <w:uiPriority w:val="99"/>
    <w:semiHidden/>
    <w:unhideWhenUsed/>
    <w:rsid w:val="00070B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0B3E"/>
    <w:rPr>
      <w:rFonts w:ascii="Times New Roman" w:hAnsi="Times New Roman"/>
      <w:sz w:val="20"/>
      <w:szCs w:val="20"/>
    </w:rPr>
  </w:style>
  <w:style w:type="paragraph" w:styleId="Bibliography">
    <w:name w:val="Bibliography"/>
    <w:basedOn w:val="Normal"/>
    <w:next w:val="Normal"/>
    <w:uiPriority w:val="37"/>
    <w:unhideWhenUsed/>
    <w:rsid w:val="0096160B"/>
    <w:pPr>
      <w:spacing w:after="240" w:line="240" w:lineRule="auto"/>
      <w:ind w:left="720" w:hanging="720"/>
    </w:pPr>
  </w:style>
  <w:style w:type="character" w:styleId="UnresolvedMention">
    <w:name w:val="Unresolved Mention"/>
    <w:basedOn w:val="DefaultParagraphFont"/>
    <w:uiPriority w:val="99"/>
    <w:unhideWhenUsed/>
    <w:rsid w:val="0014334A"/>
    <w:rPr>
      <w:color w:val="605E5C"/>
      <w:shd w:val="clear" w:color="auto" w:fill="E1DFDD"/>
    </w:rPr>
  </w:style>
  <w:style w:type="paragraph" w:styleId="NormalWeb">
    <w:name w:val="Normal (Web)"/>
    <w:basedOn w:val="Normal"/>
    <w:uiPriority w:val="99"/>
    <w:unhideWhenUsed/>
    <w:rsid w:val="008D5981"/>
    <w:pPr>
      <w:spacing w:before="100" w:beforeAutospacing="1" w:after="100" w:afterAutospacing="1" w:line="240" w:lineRule="auto"/>
      <w:jc w:val="left"/>
    </w:pPr>
    <w:rPr>
      <w:rFonts w:eastAsia="Times New Roman" w:cs="Times New Roman"/>
      <w:sz w:val="24"/>
      <w:szCs w:val="24"/>
      <w:lang w:val="en-US"/>
    </w:rPr>
  </w:style>
  <w:style w:type="character" w:styleId="FollowedHyperlink">
    <w:name w:val="FollowedHyperlink"/>
    <w:basedOn w:val="DefaultParagraphFont"/>
    <w:uiPriority w:val="99"/>
    <w:semiHidden/>
    <w:unhideWhenUsed/>
    <w:rsid w:val="00D95384"/>
    <w:rPr>
      <w:color w:val="954F72" w:themeColor="followedHyperlink"/>
      <w:u w:val="single"/>
    </w:rPr>
  </w:style>
  <w:style w:type="table" w:styleId="PlainTable3">
    <w:name w:val="Plain Table 3"/>
    <w:basedOn w:val="TableNormal"/>
    <w:uiPriority w:val="43"/>
    <w:rsid w:val="00BF532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E823B6"/>
    <w:pPr>
      <w:spacing w:after="100"/>
      <w:ind w:left="440"/>
    </w:pPr>
  </w:style>
  <w:style w:type="paragraph" w:styleId="PlainText">
    <w:name w:val="Plain Text"/>
    <w:basedOn w:val="Normal"/>
    <w:link w:val="PlainTextChar"/>
    <w:uiPriority w:val="99"/>
    <w:semiHidden/>
    <w:unhideWhenUsed/>
    <w:rsid w:val="00017C72"/>
    <w:pPr>
      <w:spacing w:after="0" w:line="240" w:lineRule="auto"/>
      <w:jc w:val="left"/>
    </w:pPr>
    <w:rPr>
      <w:rFonts w:ascii="Calibri" w:hAnsi="Calibri"/>
      <w:szCs w:val="21"/>
    </w:rPr>
  </w:style>
  <w:style w:type="character" w:customStyle="1" w:styleId="PlainTextChar">
    <w:name w:val="Plain Text Char"/>
    <w:basedOn w:val="DefaultParagraphFont"/>
    <w:link w:val="PlainText"/>
    <w:uiPriority w:val="99"/>
    <w:semiHidden/>
    <w:rsid w:val="00017C7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60347">
      <w:bodyDiv w:val="1"/>
      <w:marLeft w:val="0"/>
      <w:marRight w:val="0"/>
      <w:marTop w:val="0"/>
      <w:marBottom w:val="0"/>
      <w:divBdr>
        <w:top w:val="none" w:sz="0" w:space="0" w:color="auto"/>
        <w:left w:val="none" w:sz="0" w:space="0" w:color="auto"/>
        <w:bottom w:val="none" w:sz="0" w:space="0" w:color="auto"/>
        <w:right w:val="none" w:sz="0" w:space="0" w:color="auto"/>
      </w:divBdr>
    </w:div>
    <w:div w:id="201946585">
      <w:bodyDiv w:val="1"/>
      <w:marLeft w:val="0"/>
      <w:marRight w:val="0"/>
      <w:marTop w:val="0"/>
      <w:marBottom w:val="0"/>
      <w:divBdr>
        <w:top w:val="none" w:sz="0" w:space="0" w:color="auto"/>
        <w:left w:val="none" w:sz="0" w:space="0" w:color="auto"/>
        <w:bottom w:val="none" w:sz="0" w:space="0" w:color="auto"/>
        <w:right w:val="none" w:sz="0" w:space="0" w:color="auto"/>
      </w:divBdr>
    </w:div>
    <w:div w:id="243103749">
      <w:bodyDiv w:val="1"/>
      <w:marLeft w:val="0"/>
      <w:marRight w:val="0"/>
      <w:marTop w:val="0"/>
      <w:marBottom w:val="0"/>
      <w:divBdr>
        <w:top w:val="none" w:sz="0" w:space="0" w:color="auto"/>
        <w:left w:val="none" w:sz="0" w:space="0" w:color="auto"/>
        <w:bottom w:val="none" w:sz="0" w:space="0" w:color="auto"/>
        <w:right w:val="none" w:sz="0" w:space="0" w:color="auto"/>
      </w:divBdr>
    </w:div>
    <w:div w:id="308751473">
      <w:bodyDiv w:val="1"/>
      <w:marLeft w:val="0"/>
      <w:marRight w:val="0"/>
      <w:marTop w:val="0"/>
      <w:marBottom w:val="0"/>
      <w:divBdr>
        <w:top w:val="none" w:sz="0" w:space="0" w:color="auto"/>
        <w:left w:val="none" w:sz="0" w:space="0" w:color="auto"/>
        <w:bottom w:val="none" w:sz="0" w:space="0" w:color="auto"/>
        <w:right w:val="none" w:sz="0" w:space="0" w:color="auto"/>
      </w:divBdr>
    </w:div>
    <w:div w:id="376777657">
      <w:bodyDiv w:val="1"/>
      <w:marLeft w:val="0"/>
      <w:marRight w:val="0"/>
      <w:marTop w:val="0"/>
      <w:marBottom w:val="0"/>
      <w:divBdr>
        <w:top w:val="none" w:sz="0" w:space="0" w:color="auto"/>
        <w:left w:val="none" w:sz="0" w:space="0" w:color="auto"/>
        <w:bottom w:val="none" w:sz="0" w:space="0" w:color="auto"/>
        <w:right w:val="none" w:sz="0" w:space="0" w:color="auto"/>
      </w:divBdr>
    </w:div>
    <w:div w:id="504395752">
      <w:bodyDiv w:val="1"/>
      <w:marLeft w:val="0"/>
      <w:marRight w:val="0"/>
      <w:marTop w:val="0"/>
      <w:marBottom w:val="0"/>
      <w:divBdr>
        <w:top w:val="none" w:sz="0" w:space="0" w:color="auto"/>
        <w:left w:val="none" w:sz="0" w:space="0" w:color="auto"/>
        <w:bottom w:val="none" w:sz="0" w:space="0" w:color="auto"/>
        <w:right w:val="none" w:sz="0" w:space="0" w:color="auto"/>
      </w:divBdr>
      <w:divsChild>
        <w:div w:id="2070376607">
          <w:marLeft w:val="0"/>
          <w:marRight w:val="0"/>
          <w:marTop w:val="0"/>
          <w:marBottom w:val="0"/>
          <w:divBdr>
            <w:top w:val="none" w:sz="0" w:space="0" w:color="auto"/>
            <w:left w:val="none" w:sz="0" w:space="0" w:color="auto"/>
            <w:bottom w:val="none" w:sz="0" w:space="0" w:color="auto"/>
            <w:right w:val="none" w:sz="0" w:space="0" w:color="auto"/>
          </w:divBdr>
          <w:divsChild>
            <w:div w:id="1803111009">
              <w:marLeft w:val="0"/>
              <w:marRight w:val="0"/>
              <w:marTop w:val="0"/>
              <w:marBottom w:val="0"/>
              <w:divBdr>
                <w:top w:val="none" w:sz="0" w:space="0" w:color="auto"/>
                <w:left w:val="none" w:sz="0" w:space="0" w:color="auto"/>
                <w:bottom w:val="none" w:sz="0" w:space="0" w:color="auto"/>
                <w:right w:val="none" w:sz="0" w:space="0" w:color="auto"/>
              </w:divBdr>
              <w:divsChild>
                <w:div w:id="680201873">
                  <w:marLeft w:val="0"/>
                  <w:marRight w:val="0"/>
                  <w:marTop w:val="0"/>
                  <w:marBottom w:val="0"/>
                  <w:divBdr>
                    <w:top w:val="none" w:sz="0" w:space="0" w:color="auto"/>
                    <w:left w:val="none" w:sz="0" w:space="0" w:color="auto"/>
                    <w:bottom w:val="none" w:sz="0" w:space="0" w:color="auto"/>
                    <w:right w:val="none" w:sz="0" w:space="0" w:color="auto"/>
                  </w:divBdr>
                  <w:divsChild>
                    <w:div w:id="193790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409578">
      <w:bodyDiv w:val="1"/>
      <w:marLeft w:val="0"/>
      <w:marRight w:val="0"/>
      <w:marTop w:val="0"/>
      <w:marBottom w:val="0"/>
      <w:divBdr>
        <w:top w:val="none" w:sz="0" w:space="0" w:color="auto"/>
        <w:left w:val="none" w:sz="0" w:space="0" w:color="auto"/>
        <w:bottom w:val="none" w:sz="0" w:space="0" w:color="auto"/>
        <w:right w:val="none" w:sz="0" w:space="0" w:color="auto"/>
      </w:divBdr>
    </w:div>
    <w:div w:id="546988014">
      <w:bodyDiv w:val="1"/>
      <w:marLeft w:val="0"/>
      <w:marRight w:val="0"/>
      <w:marTop w:val="0"/>
      <w:marBottom w:val="0"/>
      <w:divBdr>
        <w:top w:val="none" w:sz="0" w:space="0" w:color="auto"/>
        <w:left w:val="none" w:sz="0" w:space="0" w:color="auto"/>
        <w:bottom w:val="none" w:sz="0" w:space="0" w:color="auto"/>
        <w:right w:val="none" w:sz="0" w:space="0" w:color="auto"/>
      </w:divBdr>
    </w:div>
    <w:div w:id="575241428">
      <w:bodyDiv w:val="1"/>
      <w:marLeft w:val="0"/>
      <w:marRight w:val="0"/>
      <w:marTop w:val="0"/>
      <w:marBottom w:val="0"/>
      <w:divBdr>
        <w:top w:val="none" w:sz="0" w:space="0" w:color="auto"/>
        <w:left w:val="none" w:sz="0" w:space="0" w:color="auto"/>
        <w:bottom w:val="none" w:sz="0" w:space="0" w:color="auto"/>
        <w:right w:val="none" w:sz="0" w:space="0" w:color="auto"/>
      </w:divBdr>
    </w:div>
    <w:div w:id="585458977">
      <w:bodyDiv w:val="1"/>
      <w:marLeft w:val="0"/>
      <w:marRight w:val="0"/>
      <w:marTop w:val="0"/>
      <w:marBottom w:val="0"/>
      <w:divBdr>
        <w:top w:val="none" w:sz="0" w:space="0" w:color="auto"/>
        <w:left w:val="none" w:sz="0" w:space="0" w:color="auto"/>
        <w:bottom w:val="none" w:sz="0" w:space="0" w:color="auto"/>
        <w:right w:val="none" w:sz="0" w:space="0" w:color="auto"/>
      </w:divBdr>
    </w:div>
    <w:div w:id="622082132">
      <w:bodyDiv w:val="1"/>
      <w:marLeft w:val="0"/>
      <w:marRight w:val="0"/>
      <w:marTop w:val="0"/>
      <w:marBottom w:val="0"/>
      <w:divBdr>
        <w:top w:val="none" w:sz="0" w:space="0" w:color="auto"/>
        <w:left w:val="none" w:sz="0" w:space="0" w:color="auto"/>
        <w:bottom w:val="none" w:sz="0" w:space="0" w:color="auto"/>
        <w:right w:val="none" w:sz="0" w:space="0" w:color="auto"/>
      </w:divBdr>
    </w:div>
    <w:div w:id="637078969">
      <w:bodyDiv w:val="1"/>
      <w:marLeft w:val="0"/>
      <w:marRight w:val="0"/>
      <w:marTop w:val="0"/>
      <w:marBottom w:val="0"/>
      <w:divBdr>
        <w:top w:val="none" w:sz="0" w:space="0" w:color="auto"/>
        <w:left w:val="none" w:sz="0" w:space="0" w:color="auto"/>
        <w:bottom w:val="none" w:sz="0" w:space="0" w:color="auto"/>
        <w:right w:val="none" w:sz="0" w:space="0" w:color="auto"/>
      </w:divBdr>
    </w:div>
    <w:div w:id="667371782">
      <w:bodyDiv w:val="1"/>
      <w:marLeft w:val="0"/>
      <w:marRight w:val="0"/>
      <w:marTop w:val="0"/>
      <w:marBottom w:val="0"/>
      <w:divBdr>
        <w:top w:val="none" w:sz="0" w:space="0" w:color="auto"/>
        <w:left w:val="none" w:sz="0" w:space="0" w:color="auto"/>
        <w:bottom w:val="none" w:sz="0" w:space="0" w:color="auto"/>
        <w:right w:val="none" w:sz="0" w:space="0" w:color="auto"/>
      </w:divBdr>
      <w:divsChild>
        <w:div w:id="539250652">
          <w:marLeft w:val="0"/>
          <w:marRight w:val="0"/>
          <w:marTop w:val="0"/>
          <w:marBottom w:val="0"/>
          <w:divBdr>
            <w:top w:val="none" w:sz="0" w:space="0" w:color="auto"/>
            <w:left w:val="none" w:sz="0" w:space="0" w:color="auto"/>
            <w:bottom w:val="none" w:sz="0" w:space="0" w:color="auto"/>
            <w:right w:val="none" w:sz="0" w:space="0" w:color="auto"/>
          </w:divBdr>
          <w:divsChild>
            <w:div w:id="582449451">
              <w:marLeft w:val="0"/>
              <w:marRight w:val="0"/>
              <w:marTop w:val="0"/>
              <w:marBottom w:val="0"/>
              <w:divBdr>
                <w:top w:val="none" w:sz="0" w:space="0" w:color="auto"/>
                <w:left w:val="none" w:sz="0" w:space="0" w:color="auto"/>
                <w:bottom w:val="none" w:sz="0" w:space="0" w:color="auto"/>
                <w:right w:val="none" w:sz="0" w:space="0" w:color="auto"/>
              </w:divBdr>
              <w:divsChild>
                <w:div w:id="1234201315">
                  <w:marLeft w:val="0"/>
                  <w:marRight w:val="0"/>
                  <w:marTop w:val="0"/>
                  <w:marBottom w:val="0"/>
                  <w:divBdr>
                    <w:top w:val="none" w:sz="0" w:space="0" w:color="auto"/>
                    <w:left w:val="none" w:sz="0" w:space="0" w:color="auto"/>
                    <w:bottom w:val="none" w:sz="0" w:space="0" w:color="auto"/>
                    <w:right w:val="none" w:sz="0" w:space="0" w:color="auto"/>
                  </w:divBdr>
                  <w:divsChild>
                    <w:div w:id="334696508">
                      <w:marLeft w:val="0"/>
                      <w:marRight w:val="0"/>
                      <w:marTop w:val="0"/>
                      <w:marBottom w:val="0"/>
                      <w:divBdr>
                        <w:top w:val="none" w:sz="0" w:space="0" w:color="auto"/>
                        <w:left w:val="none" w:sz="0" w:space="0" w:color="auto"/>
                        <w:bottom w:val="none" w:sz="0" w:space="0" w:color="auto"/>
                        <w:right w:val="none" w:sz="0" w:space="0" w:color="auto"/>
                      </w:divBdr>
                      <w:divsChild>
                        <w:div w:id="701515014">
                          <w:marLeft w:val="0"/>
                          <w:marRight w:val="0"/>
                          <w:marTop w:val="0"/>
                          <w:marBottom w:val="0"/>
                          <w:divBdr>
                            <w:top w:val="none" w:sz="0" w:space="0" w:color="auto"/>
                            <w:left w:val="none" w:sz="0" w:space="0" w:color="auto"/>
                            <w:bottom w:val="none" w:sz="0" w:space="0" w:color="auto"/>
                            <w:right w:val="none" w:sz="0" w:space="0" w:color="auto"/>
                          </w:divBdr>
                          <w:divsChild>
                            <w:div w:id="504436482">
                              <w:marLeft w:val="0"/>
                              <w:marRight w:val="0"/>
                              <w:marTop w:val="0"/>
                              <w:marBottom w:val="0"/>
                              <w:divBdr>
                                <w:top w:val="none" w:sz="0" w:space="0" w:color="auto"/>
                                <w:left w:val="none" w:sz="0" w:space="0" w:color="auto"/>
                                <w:bottom w:val="none" w:sz="0" w:space="0" w:color="auto"/>
                                <w:right w:val="none" w:sz="0" w:space="0" w:color="auto"/>
                              </w:divBdr>
                              <w:divsChild>
                                <w:div w:id="255941570">
                                  <w:marLeft w:val="0"/>
                                  <w:marRight w:val="0"/>
                                  <w:marTop w:val="0"/>
                                  <w:marBottom w:val="0"/>
                                  <w:divBdr>
                                    <w:top w:val="none" w:sz="0" w:space="0" w:color="auto"/>
                                    <w:left w:val="none" w:sz="0" w:space="0" w:color="auto"/>
                                    <w:bottom w:val="none" w:sz="0" w:space="0" w:color="auto"/>
                                    <w:right w:val="none" w:sz="0" w:space="0" w:color="auto"/>
                                  </w:divBdr>
                                  <w:divsChild>
                                    <w:div w:id="331563527">
                                      <w:marLeft w:val="0"/>
                                      <w:marRight w:val="0"/>
                                      <w:marTop w:val="0"/>
                                      <w:marBottom w:val="0"/>
                                      <w:divBdr>
                                        <w:top w:val="none" w:sz="0" w:space="0" w:color="auto"/>
                                        <w:left w:val="none" w:sz="0" w:space="0" w:color="auto"/>
                                        <w:bottom w:val="none" w:sz="0" w:space="0" w:color="auto"/>
                                        <w:right w:val="none" w:sz="0" w:space="0" w:color="auto"/>
                                      </w:divBdr>
                                      <w:divsChild>
                                        <w:div w:id="403185819">
                                          <w:marLeft w:val="0"/>
                                          <w:marRight w:val="0"/>
                                          <w:marTop w:val="0"/>
                                          <w:marBottom w:val="0"/>
                                          <w:divBdr>
                                            <w:top w:val="none" w:sz="0" w:space="0" w:color="auto"/>
                                            <w:left w:val="none" w:sz="0" w:space="0" w:color="auto"/>
                                            <w:bottom w:val="none" w:sz="0" w:space="0" w:color="auto"/>
                                            <w:right w:val="none" w:sz="0" w:space="0" w:color="auto"/>
                                          </w:divBdr>
                                        </w:div>
                                        <w:div w:id="1799883330">
                                          <w:marLeft w:val="0"/>
                                          <w:marRight w:val="0"/>
                                          <w:marTop w:val="0"/>
                                          <w:marBottom w:val="0"/>
                                          <w:divBdr>
                                            <w:top w:val="none" w:sz="0" w:space="0" w:color="auto"/>
                                            <w:left w:val="none" w:sz="0" w:space="0" w:color="auto"/>
                                            <w:bottom w:val="none" w:sz="0" w:space="0" w:color="auto"/>
                                            <w:right w:val="none" w:sz="0" w:space="0" w:color="auto"/>
                                          </w:divBdr>
                                        </w:div>
                                      </w:divsChild>
                                    </w:div>
                                    <w:div w:id="556430758">
                                      <w:marLeft w:val="0"/>
                                      <w:marRight w:val="0"/>
                                      <w:marTop w:val="0"/>
                                      <w:marBottom w:val="0"/>
                                      <w:divBdr>
                                        <w:top w:val="none" w:sz="0" w:space="0" w:color="auto"/>
                                        <w:left w:val="none" w:sz="0" w:space="0" w:color="auto"/>
                                        <w:bottom w:val="none" w:sz="0" w:space="0" w:color="auto"/>
                                        <w:right w:val="none" w:sz="0" w:space="0" w:color="auto"/>
                                      </w:divBdr>
                                      <w:divsChild>
                                        <w:div w:id="409350342">
                                          <w:marLeft w:val="0"/>
                                          <w:marRight w:val="0"/>
                                          <w:marTop w:val="0"/>
                                          <w:marBottom w:val="0"/>
                                          <w:divBdr>
                                            <w:top w:val="none" w:sz="0" w:space="0" w:color="auto"/>
                                            <w:left w:val="none" w:sz="0" w:space="0" w:color="auto"/>
                                            <w:bottom w:val="none" w:sz="0" w:space="0" w:color="auto"/>
                                            <w:right w:val="none" w:sz="0" w:space="0" w:color="auto"/>
                                          </w:divBdr>
                                          <w:divsChild>
                                            <w:div w:id="260183035">
                                              <w:marLeft w:val="0"/>
                                              <w:marRight w:val="0"/>
                                              <w:marTop w:val="0"/>
                                              <w:marBottom w:val="0"/>
                                              <w:divBdr>
                                                <w:top w:val="none" w:sz="0" w:space="0" w:color="auto"/>
                                                <w:left w:val="none" w:sz="0" w:space="0" w:color="auto"/>
                                                <w:bottom w:val="none" w:sz="0" w:space="0" w:color="auto"/>
                                                <w:right w:val="none" w:sz="0" w:space="0" w:color="auto"/>
                                              </w:divBdr>
                                              <w:divsChild>
                                                <w:div w:id="1402757057">
                                                  <w:marLeft w:val="0"/>
                                                  <w:marRight w:val="0"/>
                                                  <w:marTop w:val="150"/>
                                                  <w:marBottom w:val="0"/>
                                                  <w:divBdr>
                                                    <w:top w:val="none" w:sz="0" w:space="0" w:color="auto"/>
                                                    <w:left w:val="none" w:sz="0" w:space="0" w:color="auto"/>
                                                    <w:bottom w:val="none" w:sz="0" w:space="0" w:color="auto"/>
                                                    <w:right w:val="none" w:sz="0" w:space="0" w:color="auto"/>
                                                  </w:divBdr>
                                                  <w:divsChild>
                                                    <w:div w:id="1254818575">
                                                      <w:marLeft w:val="0"/>
                                                      <w:marRight w:val="0"/>
                                                      <w:marTop w:val="0"/>
                                                      <w:marBottom w:val="0"/>
                                                      <w:divBdr>
                                                        <w:top w:val="none" w:sz="0" w:space="0" w:color="auto"/>
                                                        <w:left w:val="none" w:sz="0" w:space="0" w:color="auto"/>
                                                        <w:bottom w:val="none" w:sz="0" w:space="0" w:color="auto"/>
                                                        <w:right w:val="none" w:sz="0" w:space="0" w:color="auto"/>
                                                      </w:divBdr>
                                                    </w:div>
                                                  </w:divsChild>
                                                </w:div>
                                                <w:div w:id="2036810734">
                                                  <w:marLeft w:val="0"/>
                                                  <w:marRight w:val="0"/>
                                                  <w:marTop w:val="45"/>
                                                  <w:marBottom w:val="0"/>
                                                  <w:divBdr>
                                                    <w:top w:val="none" w:sz="0" w:space="0" w:color="auto"/>
                                                    <w:left w:val="none" w:sz="0" w:space="0" w:color="auto"/>
                                                    <w:bottom w:val="none" w:sz="0" w:space="0" w:color="auto"/>
                                                    <w:right w:val="none" w:sz="0" w:space="0" w:color="auto"/>
                                                  </w:divBdr>
                                                  <w:divsChild>
                                                    <w:div w:id="36884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519774">
                                              <w:marLeft w:val="0"/>
                                              <w:marRight w:val="0"/>
                                              <w:marTop w:val="0"/>
                                              <w:marBottom w:val="0"/>
                                              <w:divBdr>
                                                <w:top w:val="none" w:sz="0" w:space="0" w:color="auto"/>
                                                <w:left w:val="none" w:sz="0" w:space="0" w:color="auto"/>
                                                <w:bottom w:val="none" w:sz="0" w:space="0" w:color="auto"/>
                                                <w:right w:val="none" w:sz="0" w:space="0" w:color="auto"/>
                                              </w:divBdr>
                                            </w:div>
                                          </w:divsChild>
                                        </w:div>
                                        <w:div w:id="104578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89512">
                                  <w:marLeft w:val="0"/>
                                  <w:marRight w:val="0"/>
                                  <w:marTop w:val="0"/>
                                  <w:marBottom w:val="0"/>
                                  <w:divBdr>
                                    <w:top w:val="none" w:sz="0" w:space="0" w:color="auto"/>
                                    <w:left w:val="none" w:sz="0" w:space="0" w:color="auto"/>
                                    <w:bottom w:val="none" w:sz="0" w:space="0" w:color="auto"/>
                                    <w:right w:val="none" w:sz="0" w:space="0" w:color="auto"/>
                                  </w:divBdr>
                                  <w:divsChild>
                                    <w:div w:id="892161090">
                                      <w:marLeft w:val="0"/>
                                      <w:marRight w:val="0"/>
                                      <w:marTop w:val="0"/>
                                      <w:marBottom w:val="0"/>
                                      <w:divBdr>
                                        <w:top w:val="none" w:sz="0" w:space="0" w:color="auto"/>
                                        <w:left w:val="none" w:sz="0" w:space="0" w:color="auto"/>
                                        <w:bottom w:val="none" w:sz="0" w:space="0" w:color="auto"/>
                                        <w:right w:val="none" w:sz="0" w:space="0" w:color="auto"/>
                                      </w:divBdr>
                                      <w:divsChild>
                                        <w:div w:id="264002751">
                                          <w:marLeft w:val="0"/>
                                          <w:marRight w:val="0"/>
                                          <w:marTop w:val="0"/>
                                          <w:marBottom w:val="0"/>
                                          <w:divBdr>
                                            <w:top w:val="none" w:sz="0" w:space="0" w:color="auto"/>
                                            <w:left w:val="none" w:sz="0" w:space="0" w:color="auto"/>
                                            <w:bottom w:val="none" w:sz="0" w:space="0" w:color="auto"/>
                                            <w:right w:val="none" w:sz="0" w:space="0" w:color="auto"/>
                                          </w:divBdr>
                                          <w:divsChild>
                                            <w:div w:id="1666712113">
                                              <w:marLeft w:val="0"/>
                                              <w:marRight w:val="0"/>
                                              <w:marTop w:val="0"/>
                                              <w:marBottom w:val="0"/>
                                              <w:divBdr>
                                                <w:top w:val="none" w:sz="0" w:space="0" w:color="auto"/>
                                                <w:left w:val="none" w:sz="0" w:space="0" w:color="auto"/>
                                                <w:bottom w:val="none" w:sz="0" w:space="0" w:color="auto"/>
                                                <w:right w:val="none" w:sz="0" w:space="0" w:color="auto"/>
                                              </w:divBdr>
                                              <w:divsChild>
                                                <w:div w:id="97479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207712">
                              <w:marLeft w:val="0"/>
                              <w:marRight w:val="0"/>
                              <w:marTop w:val="0"/>
                              <w:marBottom w:val="0"/>
                              <w:divBdr>
                                <w:top w:val="none" w:sz="0" w:space="0" w:color="auto"/>
                                <w:left w:val="none" w:sz="0" w:space="0" w:color="auto"/>
                                <w:bottom w:val="none" w:sz="0" w:space="0" w:color="auto"/>
                                <w:right w:val="none" w:sz="0" w:space="0" w:color="auto"/>
                              </w:divBdr>
                              <w:divsChild>
                                <w:div w:id="964580326">
                                  <w:marLeft w:val="0"/>
                                  <w:marRight w:val="0"/>
                                  <w:marTop w:val="0"/>
                                  <w:marBottom w:val="0"/>
                                  <w:divBdr>
                                    <w:top w:val="none" w:sz="0" w:space="0" w:color="auto"/>
                                    <w:left w:val="none" w:sz="0" w:space="0" w:color="auto"/>
                                    <w:bottom w:val="none" w:sz="0" w:space="0" w:color="auto"/>
                                    <w:right w:val="none" w:sz="0" w:space="0" w:color="auto"/>
                                  </w:divBdr>
                                </w:div>
                              </w:divsChild>
                            </w:div>
                            <w:div w:id="151900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0952904">
          <w:marLeft w:val="0"/>
          <w:marRight w:val="0"/>
          <w:marTop w:val="0"/>
          <w:marBottom w:val="0"/>
          <w:divBdr>
            <w:top w:val="none" w:sz="0" w:space="0" w:color="auto"/>
            <w:left w:val="none" w:sz="0" w:space="0" w:color="auto"/>
            <w:bottom w:val="none" w:sz="0" w:space="0" w:color="auto"/>
            <w:right w:val="none" w:sz="0" w:space="0" w:color="auto"/>
          </w:divBdr>
          <w:divsChild>
            <w:div w:id="1210648419">
              <w:marLeft w:val="0"/>
              <w:marRight w:val="0"/>
              <w:marTop w:val="0"/>
              <w:marBottom w:val="0"/>
              <w:divBdr>
                <w:top w:val="none" w:sz="0" w:space="0" w:color="auto"/>
                <w:left w:val="none" w:sz="0" w:space="0" w:color="auto"/>
                <w:bottom w:val="none" w:sz="0" w:space="0" w:color="auto"/>
                <w:right w:val="none" w:sz="0" w:space="0" w:color="auto"/>
              </w:divBdr>
              <w:divsChild>
                <w:div w:id="138464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363043">
      <w:bodyDiv w:val="1"/>
      <w:marLeft w:val="0"/>
      <w:marRight w:val="0"/>
      <w:marTop w:val="0"/>
      <w:marBottom w:val="0"/>
      <w:divBdr>
        <w:top w:val="none" w:sz="0" w:space="0" w:color="auto"/>
        <w:left w:val="none" w:sz="0" w:space="0" w:color="auto"/>
        <w:bottom w:val="none" w:sz="0" w:space="0" w:color="auto"/>
        <w:right w:val="none" w:sz="0" w:space="0" w:color="auto"/>
      </w:divBdr>
    </w:div>
    <w:div w:id="696586483">
      <w:bodyDiv w:val="1"/>
      <w:marLeft w:val="0"/>
      <w:marRight w:val="0"/>
      <w:marTop w:val="0"/>
      <w:marBottom w:val="0"/>
      <w:divBdr>
        <w:top w:val="none" w:sz="0" w:space="0" w:color="auto"/>
        <w:left w:val="none" w:sz="0" w:space="0" w:color="auto"/>
        <w:bottom w:val="none" w:sz="0" w:space="0" w:color="auto"/>
        <w:right w:val="none" w:sz="0" w:space="0" w:color="auto"/>
      </w:divBdr>
    </w:div>
    <w:div w:id="746726632">
      <w:bodyDiv w:val="1"/>
      <w:marLeft w:val="0"/>
      <w:marRight w:val="0"/>
      <w:marTop w:val="0"/>
      <w:marBottom w:val="0"/>
      <w:divBdr>
        <w:top w:val="none" w:sz="0" w:space="0" w:color="auto"/>
        <w:left w:val="none" w:sz="0" w:space="0" w:color="auto"/>
        <w:bottom w:val="none" w:sz="0" w:space="0" w:color="auto"/>
        <w:right w:val="none" w:sz="0" w:space="0" w:color="auto"/>
      </w:divBdr>
    </w:div>
    <w:div w:id="802844876">
      <w:bodyDiv w:val="1"/>
      <w:marLeft w:val="0"/>
      <w:marRight w:val="0"/>
      <w:marTop w:val="0"/>
      <w:marBottom w:val="0"/>
      <w:divBdr>
        <w:top w:val="none" w:sz="0" w:space="0" w:color="auto"/>
        <w:left w:val="none" w:sz="0" w:space="0" w:color="auto"/>
        <w:bottom w:val="none" w:sz="0" w:space="0" w:color="auto"/>
        <w:right w:val="none" w:sz="0" w:space="0" w:color="auto"/>
      </w:divBdr>
    </w:div>
    <w:div w:id="827287788">
      <w:bodyDiv w:val="1"/>
      <w:marLeft w:val="0"/>
      <w:marRight w:val="0"/>
      <w:marTop w:val="0"/>
      <w:marBottom w:val="0"/>
      <w:divBdr>
        <w:top w:val="none" w:sz="0" w:space="0" w:color="auto"/>
        <w:left w:val="none" w:sz="0" w:space="0" w:color="auto"/>
        <w:bottom w:val="none" w:sz="0" w:space="0" w:color="auto"/>
        <w:right w:val="none" w:sz="0" w:space="0" w:color="auto"/>
      </w:divBdr>
    </w:div>
    <w:div w:id="914586979">
      <w:bodyDiv w:val="1"/>
      <w:marLeft w:val="0"/>
      <w:marRight w:val="0"/>
      <w:marTop w:val="0"/>
      <w:marBottom w:val="0"/>
      <w:divBdr>
        <w:top w:val="none" w:sz="0" w:space="0" w:color="auto"/>
        <w:left w:val="none" w:sz="0" w:space="0" w:color="auto"/>
        <w:bottom w:val="none" w:sz="0" w:space="0" w:color="auto"/>
        <w:right w:val="none" w:sz="0" w:space="0" w:color="auto"/>
      </w:divBdr>
    </w:div>
    <w:div w:id="1007026706">
      <w:bodyDiv w:val="1"/>
      <w:marLeft w:val="0"/>
      <w:marRight w:val="0"/>
      <w:marTop w:val="0"/>
      <w:marBottom w:val="0"/>
      <w:divBdr>
        <w:top w:val="none" w:sz="0" w:space="0" w:color="auto"/>
        <w:left w:val="none" w:sz="0" w:space="0" w:color="auto"/>
        <w:bottom w:val="none" w:sz="0" w:space="0" w:color="auto"/>
        <w:right w:val="none" w:sz="0" w:space="0" w:color="auto"/>
      </w:divBdr>
    </w:div>
    <w:div w:id="1042944272">
      <w:bodyDiv w:val="1"/>
      <w:marLeft w:val="0"/>
      <w:marRight w:val="0"/>
      <w:marTop w:val="0"/>
      <w:marBottom w:val="0"/>
      <w:divBdr>
        <w:top w:val="none" w:sz="0" w:space="0" w:color="auto"/>
        <w:left w:val="none" w:sz="0" w:space="0" w:color="auto"/>
        <w:bottom w:val="none" w:sz="0" w:space="0" w:color="auto"/>
        <w:right w:val="none" w:sz="0" w:space="0" w:color="auto"/>
      </w:divBdr>
    </w:div>
    <w:div w:id="1075281628">
      <w:bodyDiv w:val="1"/>
      <w:marLeft w:val="0"/>
      <w:marRight w:val="0"/>
      <w:marTop w:val="0"/>
      <w:marBottom w:val="0"/>
      <w:divBdr>
        <w:top w:val="none" w:sz="0" w:space="0" w:color="auto"/>
        <w:left w:val="none" w:sz="0" w:space="0" w:color="auto"/>
        <w:bottom w:val="none" w:sz="0" w:space="0" w:color="auto"/>
        <w:right w:val="none" w:sz="0" w:space="0" w:color="auto"/>
      </w:divBdr>
    </w:div>
    <w:div w:id="1085879444">
      <w:bodyDiv w:val="1"/>
      <w:marLeft w:val="0"/>
      <w:marRight w:val="0"/>
      <w:marTop w:val="0"/>
      <w:marBottom w:val="0"/>
      <w:divBdr>
        <w:top w:val="none" w:sz="0" w:space="0" w:color="auto"/>
        <w:left w:val="none" w:sz="0" w:space="0" w:color="auto"/>
        <w:bottom w:val="none" w:sz="0" w:space="0" w:color="auto"/>
        <w:right w:val="none" w:sz="0" w:space="0" w:color="auto"/>
      </w:divBdr>
    </w:div>
    <w:div w:id="1090351000">
      <w:bodyDiv w:val="1"/>
      <w:marLeft w:val="0"/>
      <w:marRight w:val="0"/>
      <w:marTop w:val="0"/>
      <w:marBottom w:val="0"/>
      <w:divBdr>
        <w:top w:val="none" w:sz="0" w:space="0" w:color="auto"/>
        <w:left w:val="none" w:sz="0" w:space="0" w:color="auto"/>
        <w:bottom w:val="none" w:sz="0" w:space="0" w:color="auto"/>
        <w:right w:val="none" w:sz="0" w:space="0" w:color="auto"/>
      </w:divBdr>
    </w:div>
    <w:div w:id="1221133292">
      <w:bodyDiv w:val="1"/>
      <w:marLeft w:val="0"/>
      <w:marRight w:val="0"/>
      <w:marTop w:val="0"/>
      <w:marBottom w:val="0"/>
      <w:divBdr>
        <w:top w:val="none" w:sz="0" w:space="0" w:color="auto"/>
        <w:left w:val="none" w:sz="0" w:space="0" w:color="auto"/>
        <w:bottom w:val="none" w:sz="0" w:space="0" w:color="auto"/>
        <w:right w:val="none" w:sz="0" w:space="0" w:color="auto"/>
      </w:divBdr>
    </w:div>
    <w:div w:id="1248464733">
      <w:bodyDiv w:val="1"/>
      <w:marLeft w:val="0"/>
      <w:marRight w:val="0"/>
      <w:marTop w:val="0"/>
      <w:marBottom w:val="0"/>
      <w:divBdr>
        <w:top w:val="none" w:sz="0" w:space="0" w:color="auto"/>
        <w:left w:val="none" w:sz="0" w:space="0" w:color="auto"/>
        <w:bottom w:val="none" w:sz="0" w:space="0" w:color="auto"/>
        <w:right w:val="none" w:sz="0" w:space="0" w:color="auto"/>
      </w:divBdr>
    </w:div>
    <w:div w:id="1278297508">
      <w:bodyDiv w:val="1"/>
      <w:marLeft w:val="0"/>
      <w:marRight w:val="0"/>
      <w:marTop w:val="0"/>
      <w:marBottom w:val="0"/>
      <w:divBdr>
        <w:top w:val="none" w:sz="0" w:space="0" w:color="auto"/>
        <w:left w:val="none" w:sz="0" w:space="0" w:color="auto"/>
        <w:bottom w:val="none" w:sz="0" w:space="0" w:color="auto"/>
        <w:right w:val="none" w:sz="0" w:space="0" w:color="auto"/>
      </w:divBdr>
    </w:div>
    <w:div w:id="1294366903">
      <w:bodyDiv w:val="1"/>
      <w:marLeft w:val="0"/>
      <w:marRight w:val="0"/>
      <w:marTop w:val="0"/>
      <w:marBottom w:val="0"/>
      <w:divBdr>
        <w:top w:val="none" w:sz="0" w:space="0" w:color="auto"/>
        <w:left w:val="none" w:sz="0" w:space="0" w:color="auto"/>
        <w:bottom w:val="none" w:sz="0" w:space="0" w:color="auto"/>
        <w:right w:val="none" w:sz="0" w:space="0" w:color="auto"/>
      </w:divBdr>
    </w:div>
    <w:div w:id="1311599395">
      <w:bodyDiv w:val="1"/>
      <w:marLeft w:val="0"/>
      <w:marRight w:val="0"/>
      <w:marTop w:val="0"/>
      <w:marBottom w:val="0"/>
      <w:divBdr>
        <w:top w:val="none" w:sz="0" w:space="0" w:color="auto"/>
        <w:left w:val="none" w:sz="0" w:space="0" w:color="auto"/>
        <w:bottom w:val="none" w:sz="0" w:space="0" w:color="auto"/>
        <w:right w:val="none" w:sz="0" w:space="0" w:color="auto"/>
      </w:divBdr>
    </w:div>
    <w:div w:id="1325552863">
      <w:bodyDiv w:val="1"/>
      <w:marLeft w:val="0"/>
      <w:marRight w:val="0"/>
      <w:marTop w:val="0"/>
      <w:marBottom w:val="0"/>
      <w:divBdr>
        <w:top w:val="none" w:sz="0" w:space="0" w:color="auto"/>
        <w:left w:val="none" w:sz="0" w:space="0" w:color="auto"/>
        <w:bottom w:val="none" w:sz="0" w:space="0" w:color="auto"/>
        <w:right w:val="none" w:sz="0" w:space="0" w:color="auto"/>
      </w:divBdr>
    </w:div>
    <w:div w:id="1460024916">
      <w:bodyDiv w:val="1"/>
      <w:marLeft w:val="0"/>
      <w:marRight w:val="0"/>
      <w:marTop w:val="0"/>
      <w:marBottom w:val="0"/>
      <w:divBdr>
        <w:top w:val="none" w:sz="0" w:space="0" w:color="auto"/>
        <w:left w:val="none" w:sz="0" w:space="0" w:color="auto"/>
        <w:bottom w:val="none" w:sz="0" w:space="0" w:color="auto"/>
        <w:right w:val="none" w:sz="0" w:space="0" w:color="auto"/>
      </w:divBdr>
    </w:div>
    <w:div w:id="1540775042">
      <w:bodyDiv w:val="1"/>
      <w:marLeft w:val="0"/>
      <w:marRight w:val="0"/>
      <w:marTop w:val="0"/>
      <w:marBottom w:val="0"/>
      <w:divBdr>
        <w:top w:val="none" w:sz="0" w:space="0" w:color="auto"/>
        <w:left w:val="none" w:sz="0" w:space="0" w:color="auto"/>
        <w:bottom w:val="none" w:sz="0" w:space="0" w:color="auto"/>
        <w:right w:val="none" w:sz="0" w:space="0" w:color="auto"/>
      </w:divBdr>
    </w:div>
    <w:div w:id="1584758521">
      <w:bodyDiv w:val="1"/>
      <w:marLeft w:val="0"/>
      <w:marRight w:val="0"/>
      <w:marTop w:val="0"/>
      <w:marBottom w:val="0"/>
      <w:divBdr>
        <w:top w:val="none" w:sz="0" w:space="0" w:color="auto"/>
        <w:left w:val="none" w:sz="0" w:space="0" w:color="auto"/>
        <w:bottom w:val="none" w:sz="0" w:space="0" w:color="auto"/>
        <w:right w:val="none" w:sz="0" w:space="0" w:color="auto"/>
      </w:divBdr>
    </w:div>
    <w:div w:id="1594822672">
      <w:bodyDiv w:val="1"/>
      <w:marLeft w:val="0"/>
      <w:marRight w:val="0"/>
      <w:marTop w:val="0"/>
      <w:marBottom w:val="0"/>
      <w:divBdr>
        <w:top w:val="none" w:sz="0" w:space="0" w:color="auto"/>
        <w:left w:val="none" w:sz="0" w:space="0" w:color="auto"/>
        <w:bottom w:val="none" w:sz="0" w:space="0" w:color="auto"/>
        <w:right w:val="none" w:sz="0" w:space="0" w:color="auto"/>
      </w:divBdr>
    </w:div>
    <w:div w:id="1606844047">
      <w:bodyDiv w:val="1"/>
      <w:marLeft w:val="0"/>
      <w:marRight w:val="0"/>
      <w:marTop w:val="0"/>
      <w:marBottom w:val="0"/>
      <w:divBdr>
        <w:top w:val="none" w:sz="0" w:space="0" w:color="auto"/>
        <w:left w:val="none" w:sz="0" w:space="0" w:color="auto"/>
        <w:bottom w:val="none" w:sz="0" w:space="0" w:color="auto"/>
        <w:right w:val="none" w:sz="0" w:space="0" w:color="auto"/>
      </w:divBdr>
    </w:div>
    <w:div w:id="1626892115">
      <w:bodyDiv w:val="1"/>
      <w:marLeft w:val="0"/>
      <w:marRight w:val="0"/>
      <w:marTop w:val="0"/>
      <w:marBottom w:val="0"/>
      <w:divBdr>
        <w:top w:val="none" w:sz="0" w:space="0" w:color="auto"/>
        <w:left w:val="none" w:sz="0" w:space="0" w:color="auto"/>
        <w:bottom w:val="none" w:sz="0" w:space="0" w:color="auto"/>
        <w:right w:val="none" w:sz="0" w:space="0" w:color="auto"/>
      </w:divBdr>
    </w:div>
    <w:div w:id="1632442580">
      <w:bodyDiv w:val="1"/>
      <w:marLeft w:val="0"/>
      <w:marRight w:val="0"/>
      <w:marTop w:val="0"/>
      <w:marBottom w:val="0"/>
      <w:divBdr>
        <w:top w:val="none" w:sz="0" w:space="0" w:color="auto"/>
        <w:left w:val="none" w:sz="0" w:space="0" w:color="auto"/>
        <w:bottom w:val="none" w:sz="0" w:space="0" w:color="auto"/>
        <w:right w:val="none" w:sz="0" w:space="0" w:color="auto"/>
      </w:divBdr>
    </w:div>
    <w:div w:id="1642690752">
      <w:bodyDiv w:val="1"/>
      <w:marLeft w:val="0"/>
      <w:marRight w:val="0"/>
      <w:marTop w:val="0"/>
      <w:marBottom w:val="0"/>
      <w:divBdr>
        <w:top w:val="none" w:sz="0" w:space="0" w:color="auto"/>
        <w:left w:val="none" w:sz="0" w:space="0" w:color="auto"/>
        <w:bottom w:val="none" w:sz="0" w:space="0" w:color="auto"/>
        <w:right w:val="none" w:sz="0" w:space="0" w:color="auto"/>
      </w:divBdr>
    </w:div>
    <w:div w:id="1777211868">
      <w:bodyDiv w:val="1"/>
      <w:marLeft w:val="0"/>
      <w:marRight w:val="0"/>
      <w:marTop w:val="0"/>
      <w:marBottom w:val="0"/>
      <w:divBdr>
        <w:top w:val="none" w:sz="0" w:space="0" w:color="auto"/>
        <w:left w:val="none" w:sz="0" w:space="0" w:color="auto"/>
        <w:bottom w:val="none" w:sz="0" w:space="0" w:color="auto"/>
        <w:right w:val="none" w:sz="0" w:space="0" w:color="auto"/>
      </w:divBdr>
    </w:div>
    <w:div w:id="1778869356">
      <w:bodyDiv w:val="1"/>
      <w:marLeft w:val="0"/>
      <w:marRight w:val="0"/>
      <w:marTop w:val="0"/>
      <w:marBottom w:val="0"/>
      <w:divBdr>
        <w:top w:val="none" w:sz="0" w:space="0" w:color="auto"/>
        <w:left w:val="none" w:sz="0" w:space="0" w:color="auto"/>
        <w:bottom w:val="none" w:sz="0" w:space="0" w:color="auto"/>
        <w:right w:val="none" w:sz="0" w:space="0" w:color="auto"/>
      </w:divBdr>
    </w:div>
    <w:div w:id="1787892157">
      <w:bodyDiv w:val="1"/>
      <w:marLeft w:val="0"/>
      <w:marRight w:val="0"/>
      <w:marTop w:val="0"/>
      <w:marBottom w:val="0"/>
      <w:divBdr>
        <w:top w:val="none" w:sz="0" w:space="0" w:color="auto"/>
        <w:left w:val="none" w:sz="0" w:space="0" w:color="auto"/>
        <w:bottom w:val="none" w:sz="0" w:space="0" w:color="auto"/>
        <w:right w:val="none" w:sz="0" w:space="0" w:color="auto"/>
      </w:divBdr>
    </w:div>
    <w:div w:id="1813214517">
      <w:bodyDiv w:val="1"/>
      <w:marLeft w:val="0"/>
      <w:marRight w:val="0"/>
      <w:marTop w:val="0"/>
      <w:marBottom w:val="0"/>
      <w:divBdr>
        <w:top w:val="none" w:sz="0" w:space="0" w:color="auto"/>
        <w:left w:val="none" w:sz="0" w:space="0" w:color="auto"/>
        <w:bottom w:val="none" w:sz="0" w:space="0" w:color="auto"/>
        <w:right w:val="none" w:sz="0" w:space="0" w:color="auto"/>
      </w:divBdr>
    </w:div>
    <w:div w:id="1872262371">
      <w:bodyDiv w:val="1"/>
      <w:marLeft w:val="0"/>
      <w:marRight w:val="0"/>
      <w:marTop w:val="0"/>
      <w:marBottom w:val="0"/>
      <w:divBdr>
        <w:top w:val="none" w:sz="0" w:space="0" w:color="auto"/>
        <w:left w:val="none" w:sz="0" w:space="0" w:color="auto"/>
        <w:bottom w:val="none" w:sz="0" w:space="0" w:color="auto"/>
        <w:right w:val="none" w:sz="0" w:space="0" w:color="auto"/>
      </w:divBdr>
    </w:div>
    <w:div w:id="1903825987">
      <w:bodyDiv w:val="1"/>
      <w:marLeft w:val="0"/>
      <w:marRight w:val="0"/>
      <w:marTop w:val="0"/>
      <w:marBottom w:val="0"/>
      <w:divBdr>
        <w:top w:val="none" w:sz="0" w:space="0" w:color="auto"/>
        <w:left w:val="none" w:sz="0" w:space="0" w:color="auto"/>
        <w:bottom w:val="none" w:sz="0" w:space="0" w:color="auto"/>
        <w:right w:val="none" w:sz="0" w:space="0" w:color="auto"/>
      </w:divBdr>
    </w:div>
    <w:div w:id="1956446718">
      <w:bodyDiv w:val="1"/>
      <w:marLeft w:val="0"/>
      <w:marRight w:val="0"/>
      <w:marTop w:val="0"/>
      <w:marBottom w:val="0"/>
      <w:divBdr>
        <w:top w:val="none" w:sz="0" w:space="0" w:color="auto"/>
        <w:left w:val="none" w:sz="0" w:space="0" w:color="auto"/>
        <w:bottom w:val="none" w:sz="0" w:space="0" w:color="auto"/>
        <w:right w:val="none" w:sz="0" w:space="0" w:color="auto"/>
      </w:divBdr>
    </w:div>
    <w:div w:id="1979919780">
      <w:bodyDiv w:val="1"/>
      <w:marLeft w:val="0"/>
      <w:marRight w:val="0"/>
      <w:marTop w:val="0"/>
      <w:marBottom w:val="0"/>
      <w:divBdr>
        <w:top w:val="none" w:sz="0" w:space="0" w:color="auto"/>
        <w:left w:val="none" w:sz="0" w:space="0" w:color="auto"/>
        <w:bottom w:val="none" w:sz="0" w:space="0" w:color="auto"/>
        <w:right w:val="none" w:sz="0" w:space="0" w:color="auto"/>
      </w:divBdr>
    </w:div>
    <w:div w:id="2031492628">
      <w:bodyDiv w:val="1"/>
      <w:marLeft w:val="0"/>
      <w:marRight w:val="0"/>
      <w:marTop w:val="0"/>
      <w:marBottom w:val="0"/>
      <w:divBdr>
        <w:top w:val="none" w:sz="0" w:space="0" w:color="auto"/>
        <w:left w:val="none" w:sz="0" w:space="0" w:color="auto"/>
        <w:bottom w:val="none" w:sz="0" w:space="0" w:color="auto"/>
        <w:right w:val="none" w:sz="0" w:space="0" w:color="auto"/>
      </w:divBdr>
    </w:div>
    <w:div w:id="2046521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package" Target="embeddings/Microsoft_Excel_Worksheet4.xlsx"/><Relationship Id="rId39" Type="http://schemas.openxmlformats.org/officeDocument/2006/relationships/image" Target="media/image24.png"/><Relationship Id="rId21" Type="http://schemas.openxmlformats.org/officeDocument/2006/relationships/image" Target="media/image12.emf"/><Relationship Id="rId34" Type="http://schemas.openxmlformats.org/officeDocument/2006/relationships/image" Target="media/image19.png"/><Relationship Id="rId42" Type="http://schemas.openxmlformats.org/officeDocument/2006/relationships/image" Target="media/image27.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package" Target="embeddings/Microsoft_Excel_Worksheet3.xlsx"/><Relationship Id="rId32" Type="http://schemas.openxmlformats.org/officeDocument/2006/relationships/package" Target="embeddings/Microsoft_Excel_Worksheet7.xlsx"/><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package" Target="embeddings/Microsoft_Excel_Worksheet5.xlsx"/><Relationship Id="rId36"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17.emf"/><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package" Target="embeddings/Microsoft_Excel_Worksheet2.xlsx"/><Relationship Id="rId27" Type="http://schemas.openxmlformats.org/officeDocument/2006/relationships/image" Target="media/image15.emf"/><Relationship Id="rId30" Type="http://schemas.openxmlformats.org/officeDocument/2006/relationships/package" Target="embeddings/Microsoft_Excel_Worksheet6.xlsx"/><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package" Target="embeddings/Microsoft_Excel_Worksheet.xlsx"/><Relationship Id="rId25" Type="http://schemas.openxmlformats.org/officeDocument/2006/relationships/image" Target="media/image14.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package" Target="embeddings/Microsoft_Excel_Worksheet1.xlsx"/><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A6CE68A-872F-4891-8F09-59422FCD8F65}">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DC2D7BC-884A-F843-A1B6-1541EF121422}">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E6084-414A-4BB8-8CC4-46888DBD2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7903</Words>
  <Characters>102053</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rson, Amanda</dc:creator>
  <cp:keywords/>
  <dc:description/>
  <cp:lastModifiedBy>Katerina Tkacova</cp:lastModifiedBy>
  <cp:revision>5</cp:revision>
  <dcterms:created xsi:type="dcterms:W3CDTF">2023-04-30T19:12:00Z</dcterms:created>
  <dcterms:modified xsi:type="dcterms:W3CDTF">2023-06-2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T4yQ874"/&gt;&lt;style id="http://www.zotero.org/styles/ipsr-sage-harvardv2" hasBibliography="1" bibliographyStyleHasBeenSet="1"/&gt;&lt;prefs&gt;&lt;pref name="fieldType" value="Field"/&gt;&lt;/prefs&gt;&lt;/data&gt;</vt:lpwstr>
  </property>
</Properties>
</file>